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43A91" w:rsidRDefault="006904B1" w:rsidP="005906ED">
      <w:pPr>
        <w:pStyle w:val="Title"/>
      </w:pPr>
      <w:r>
        <w:t xml:space="preserve">Using </w:t>
      </w:r>
      <w:r w:rsidR="002A32D8">
        <w:t>Cloud</w:t>
      </w:r>
      <w:r>
        <w:t>s</w:t>
      </w:r>
      <w:r w:rsidR="003707CB">
        <w:t xml:space="preserve"> for Technical Computing</w:t>
      </w:r>
    </w:p>
    <w:p w:rsidR="00557382" w:rsidRDefault="00557382" w:rsidP="005906ED">
      <w:r>
        <w:t>Geoff</w:t>
      </w:r>
      <w:r w:rsidR="00505306">
        <w:t>r</w:t>
      </w:r>
      <w:r>
        <w:t>ey Fox, Indiana University</w:t>
      </w:r>
      <w:r>
        <w:br/>
        <w:t>Dennis Gannon, Microsoft</w:t>
      </w:r>
    </w:p>
    <w:p w:rsidR="005906ED" w:rsidRPr="005906ED" w:rsidRDefault="005F4D8A" w:rsidP="005906ED">
      <w:r>
        <w:t>In the past f</w:t>
      </w:r>
      <w:r w:rsidR="001F4591">
        <w:t>ive</w:t>
      </w:r>
      <w:r>
        <w:t xml:space="preserve"> years cloud computing has emerged as an alternative platform for high performance computing</w:t>
      </w:r>
      <w:r w:rsidR="00BC3D89">
        <w:t xml:space="preserve">  </w:t>
      </w:r>
      <w:r w:rsidR="00BC3D89">
        <w:fldChar w:fldCharType="begin">
          <w:fldData xml:space="preserve">PEVuZE5vdGU+PENpdGU+PEF1dGhvcj5EZW5uaXMgR2Fubm9uPC9BdXRob3I+PFJlY051bT40OTk1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==
</w:fldData>
        </w:fldChar>
      </w:r>
      <w:r w:rsidR="001E6A8D">
        <w:instrText xml:space="preserve"> ADDIN EN.CITE </w:instrText>
      </w:r>
      <w:r w:rsidR="001E6A8D">
        <w:fldChar w:fldCharType="begin">
          <w:fldData xml:space="preserve">PEVuZE5vdGU+PENpdGU+PEF1dGhvcj5EZW5uaXMgR2Fubm9uPC9BdXRob3I+PFJlY051bT40OTk1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==
</w:fldData>
        </w:fldChar>
      </w:r>
      <w:r w:rsidR="001E6A8D">
        <w:instrText xml:space="preserve"> ADDIN EN.CITE.DATA </w:instrText>
      </w:r>
      <w:r w:rsidR="001E6A8D">
        <w:fldChar w:fldCharType="end"/>
      </w:r>
      <w:r w:rsidR="00BC3D89">
        <w:fldChar w:fldCharType="separate"/>
      </w:r>
      <w:r w:rsidR="001E6A8D">
        <w:rPr>
          <w:noProof/>
        </w:rPr>
        <w:t>[</w:t>
      </w:r>
      <w:hyperlink w:anchor="_ENREF_1" w:tooltip="Dennis Gannon,  #4995" w:history="1">
        <w:r w:rsidR="006A4B35">
          <w:rPr>
            <w:noProof/>
          </w:rPr>
          <w:t>1-8</w:t>
        </w:r>
      </w:hyperlink>
      <w:r w:rsidR="001E6A8D">
        <w:rPr>
          <w:noProof/>
        </w:rPr>
        <w:t>]</w:t>
      </w:r>
      <w:r w:rsidR="00BC3D89">
        <w:fldChar w:fldCharType="end"/>
      </w:r>
      <w:r>
        <w:t xml:space="preserve">.  Unfortunately, there is still confusion about the cloud model and </w:t>
      </w:r>
      <w:r w:rsidR="00824CDC">
        <w:t>its advantages and disadvantages over tradition supercomputing based problem solving methods.</w:t>
      </w:r>
      <w:r>
        <w:t xml:space="preserve"> </w:t>
      </w:r>
      <w:r w:rsidR="005906ED">
        <w:t xml:space="preserve">In this </w:t>
      </w:r>
      <w:r w:rsidR="00BC3D89">
        <w:t>paper</w:t>
      </w:r>
      <w:r w:rsidR="005906ED">
        <w:t xml:space="preserve"> we characterize the ways in which cloud computing can be used productively in scientific and technical applications</w:t>
      </w:r>
      <w:r>
        <w:t xml:space="preserve">.   </w:t>
      </w:r>
      <w:r w:rsidR="001D1EE3">
        <w:t xml:space="preserve">As we shall see there is a large set of application that can run on a cloud and a supercomputer equally well.  There are also applications that are better suited to the cloud and there are applications where a cloud is a </w:t>
      </w:r>
      <w:r w:rsidR="00934D23">
        <w:t xml:space="preserve">very </w:t>
      </w:r>
      <w:r w:rsidR="001D1EE3">
        <w:t xml:space="preserve">poor replacement for </w:t>
      </w:r>
      <w:r w:rsidR="00934D23">
        <w:t>a supercomputer</w:t>
      </w:r>
      <w:r w:rsidR="001D1EE3">
        <w:t xml:space="preserve">. </w:t>
      </w:r>
      <w:r w:rsidR="00934D23">
        <w:t xml:space="preserve"> </w:t>
      </w:r>
      <w:r>
        <w:t xml:space="preserve">Our goal is to illustrate where cloud computing can complement the capabilities of a </w:t>
      </w:r>
      <w:r w:rsidR="00095FBF">
        <w:t>contemporary massively</w:t>
      </w:r>
      <w:r>
        <w:t xml:space="preserve"> parallel supercomputer.</w:t>
      </w:r>
      <w:r w:rsidR="00824CDC">
        <w:t xml:space="preserve">  </w:t>
      </w:r>
    </w:p>
    <w:p w:rsidR="002A32D8" w:rsidRDefault="00095FBF" w:rsidP="00AA2B0B">
      <w:pPr>
        <w:pStyle w:val="Heading2"/>
      </w:pPr>
      <w:r>
        <w:t>Defining the C</w:t>
      </w:r>
      <w:r w:rsidR="002A32D8">
        <w:t>loud.</w:t>
      </w:r>
    </w:p>
    <w:p w:rsidR="002A32D8" w:rsidRDefault="00F22266">
      <w:r>
        <w:t>It would not be a huge exaggeration to say that t</w:t>
      </w:r>
      <w:r w:rsidR="002A32D8">
        <w:t>he number of different defin</w:t>
      </w:r>
      <w:r>
        <w:t>itions of cloud computing greatly</w:t>
      </w:r>
      <w:r w:rsidR="002A32D8">
        <w:t xml:space="preserve"> exceed</w:t>
      </w:r>
      <w:r>
        <w:t>s</w:t>
      </w:r>
      <w:r w:rsidR="002A32D8">
        <w:t xml:space="preserve"> the number</w:t>
      </w:r>
      <w:r>
        <w:t xml:space="preserve"> of actual physical realizations of the key concepts.</w:t>
      </w:r>
      <w:r w:rsidR="002A32D8">
        <w:t xml:space="preserve"> </w:t>
      </w:r>
      <w:r>
        <w:t xml:space="preserve">   </w:t>
      </w:r>
      <w:r w:rsidR="002F4385">
        <w:t>Consequently</w:t>
      </w:r>
      <w:r>
        <w:t>, if we wish to provide a characterization of what works “in the cloud”, we need a groundi</w:t>
      </w:r>
      <w:r w:rsidR="00261B05">
        <w:t>ng definition</w:t>
      </w:r>
      <w:r w:rsidR="00824CDC">
        <w:t>s</w:t>
      </w:r>
      <w:r w:rsidR="00261B05">
        <w:t xml:space="preserve"> and we shall start with </w:t>
      </w:r>
      <w:r>
        <w:t>one that most accurately describes the commercial public clouds from Microsoft, Amazon and Google.    These public clouds consist of one or more large data centers with the following architectural characteristics</w:t>
      </w:r>
    </w:p>
    <w:p w:rsidR="004D36D7" w:rsidRDefault="004D36D7" w:rsidP="004D36D7">
      <w:pPr>
        <w:pStyle w:val="ListParagraph"/>
        <w:numPr>
          <w:ilvl w:val="0"/>
          <w:numId w:val="1"/>
        </w:numPr>
      </w:pPr>
      <w:r>
        <w:t xml:space="preserve">The data center is composed of containers of racks of basic servers.   The total number of servers in one data center is between 10,000 and a million.  </w:t>
      </w:r>
      <w:r w:rsidR="005B1186">
        <w:t xml:space="preserve"> Each server has</w:t>
      </w:r>
      <w:r>
        <w:t xml:space="preserve"> 8 or more cpu cores and a 64GB of shared memory and one or more terabyte local disk drives. </w:t>
      </w:r>
      <w:r w:rsidR="00261B05">
        <w:t xml:space="preserve"> GPUs or other accelerators are not common.</w:t>
      </w:r>
    </w:p>
    <w:p w:rsidR="00E4058D" w:rsidRDefault="005B1186" w:rsidP="00E4058D">
      <w:pPr>
        <w:pStyle w:val="ListParagraph"/>
        <w:numPr>
          <w:ilvl w:val="0"/>
          <w:numId w:val="1"/>
        </w:numPr>
      </w:pPr>
      <w:r>
        <w:t xml:space="preserve">There is a network that allows messages to be routed between any two servers, but the bisection bandwidth of the network is very low and the network </w:t>
      </w:r>
      <w:r w:rsidR="00095FBF">
        <w:t>protocols implement</w:t>
      </w:r>
      <w:r>
        <w:t xml:space="preserve"> the full </w:t>
      </w:r>
      <w:r w:rsidR="002F4385">
        <w:t>TCP</w:t>
      </w:r>
      <w:r>
        <w:t xml:space="preserve">/IP stack at a sufficient enough </w:t>
      </w:r>
      <w:r w:rsidR="00B63EA2">
        <w:t>level</w:t>
      </w:r>
      <w:r w:rsidR="00261B05">
        <w:t xml:space="preserve"> so that every server can be</w:t>
      </w:r>
      <w:r w:rsidR="00095FBF">
        <w:t xml:space="preserve"> a full I</w:t>
      </w:r>
      <w:r>
        <w:t xml:space="preserve">nternet host.  </w:t>
      </w:r>
      <w:r w:rsidR="00B63EA2">
        <w:t xml:space="preserve">This is an important point of distinction between a cloud data center and a supercomputer.  </w:t>
      </w:r>
      <w:r w:rsidR="004D36D7">
        <w:t xml:space="preserve"> </w:t>
      </w:r>
      <w:r w:rsidR="00B63EA2">
        <w:t xml:space="preserve">Data center networks optimize traffic between users on the Internet and the servers in the cloud.   </w:t>
      </w:r>
      <w:r w:rsidR="00E4058D">
        <w:t>This is very different from s</w:t>
      </w:r>
      <w:r w:rsidR="00B63EA2">
        <w:t xml:space="preserve">upercomputer networks </w:t>
      </w:r>
      <w:r w:rsidR="00E4058D">
        <w:t xml:space="preserve">which are optimized to minimize interprocessor latency and maximize bisection bandwidth.  </w:t>
      </w:r>
      <w:r w:rsidR="00E4058D" w:rsidRPr="00E4058D">
        <w:t xml:space="preserve">Application data communications </w:t>
      </w:r>
      <w:r w:rsidR="00E4058D">
        <w:t xml:space="preserve">on a supercomputer generally take place over specialized </w:t>
      </w:r>
      <w:r w:rsidR="00E4058D" w:rsidRPr="00E4058D">
        <w:t>physical and data link layers</w:t>
      </w:r>
      <w:r w:rsidR="00E4058D">
        <w:t xml:space="preserve"> of the network and interoperation with the Internet is usually very limited</w:t>
      </w:r>
      <w:r w:rsidR="00E4058D" w:rsidRPr="00E4058D">
        <w:t>.</w:t>
      </w:r>
    </w:p>
    <w:p w:rsidR="00261B05" w:rsidRDefault="00E4058D" w:rsidP="00E4058D">
      <w:pPr>
        <w:pStyle w:val="ListParagraph"/>
        <w:numPr>
          <w:ilvl w:val="0"/>
          <w:numId w:val="1"/>
        </w:numPr>
      </w:pPr>
      <w:r>
        <w:t xml:space="preserve">Each server in the data center is </w:t>
      </w:r>
      <w:r w:rsidR="00E54810">
        <w:t xml:space="preserve">host to one or more virtual machines and the cloud runs a “fabric controller” which schedules and manages large sets of VMs across the servers.  </w:t>
      </w:r>
      <w:r w:rsidR="00261B05">
        <w:t>This fabric controller is the operating system for the data center.</w:t>
      </w:r>
      <w:r w:rsidR="00E54810">
        <w:t xml:space="preserve"> Using a VM as the basic unit of scheduling means that an application running on the data center consists of one or more complete VM instances </w:t>
      </w:r>
      <w:r w:rsidR="00095FBF">
        <w:t>that</w:t>
      </w:r>
      <w:r w:rsidR="00E54810">
        <w:t xml:space="preserve"> implement a web service.   This means that each VM </w:t>
      </w:r>
      <w:r w:rsidR="00261B05">
        <w:t>instance can</w:t>
      </w:r>
      <w:r w:rsidR="002F4385">
        <w:t xml:space="preserve"> contain</w:t>
      </w:r>
      <w:r w:rsidR="00E54810">
        <w:t xml:space="preserve"> its own specific </w:t>
      </w:r>
      <w:r w:rsidR="00F432C0">
        <w:t xml:space="preserve">software </w:t>
      </w:r>
      <w:r w:rsidR="00E54810">
        <w:t xml:space="preserve">library versions and internal application such as databases and web servers.   This greatly simplifies the </w:t>
      </w:r>
      <w:r w:rsidR="00F432C0">
        <w:t xml:space="preserve">required </w:t>
      </w:r>
      <w:r w:rsidR="00E54810">
        <w:t>data center software stack, bu</w:t>
      </w:r>
      <w:r w:rsidR="00F432C0">
        <w:t>t it also means that the basic unit of</w:t>
      </w:r>
      <w:r w:rsidR="00E54810">
        <w:t xml:space="preserve"> schedulin</w:t>
      </w:r>
      <w:r w:rsidR="00F432C0">
        <w:t xml:space="preserve">g involves the deployment of one or more </w:t>
      </w:r>
      <w:r w:rsidR="00E54810">
        <w:t>entire operating system</w:t>
      </w:r>
      <w:r w:rsidR="00F432C0">
        <w:t>s</w:t>
      </w:r>
      <w:r w:rsidR="00E54810">
        <w:t xml:space="preserve">. </w:t>
      </w:r>
      <w:r w:rsidR="00F432C0">
        <w:t xml:space="preserve"> This activity is much slower than installing and starting an </w:t>
      </w:r>
      <w:r w:rsidR="00F432C0">
        <w:lastRenderedPageBreak/>
        <w:t xml:space="preserve">application on a running OS.  </w:t>
      </w:r>
      <w:r w:rsidR="00261B05">
        <w:t xml:space="preserve"> Most large scale cloud services are intended to run 24x7, so this </w:t>
      </w:r>
      <w:r w:rsidR="00095FBF">
        <w:t xml:space="preserve">long </w:t>
      </w:r>
      <w:r w:rsidR="00261B05">
        <w:t xml:space="preserve">start-up time is negligible.   Also the fabric controller is designed to manage and deal with faults.   When a VM fails the fabric controller can automatically restart it on another server. </w:t>
      </w:r>
      <w:r w:rsidR="00E54810">
        <w:t xml:space="preserve"> </w:t>
      </w:r>
      <w:r w:rsidR="00261B05">
        <w:t xml:space="preserve"> On the downside, running a “batch” application on a large number of servers can be very inefficient because of the long time it may take to deploy all the needed VMs.  </w:t>
      </w:r>
    </w:p>
    <w:p w:rsidR="00261B05" w:rsidRDefault="00F432C0" w:rsidP="00261B05">
      <w:pPr>
        <w:pStyle w:val="ListParagraph"/>
        <w:numPr>
          <w:ilvl w:val="0"/>
          <w:numId w:val="1"/>
        </w:numPr>
      </w:pPr>
      <w:r>
        <w:t>Data</w:t>
      </w:r>
      <w:r w:rsidR="00EE08FE">
        <w:t xml:space="preserve"> in a data center is stored and distributed over many spinning disks in the cloud servers.  This is</w:t>
      </w:r>
      <w:r w:rsidR="00261B05">
        <w:t xml:space="preserve"> a very different model than found in a large supercomputer, where data is stored in network attached storage</w:t>
      </w:r>
      <w:r w:rsidR="002F4385">
        <w:t>.  L</w:t>
      </w:r>
      <w:r w:rsidR="00261B05">
        <w:t xml:space="preserve">ocal disks </w:t>
      </w:r>
      <w:r w:rsidR="002F4385">
        <w:t xml:space="preserve">on the servers of supercomputers are </w:t>
      </w:r>
      <w:r w:rsidR="00261B05">
        <w:t>not frequently used</w:t>
      </w:r>
      <w:r w:rsidR="002F4385">
        <w:t xml:space="preserve"> for data storage</w:t>
      </w:r>
      <w:r w:rsidR="00261B05">
        <w:t>.</w:t>
      </w:r>
    </w:p>
    <w:p w:rsidR="00D44FD1" w:rsidRDefault="00D44FD1" w:rsidP="00AA2B0B">
      <w:pPr>
        <w:pStyle w:val="Heading2"/>
      </w:pPr>
      <w:r>
        <w:t>Cloud Offerings  as Public and Private, Commercial and Academic</w:t>
      </w:r>
    </w:p>
    <w:p w:rsidR="00D44FD1" w:rsidRDefault="00D44FD1" w:rsidP="00D44FD1">
      <w:r>
        <w:t>As stated above, there are more types of clouds than is described by this public data center model.  For example, to address</w:t>
      </w:r>
      <w:r w:rsidR="00095FBF">
        <w:t xml:space="preserve"> a technical computing market, </w:t>
      </w:r>
      <w:r>
        <w:t>Amazon has introduced a specialized HPC cloud that uses a network with full bisection bandwidth and supports GPGPUs.   “Private clouds” are small dedicated data centers that have various combinations of the properties  1 through 4 above.   FutureGrid is the NSF research testbed for cloud technologies and it operates a grid of cloud deployments running on modest sized server clusters</w:t>
      </w:r>
      <w:r w:rsidR="00BC3D89">
        <w:t xml:space="preserve"> </w:t>
      </w:r>
      <w:r w:rsidR="00BC3D89">
        <w:fldChar w:fldCharType="begin"/>
      </w:r>
      <w:r w:rsidR="001E6A8D">
        <w:instrText xml:space="preserve"> ADDIN EN.CITE &lt;EndNote&gt;&lt;Cite&gt;&lt;Author&gt;Geoffrey C. Fox&lt;/Author&gt;&lt;Year&gt;2012&lt;/Year&gt;&lt;RecNum&gt;4646&lt;/RecNum&gt;&lt;DisplayText&gt;[9]&lt;/DisplayText&gt;&lt;record&gt;&lt;rec-number&gt;4646&lt;/rec-number&gt;&lt;foreign-keys&gt;&lt;key app="EN" db-id="rfx20pr9t5zxtmee0xn5fwzbxvw0r9vz2tee"&gt;4646&lt;/key&gt;&lt;/foreign-keys&gt;&lt;ref-type name="Book Section"&gt;5&lt;/ref-type&gt;&lt;contributors&gt;&lt;authors&gt;&lt;author&gt;Geoffrey C. Fox,&lt;/author&gt;&lt;author&gt;Gregor von Laszewski, &lt;/author&gt;&lt;author&gt;Javier Diaz, &lt;/author&gt;&lt;author&gt;Kate Keahey, &lt;/author&gt;&lt;author&gt;Jose Fortes, &lt;/author&gt;&lt;author&gt;Renato Figueiredo, &lt;/author&gt;&lt;author&gt;Shava Smallen, &lt;/author&gt;&lt;author&gt;Warren Smith, &lt;/author&gt;&lt;author&gt;Andrew Grimshaw,&lt;/author&gt;&lt;/authors&gt;&lt;secondary-authors&gt;&lt;author&gt;Jeff Vetter,&lt;/author&gt;&lt;/secondary-authors&gt;&lt;/contributors&gt;&lt;titles&gt;&lt;title&gt;FutureGrid - a reconfigurable testbed for Cloud, HPC and Grid Computing&lt;/title&gt;&lt;secondary-title&gt;On the Road to Exascale Computing: Contemporary Architectures in High Performance Computing&lt;/secondary-title&gt;&lt;/titles&gt;&lt;dates&gt;&lt;year&gt;2012&lt;/year&gt;&lt;/dates&gt;&lt;publisher&gt;Chapman &amp;amp; Hall/CRC Press &lt;/publisher&gt;&lt;urls&gt;&lt;related-urls&gt;&lt;url&gt;http://grids.ucs.indiana.edu/ptliupages/publications/sitka-chapter.pdf  &lt;/url&gt;&lt;/related-urls&gt;&lt;/urls&gt;&lt;/record&gt;&lt;/Cite&gt;&lt;/EndNote&gt;</w:instrText>
      </w:r>
      <w:r w:rsidR="00BC3D89">
        <w:fldChar w:fldCharType="separate"/>
      </w:r>
      <w:r w:rsidR="001E6A8D">
        <w:rPr>
          <w:noProof/>
        </w:rPr>
        <w:t>[</w:t>
      </w:r>
      <w:hyperlink w:anchor="_ENREF_9" w:tooltip="Geoffrey C. Fox, 2012 #4646" w:history="1">
        <w:r w:rsidR="006A4B35">
          <w:rPr>
            <w:noProof/>
          </w:rPr>
          <w:t>9</w:t>
        </w:r>
      </w:hyperlink>
      <w:r w:rsidR="001E6A8D">
        <w:rPr>
          <w:noProof/>
        </w:rPr>
        <w:t>]</w:t>
      </w:r>
      <w:r w:rsidR="00BC3D89">
        <w:fldChar w:fldCharType="end"/>
      </w:r>
      <w:r>
        <w:t xml:space="preserve">. </w:t>
      </w:r>
    </w:p>
    <w:p w:rsidR="00D44FD1" w:rsidRDefault="00D44FD1" w:rsidP="00D44FD1">
      <w:r>
        <w:t xml:space="preserve">The major commercial clouds are those from Amazon, Google (App Engine), and Microsoft (Azure). These are constructed as a basic scalable infrastructure with higher level capabilities -- commonly termed Platform as a Service PaaS. For technical computing, important platform components include tables, queues, database, monitoring, roles (Azure), and the cloud characteristic of elasticity (automatic scaling). </w:t>
      </w:r>
      <w:r w:rsidR="00095FBF">
        <w:t xml:space="preserve"> </w:t>
      </w:r>
      <w:r>
        <w:t>MapReduce</w:t>
      </w:r>
      <w:r w:rsidR="00BC3D89">
        <w:t xml:space="preserve"> </w:t>
      </w:r>
      <w:r w:rsidR="00BC3D89">
        <w:fldChar w:fldCharType="begin"/>
      </w:r>
      <w:r w:rsidR="001E6A8D">
        <w:instrText xml:space="preserve"> ADDIN EN.CITE &lt;EndNote&gt;&lt;Cite&gt;&lt;Author&gt;Jeffrey Dean&lt;/Author&gt;&lt;Year&gt;2008&lt;/Year&gt;&lt;RecNum&gt;2421&lt;/RecNum&gt;&lt;DisplayText&gt;[10]&lt;/DisplayText&gt;&lt;record&gt;&lt;rec-number&gt;2421&lt;/rec-number&gt;&lt;foreign-keys&gt;&lt;key app="EN" db-id="rfx20pr9t5zxtmee0xn5fwzbxvw0r9vz2tee"&gt;2421&lt;/key&gt;&lt;key app="ENWeb" db-id="S3XF@wrtqgYAACB9Pr4"&gt;3598&lt;/key&gt;&lt;/foreign-keys&gt;&lt;ref-type name="Journal Article"&gt;17&lt;/ref-type&gt;&lt;contributors&gt;&lt;authors&gt;&lt;author&gt;Jeffrey Dean,&lt;/author&gt;&lt;author&gt;Sanjay Ghemawat, &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urls&gt;&lt;/urls&gt;&lt;electronic-resource-num&gt;http://doi.acm.org/10.1145/1327452.1327492&lt;/electronic-resource-num&gt;&lt;/record&gt;&lt;/Cite&gt;&lt;/EndNote&gt;</w:instrText>
      </w:r>
      <w:r w:rsidR="00BC3D89">
        <w:fldChar w:fldCharType="separate"/>
      </w:r>
      <w:r w:rsidR="001E6A8D">
        <w:rPr>
          <w:noProof/>
        </w:rPr>
        <w:t>[</w:t>
      </w:r>
      <w:hyperlink w:anchor="_ENREF_10" w:tooltip="Jeffrey Dean, 2008 #2421" w:history="1">
        <w:r w:rsidR="006A4B35">
          <w:rPr>
            <w:noProof/>
          </w:rPr>
          <w:t>10</w:t>
        </w:r>
      </w:hyperlink>
      <w:r w:rsidR="001E6A8D">
        <w:rPr>
          <w:noProof/>
        </w:rPr>
        <w:t>]</w:t>
      </w:r>
      <w:r w:rsidR="00BC3D89">
        <w:fldChar w:fldCharType="end"/>
      </w:r>
      <w:r>
        <w:t>, which is described in detail below, is another major platform service offered by these clouds.  Currently the different clouds have different platforms although the Azure and Amazon platforms have many similarities. The Google Platform is targeted at scalable web app</w:t>
      </w:r>
      <w:r w:rsidR="00095FBF">
        <w:t>lications and not as broadly used</w:t>
      </w:r>
      <w:r>
        <w:t xml:space="preserve"> in technic</w:t>
      </w:r>
      <w:r w:rsidR="00095FBF">
        <w:t>al computing community as Amazon or Azure, but it has been used by selected researchers on some very impressive projects.</w:t>
      </w:r>
    </w:p>
    <w:p w:rsidR="00D44FD1" w:rsidRDefault="00D44FD1" w:rsidP="00D44FD1">
      <w:r>
        <w:t xml:space="preserve">Commercial clouds also offer IaaS Infrastructure as a Service with compute and object storage features and Amazon EC2 and S3 being the early entry in this field. There are four major open source (academic) cloud environments Eucalyptus, Nimbus, OpenStack and OpenNebula (Europe) which focus at the IaaS level with interfaces similar to Amazon. These can be used to build "private clouds" but the interesting platform features of commercial clouds are not fully available. Open source Hadoop and Twister offer MapReduce features similar to those on commercial cloud platforms and there are open source possibilities for platform features like queues (RabbitMQ, ActiveMQ) and </w:t>
      </w:r>
      <w:r w:rsidR="0023300A">
        <w:t>distributed data management system</w:t>
      </w:r>
      <w:r>
        <w:t xml:space="preserve"> (Apache Cassandra). However, there is no complete packaging of PaaS features available today for academic or private clouds. Thus interoperability between private and commercial clouds is currently only at IaaS level where it is possible to reconfigure images between the different virtualization choices and there is an active cloud standards activity. The major commercial virtualization products such as VMware and </w:t>
      </w:r>
      <w:r w:rsidR="00813113">
        <w:t>Hyper-V are</w:t>
      </w:r>
      <w:r>
        <w:t xml:space="preserve"> also important for private clouds but also does not have built-in </w:t>
      </w:r>
      <w:r w:rsidR="00813113">
        <w:t>PaaS</w:t>
      </w:r>
      <w:r>
        <w:t xml:space="preserve"> capabilities.</w:t>
      </w:r>
    </w:p>
    <w:p w:rsidR="00D44FD1" w:rsidRDefault="00D44FD1" w:rsidP="00D44FD1">
      <w:r>
        <w:t>We expect more academic interest in PaaS as the value of platform capabilities become clearer from the ongoing application work such as that described in this paper for Azure.</w:t>
      </w:r>
    </w:p>
    <w:p w:rsidR="005906ED" w:rsidRDefault="00C956AA" w:rsidP="00AA2B0B">
      <w:pPr>
        <w:pStyle w:val="Heading2"/>
      </w:pPr>
      <w:r>
        <w:rPr>
          <w:noProof/>
        </w:rPr>
        <w:lastRenderedPageBreak/>
        <mc:AlternateContent>
          <mc:Choice Requires="wpg">
            <w:drawing>
              <wp:anchor distT="0" distB="0" distL="114300" distR="114300" simplePos="0" relativeHeight="251676672" behindDoc="0" locked="0" layoutInCell="1" allowOverlap="1">
                <wp:simplePos x="0" y="0"/>
                <wp:positionH relativeFrom="column">
                  <wp:posOffset>3235</wp:posOffset>
                </wp:positionH>
                <wp:positionV relativeFrom="paragraph">
                  <wp:posOffset>198408</wp:posOffset>
                </wp:positionV>
                <wp:extent cx="6340415" cy="3855708"/>
                <wp:effectExtent l="0" t="0" r="3810" b="0"/>
                <wp:wrapTopAndBottom/>
                <wp:docPr id="3" name="Group 3"/>
                <wp:cNvGraphicFramePr/>
                <a:graphic xmlns:a="http://schemas.openxmlformats.org/drawingml/2006/main">
                  <a:graphicData uri="http://schemas.microsoft.com/office/word/2010/wordprocessingGroup">
                    <wpg:wgp>
                      <wpg:cNvGrpSpPr/>
                      <wpg:grpSpPr>
                        <a:xfrm>
                          <a:off x="0" y="0"/>
                          <a:ext cx="6340415" cy="3855708"/>
                          <a:chOff x="0" y="0"/>
                          <a:chExt cx="6340415" cy="3855708"/>
                        </a:xfrm>
                      </wpg:grpSpPr>
                      <pic:pic xmlns:pic="http://schemas.openxmlformats.org/drawingml/2006/picture">
                        <pic:nvPicPr>
                          <pic:cNvPr id="2" name="Picture 2" descr="C:\Users\Geoffrey Fox\Desktop\Untitled.bmp"/>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40415" cy="3640347"/>
                          </a:xfrm>
                          <a:prstGeom prst="rect">
                            <a:avLst/>
                          </a:prstGeom>
                          <a:noFill/>
                          <a:ln>
                            <a:noFill/>
                          </a:ln>
                        </pic:spPr>
                      </pic:pic>
                      <wps:wsp>
                        <wps:cNvPr id="307" name="Text Box 2"/>
                        <wps:cNvSpPr txBox="1">
                          <a:spLocks noChangeArrowheads="1"/>
                        </wps:cNvSpPr>
                        <wps:spPr bwMode="auto">
                          <a:xfrm>
                            <a:off x="94890" y="3554083"/>
                            <a:ext cx="6158865" cy="301625"/>
                          </a:xfrm>
                          <a:prstGeom prst="rect">
                            <a:avLst/>
                          </a:prstGeom>
                          <a:solidFill>
                            <a:srgbClr val="FFFFFF"/>
                          </a:solidFill>
                          <a:ln w="9525">
                            <a:noFill/>
                            <a:miter lim="800000"/>
                            <a:headEnd/>
                            <a:tailEnd/>
                          </a:ln>
                        </wps:spPr>
                        <wps:txbx>
                          <w:txbxContent>
                            <w:p w:rsidR="001E6A8D" w:rsidRDefault="001E6A8D" w:rsidP="004B65D4">
                              <w:pPr>
                                <w:jc w:val="center"/>
                                <w:rPr>
                                  <w:bCs/>
                                  <w:i/>
                                </w:rPr>
                              </w:pPr>
                              <w:r w:rsidRPr="00AB3440">
                                <w:rPr>
                                  <w:bCs/>
                                  <w:i/>
                                </w:rPr>
                                <w:t>Figure 1: Forms of Parallelism and their application on Clouds and Supercomputers</w:t>
                              </w:r>
                            </w:p>
                            <w:p w:rsidR="001E6A8D" w:rsidRPr="004B65D4" w:rsidRDefault="001E6A8D" w:rsidP="004B65D4">
                              <w:pPr>
                                <w:pStyle w:val="NoSpacing"/>
                              </w:pPr>
                            </w:p>
                          </w:txbxContent>
                        </wps:txbx>
                        <wps:bodyPr rot="0" vert="horz" wrap="square" lIns="0" tIns="0" rIns="0" bIns="0" anchor="t" anchorCtr="0">
                          <a:noAutofit/>
                        </wps:bodyPr>
                      </wps:wsp>
                    </wpg:wgp>
                  </a:graphicData>
                </a:graphic>
              </wp:anchor>
            </w:drawing>
          </mc:Choice>
          <mc:Fallback>
            <w:pict>
              <v:group id="Group 3" o:spid="_x0000_s1026" style="position:absolute;left:0;text-align:left;margin-left:.25pt;margin-top:15.6pt;width:499.25pt;height:303.6pt;z-index:251676672" coordsize="63404,385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63404;height:364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wJq/FAAAA2gAAAA8AAABkcnMvZG93bnJldi54bWxEj0FrwkAUhO8F/8PyBC9FNwZb2tRVRBDs&#10;wULTIuntkX1Notm3YXcb4793C4Ueh5n5hlmuB9OKnpxvLCuYzxIQxKXVDVcKPj920ycQPiBrbC2T&#10;git5WK9Gd0vMtL3wO/V5qESEsM9QQR1Cl0npy5oM+pntiKP3bZ3BEKWrpHZ4iXDTyjRJHqXBhuNC&#10;jR1tayrP+Y9RUOR9UeytO6anh0O7uH97Nc+7L6Um42HzAiLQEP7Df+29VpDC75V4A+Tq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HMCavxQAAANoAAAAPAAAAAAAAAAAAAAAA&#10;AJ8CAABkcnMvZG93bnJldi54bWxQSwUGAAAAAAQABAD3AAAAkQMAAAAA&#10;">
                  <v:imagedata r:id="rId10" o:title="Untitled"/>
                  <v:path arrowok="t"/>
                </v:shape>
                <v:shapetype id="_x0000_t202" coordsize="21600,21600" o:spt="202" path="m,l,21600r21600,l21600,xe">
                  <v:stroke joinstyle="miter"/>
                  <v:path gradientshapeok="t" o:connecttype="rect"/>
                </v:shapetype>
                <v:shape id="Text Box 2" o:spid="_x0000_s1028" type="#_x0000_t202" style="position:absolute;left:948;top:35540;width:61589;height:30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pAnsYA&#10;AADcAAAADwAAAGRycy9kb3ducmV2LnhtbESPT2vCQBTE7wW/w/KEXopumoKV6CrWtNBDPWjF8yP7&#10;TILZt2F3zZ9v3y0Uehxm5jfMejuYRnTkfG1ZwfM8AUFcWF1zqeD8/TFbgvABWWNjmRSM5GG7mTys&#10;MdO25yN1p1CKCGGfoYIqhDaT0hcVGfRz2xJH72qdwRClK6V22Ee4aWSaJAtpsOa4UGFL+4qK2+lu&#10;FCxyd++PvH/Kz+9feGjL9PI2XpR6nA67FYhAQ/gP/7U/tYKX5BV+z8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0pAnsYAAADcAAAADwAAAAAAAAAAAAAAAACYAgAAZHJz&#10;L2Rvd25yZXYueG1sUEsFBgAAAAAEAAQA9QAAAIsDAAAAAA==&#10;" stroked="f">
                  <v:textbox inset="0,0,0,0">
                    <w:txbxContent>
                      <w:p w:rsidR="001E6A8D" w:rsidRDefault="001E6A8D" w:rsidP="004B65D4">
                        <w:pPr>
                          <w:jc w:val="center"/>
                          <w:rPr>
                            <w:bCs/>
                            <w:i/>
                          </w:rPr>
                        </w:pPr>
                        <w:r w:rsidRPr="00AB3440">
                          <w:rPr>
                            <w:bCs/>
                            <w:i/>
                          </w:rPr>
                          <w:t>Figure 1: Forms of Parallelism and their application on Clouds and Supercomputers</w:t>
                        </w:r>
                      </w:p>
                      <w:p w:rsidR="001E6A8D" w:rsidRPr="004B65D4" w:rsidRDefault="001E6A8D" w:rsidP="004B65D4">
                        <w:pPr>
                          <w:pStyle w:val="NoSpacing"/>
                        </w:pPr>
                      </w:p>
                    </w:txbxContent>
                  </v:textbox>
                </v:shape>
                <w10:wrap type="topAndBottom"/>
              </v:group>
            </w:pict>
          </mc:Fallback>
        </mc:AlternateContent>
      </w:r>
      <w:r w:rsidR="006D55E1">
        <w:t xml:space="preserve">Parallel </w:t>
      </w:r>
      <w:r w:rsidR="005906ED">
        <w:t>Programming Models</w:t>
      </w:r>
    </w:p>
    <w:p w:rsidR="00C956AA" w:rsidRPr="00C956AA" w:rsidRDefault="00C956AA" w:rsidP="00C956AA"/>
    <w:p w:rsidR="00381766" w:rsidRDefault="00381766" w:rsidP="00261B05">
      <w:r>
        <w:t>Scientific Applications that are run on massiv</w:t>
      </w:r>
      <w:r w:rsidR="000C39F6">
        <w:t xml:space="preserve">ely parallel supercomputers follow </w:t>
      </w:r>
      <w:r>
        <w:t>strict programming model</w:t>
      </w:r>
      <w:r w:rsidR="000C39F6">
        <w:t>s that are</w:t>
      </w:r>
      <w:r>
        <w:t xml:space="preserve"> designed to deliver optimal pe</w:t>
      </w:r>
      <w:r w:rsidR="000C39F6">
        <w:t>rformance and scalability.   Typically these</w:t>
      </w:r>
      <w:r>
        <w:t xml:space="preserve"> programs are designed using a loosely synchronous or bulk synchronous model and the Message Passing Interface (MPI) communication library.   In this model, each processor does a little computing and then stops to exchange data with other processors in a ver</w:t>
      </w:r>
      <w:r w:rsidR="000C39F6">
        <w:t xml:space="preserve">y carefully orchestrated manner and then the cycle repeats.  Because the machine has been designed to execute MPI very efficiently, the relative time spent in communicating data can be made small compared to the time doing actual computation.   </w:t>
      </w:r>
      <w:r w:rsidR="00F54643">
        <w:t xml:space="preserve">If the complexity of the communication pattern does not grow as you increase the problem size, then this computation scales very well to large numbers of processors. </w:t>
      </w:r>
    </w:p>
    <w:p w:rsidR="00813113" w:rsidRDefault="00F54643" w:rsidP="00261B05">
      <w:r>
        <w:t>The typical cloud data center does not have a low latency high bandwidth network needed to run communication intensive MPI programs.</w:t>
      </w:r>
      <w:r w:rsidR="00895DA0">
        <w:t xml:space="preserve"> </w:t>
      </w:r>
      <w:r>
        <w:t xml:space="preserve">  However, there is a subclass of traditional parallel programs called MapReduce computations that do well on clouds architectures. </w:t>
      </w:r>
      <w:r w:rsidR="00B478D0">
        <w:t xml:space="preserve">MapReduce computations have two parts.  In the first part you “map” a computation to each member of an input data set.   Each of these computations has an output.  In the second part you reduce the outputs to a single output.  For example,  finding the minimum of some function across a large set of inputs.  First apply the function to each input in parallel and then compare the results to pick the smallest.  Two variants of MapReduce are important.  In one case there is no real reduce step.  Instead you just apply the operation to each input in parallel.   This is often called an “embarrassingly parallel” computation.  </w:t>
      </w:r>
      <w:r w:rsidR="00553375">
        <w:t>At the other extreme there are computations that use MapReduce inside a</w:t>
      </w:r>
      <w:r w:rsidR="002F4385">
        <w:t>n</w:t>
      </w:r>
      <w:r w:rsidR="00553375">
        <w:t xml:space="preserve"> iterative </w:t>
      </w:r>
      <w:r w:rsidR="00553375">
        <w:lastRenderedPageBreak/>
        <w:t>loop.   A large number of linear algebra computations fit this pattern.   Cluster and other machine learning computations also take this form.</w:t>
      </w:r>
      <w:r w:rsidR="00557382">
        <w:t xml:space="preserve">   Figure 1 illustrates these different forms of computation.   Cloud computing works well for any of these MapReduce variations.   </w:t>
      </w:r>
      <w:r w:rsidR="003577F3">
        <w:t xml:space="preserve">In fact a small industry has been built around doing analysis </w:t>
      </w:r>
      <w:r w:rsidR="00C956AA">
        <w:rPr>
          <w:noProof/>
        </w:rPr>
        <mc:AlternateContent>
          <mc:Choice Requires="wpg">
            <w:drawing>
              <wp:anchor distT="0" distB="0" distL="114300" distR="114300" simplePos="0" relativeHeight="251677696" behindDoc="0" locked="0" layoutInCell="1" allowOverlap="1">
                <wp:simplePos x="0" y="0"/>
                <wp:positionH relativeFrom="column">
                  <wp:posOffset>-91656</wp:posOffset>
                </wp:positionH>
                <wp:positionV relativeFrom="paragraph">
                  <wp:posOffset>914400</wp:posOffset>
                </wp:positionV>
                <wp:extent cx="6340415" cy="2932933"/>
                <wp:effectExtent l="0" t="0" r="3810" b="1270"/>
                <wp:wrapTopAndBottom/>
                <wp:docPr id="7" name="Group 7"/>
                <wp:cNvGraphicFramePr/>
                <a:graphic xmlns:a="http://schemas.openxmlformats.org/drawingml/2006/main">
                  <a:graphicData uri="http://schemas.microsoft.com/office/word/2010/wordprocessingGroup">
                    <wpg:wgp>
                      <wpg:cNvGrpSpPr/>
                      <wpg:grpSpPr>
                        <a:xfrm>
                          <a:off x="0" y="0"/>
                          <a:ext cx="6340415" cy="2932933"/>
                          <a:chOff x="0" y="0"/>
                          <a:chExt cx="6340415" cy="2932933"/>
                        </a:xfrm>
                      </wpg:grpSpPr>
                      <wps:wsp>
                        <wps:cNvPr id="1" name="Text Box 2"/>
                        <wps:cNvSpPr txBox="1">
                          <a:spLocks noChangeArrowheads="1"/>
                        </wps:cNvSpPr>
                        <wps:spPr bwMode="auto">
                          <a:xfrm>
                            <a:off x="94891" y="2518913"/>
                            <a:ext cx="6158865" cy="414020"/>
                          </a:xfrm>
                          <a:prstGeom prst="rect">
                            <a:avLst/>
                          </a:prstGeom>
                          <a:solidFill>
                            <a:srgbClr val="FFFFFF"/>
                          </a:solidFill>
                          <a:ln w="9525">
                            <a:noFill/>
                            <a:miter lim="800000"/>
                            <a:headEnd/>
                            <a:tailEnd/>
                          </a:ln>
                        </wps:spPr>
                        <wps:txbx>
                          <w:txbxContent>
                            <w:p w:rsidR="001E6A8D" w:rsidRPr="004B65D4" w:rsidRDefault="001E6A8D" w:rsidP="004B65D4">
                              <w:pPr>
                                <w:pStyle w:val="NoSpacing"/>
                                <w:jc w:val="center"/>
                                <w:rPr>
                                  <w:i/>
                                </w:rPr>
                              </w:pPr>
                              <w:r w:rsidRPr="004B65D4">
                                <w:rPr>
                                  <w:i/>
                                </w:rPr>
                                <w:t>Figure 2: Execution times of individual tasks on Azure for an Iterative MapReduce Twister4Azure implementation of Multidimensional Scaling</w:t>
                              </w:r>
                            </w:p>
                            <w:p w:rsidR="001E6A8D" w:rsidRPr="004B65D4" w:rsidRDefault="001E6A8D" w:rsidP="004B65D4">
                              <w:pPr>
                                <w:pStyle w:val="ListParagraph"/>
                              </w:pPr>
                            </w:p>
                          </w:txbxContent>
                        </wps:txbx>
                        <wps:bodyPr rot="0" vert="horz" wrap="square" lIns="0" tIns="0" rIns="0" bIns="0" anchor="t" anchorCtr="0">
                          <a:noAutofit/>
                        </wps:bodyPr>
                      </wps:wsp>
                      <pic:pic xmlns:pic="http://schemas.openxmlformats.org/drawingml/2006/picture">
                        <pic:nvPicPr>
                          <pic:cNvPr id="6" name="Picture 6" descr="C:\Users\Geoffrey Fox\Desktop\Untitled.bmp"/>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40415" cy="2518913"/>
                          </a:xfrm>
                          <a:prstGeom prst="rect">
                            <a:avLst/>
                          </a:prstGeom>
                          <a:noFill/>
                          <a:ln>
                            <a:noFill/>
                          </a:ln>
                        </pic:spPr>
                      </pic:pic>
                    </wpg:wgp>
                  </a:graphicData>
                </a:graphic>
              </wp:anchor>
            </w:drawing>
          </mc:Choice>
          <mc:Fallback>
            <w:pict>
              <v:group id="Group 7" o:spid="_x0000_s1029" style="position:absolute;margin-left:-7.2pt;margin-top:1in;width:499.25pt;height:230.95pt;z-index:251677696" coordsize="63404,293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">
                <v:shape id="Text Box 2" o:spid="_x0000_s1030" type="#_x0000_t202" style="position:absolute;left:948;top:25189;width:61589;height:4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W3Ob4A&#10;AADaAAAADwAAAGRycy9kb3ducmV2LnhtbERPy6rCMBDdX/AfwghuLprqQqTXKD7BhS70iuuhGdti&#10;MylJtPXvjSC4Gg7nOdN5ayrxIOdLywqGgwQEcWZ1ybmC8/+2PwHhA7LGyjIpeJKH+azzM8VU24aP&#10;9DiFXMQQ9ikqKEKoUyl9VpBBP7A1ceSu1hkMEbpcaodNDDeVHCXJWBosOTYUWNOqoOx2uhsF47W7&#10;N0de/a7Pmz0e6nx0WT4vSvW67eIPRKA2fMUf907H+fB+5X3l7A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7ltzm+AAAA2gAAAA8AAAAAAAAAAAAAAAAAmAIAAGRycy9kb3ducmV2&#10;LnhtbFBLBQYAAAAABAAEAPUAAACDAwAAAAA=&#10;" stroked="f">
                  <v:textbox inset="0,0,0,0">
                    <w:txbxContent>
                      <w:p w:rsidR="001E6A8D" w:rsidRPr="004B65D4" w:rsidRDefault="001E6A8D" w:rsidP="004B65D4">
                        <w:pPr>
                          <w:pStyle w:val="NoSpacing"/>
                          <w:jc w:val="center"/>
                          <w:rPr>
                            <w:i/>
                          </w:rPr>
                        </w:pPr>
                        <w:r w:rsidRPr="004B65D4">
                          <w:rPr>
                            <w:i/>
                          </w:rPr>
                          <w:t>Figure 2: Execution times of individual tasks on Azure for an Iterative MapReduce Twister4Azure implementation of Multidimensional Scaling</w:t>
                        </w:r>
                      </w:p>
                      <w:p w:rsidR="001E6A8D" w:rsidRPr="004B65D4" w:rsidRDefault="001E6A8D" w:rsidP="004B65D4">
                        <w:pPr>
                          <w:pStyle w:val="ListParagraph"/>
                        </w:pPr>
                      </w:p>
                    </w:txbxContent>
                  </v:textbox>
                </v:shape>
                <v:shape id="Picture 6" o:spid="_x0000_s1031" type="#_x0000_t75" style="position:absolute;width:63404;height:251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D2oOrBAAAA2gAAAA8AAABkcnMvZG93bnJldi54bWxEj8FqwzAQRO+B/IPYQi6mlpJDSF0rwQQS&#10;eiok7Qcs1toytVbGUhzn76tAocdhZt4w5WF2vZhoDJ1nDetcgSCuvem41fD9dXrdgQgR2WDvmTQ8&#10;KMBhv1yUWBh/5wtN19iKBOFQoAYb41BIGWpLDkPuB+LkNX50GJMcW2lGvCe46+VGqa102HFasDjQ&#10;0VL9c705DWweXjW2yjC7bKJ5GzL1ec60Xr3M1TuISHP8D/+1P4yGLTyvpBsg9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D2oOrBAAAA2gAAAA8AAAAAAAAAAAAAAAAAnwIA&#10;AGRycy9kb3ducmV2LnhtbFBLBQYAAAAABAAEAPcAAACNAwAAAAA=&#10;">
                  <v:imagedata r:id="rId12" o:title="Untitled"/>
                  <v:path arrowok="t"/>
                </v:shape>
                <w10:wrap type="topAndBottom"/>
              </v:group>
            </w:pict>
          </mc:Fallback>
        </mc:AlternateContent>
      </w:r>
      <w:r w:rsidR="006E022C">
        <w:t xml:space="preserve">(typically called data analytics) </w:t>
      </w:r>
      <w:r w:rsidR="003577F3">
        <w:t xml:space="preserve">on large data collections using MapReduce on cloud platforms.  </w:t>
      </w:r>
    </w:p>
    <w:p w:rsidR="00C956AA" w:rsidRDefault="00C956AA" w:rsidP="00261B05"/>
    <w:p w:rsidR="004B65D4" w:rsidRPr="00C956AA" w:rsidRDefault="00813113" w:rsidP="00C956AA">
      <w:r w:rsidRPr="00606CB5">
        <w:rPr>
          <w:bCs/>
        </w:rPr>
        <w:t xml:space="preserve">Note that the synchronization costs of clouds lie in between those of grids and supercomputers (HPC clusters) and applications suitable for clouds include all computational tasks appropriate for grids and HPC applications without stringent synchronization. Synchronization in clouds includes both effects of commodity networks but also overheads due to shared systems and virtualized (software) system. The latter is illustrated from Azure application reported by </w:t>
      </w:r>
      <w:r w:rsidRPr="00606CB5">
        <w:t>Thilina Gunarathne, Xiaoming Gao and Judy Qiu</w:t>
      </w:r>
      <w:r w:rsidRPr="00606CB5">
        <w:rPr>
          <w:bCs/>
        </w:rPr>
        <w:t xml:space="preserve"> from Indiana University using Twister4Azure an early iterative MapReduce environment</w:t>
      </w:r>
      <w:r w:rsidR="001F4591">
        <w:rPr>
          <w:bCs/>
        </w:rPr>
        <w:t xml:space="preserve"> </w:t>
      </w:r>
      <w:r w:rsidR="001F4591">
        <w:rPr>
          <w:bCs/>
        </w:rPr>
        <w:fldChar w:fldCharType="begin">
          <w:fldData xml:space="preserve">PEVuZE5vdGU+PENpdGU+PEF1dGhvcj5UaGlsaW5hIEd1bmFyYXRobmU8L0F1dGhvcj48WWVhcj4y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</w:fldData>
        </w:fldChar>
      </w:r>
      <w:r w:rsidR="001E6A8D">
        <w:rPr>
          <w:bCs/>
        </w:rPr>
        <w:instrText xml:space="preserve"> ADDIN EN.CITE </w:instrText>
      </w:r>
      <w:r w:rsidR="001E6A8D">
        <w:rPr>
          <w:bCs/>
        </w:rPr>
        <w:fldChar w:fldCharType="begin">
          <w:fldData xml:space="preserve">PEVuZE5vdGU+PENpdGU+PEF1dGhvcj5UaGlsaW5hIEd1bmFyYXRobmU8L0F1dGhvcj48WWVhcj4y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</w:fldData>
        </w:fldChar>
      </w:r>
      <w:r w:rsidR="001E6A8D">
        <w:rPr>
          <w:bCs/>
        </w:rPr>
        <w:instrText xml:space="preserve"> ADDIN EN.CITE.DATA </w:instrText>
      </w:r>
      <w:r w:rsidR="001E6A8D">
        <w:rPr>
          <w:bCs/>
        </w:rPr>
      </w:r>
      <w:r w:rsidR="001E6A8D">
        <w:rPr>
          <w:bCs/>
        </w:rPr>
        <w:fldChar w:fldCharType="end"/>
      </w:r>
      <w:r w:rsidR="001F4591">
        <w:rPr>
          <w:bCs/>
        </w:rPr>
        <w:fldChar w:fldCharType="separate"/>
      </w:r>
      <w:r w:rsidR="001E6A8D">
        <w:rPr>
          <w:bCs/>
          <w:noProof/>
        </w:rPr>
        <w:t>[</w:t>
      </w:r>
      <w:hyperlink w:anchor="_ENREF_11" w:tooltip="Thilina Gunarathne, 2011 #4455" w:history="1">
        <w:r w:rsidR="006A4B35">
          <w:rPr>
            <w:bCs/>
            <w:noProof/>
          </w:rPr>
          <w:t>11-13</w:t>
        </w:r>
      </w:hyperlink>
      <w:r w:rsidR="001E6A8D">
        <w:rPr>
          <w:bCs/>
          <w:noProof/>
        </w:rPr>
        <w:t>]</w:t>
      </w:r>
      <w:r w:rsidR="001F4591">
        <w:rPr>
          <w:bCs/>
        </w:rPr>
        <w:fldChar w:fldCharType="end"/>
      </w:r>
      <w:r w:rsidRPr="00606CB5">
        <w:rPr>
          <w:bCs/>
        </w:rPr>
        <w:t xml:space="preserve">. The Multidimensional Scaling application is dominated by two linear algebra steps denoted by alternating </w:t>
      </w:r>
      <w:r w:rsidR="00C956AA">
        <w:rPr>
          <w:bCs/>
        </w:rPr>
        <w:t>dark</w:t>
      </w:r>
      <w:r w:rsidRPr="00606CB5">
        <w:rPr>
          <w:bCs/>
        </w:rPr>
        <w:t xml:space="preserve"> and </w:t>
      </w:r>
      <w:r w:rsidR="00C956AA">
        <w:rPr>
          <w:bCs/>
        </w:rPr>
        <w:t>light</w:t>
      </w:r>
      <w:r w:rsidRPr="00606CB5">
        <w:rPr>
          <w:bCs/>
        </w:rPr>
        <w:t xml:space="preserve"> task groups in figure</w:t>
      </w:r>
      <w:r>
        <w:rPr>
          <w:bCs/>
        </w:rPr>
        <w:t xml:space="preserve"> 2</w:t>
      </w:r>
      <w:r w:rsidRPr="00606CB5">
        <w:rPr>
          <w:bCs/>
        </w:rPr>
        <w:t>. As in many classical parallel applications, each step consists of many tasks that should execute for essentially identical times as they are executing identical number of elemental matrix operations. The graph shows a job with fluctuations in execution time for individual tasks</w:t>
      </w:r>
      <w:r>
        <w:rPr>
          <w:bCs/>
        </w:rPr>
        <w:t>,</w:t>
      </w:r>
      <w:r w:rsidRPr="00606CB5">
        <w:rPr>
          <w:bCs/>
        </w:rPr>
        <w:t xml:space="preserve"> which </w:t>
      </w:r>
      <w:r>
        <w:rPr>
          <w:bCs/>
        </w:rPr>
        <w:t xml:space="preserve">currently </w:t>
      </w:r>
      <w:r w:rsidRPr="00606CB5">
        <w:rPr>
          <w:bCs/>
        </w:rPr>
        <w:t>limit</w:t>
      </w:r>
      <w:r>
        <w:rPr>
          <w:bCs/>
        </w:rPr>
        <w:t>s</w:t>
      </w:r>
      <w:r w:rsidRPr="00606CB5">
        <w:rPr>
          <w:bCs/>
        </w:rPr>
        <w:t xml:space="preserve"> scale at which good efficient parallel speed up can be obtained.</w:t>
      </w:r>
      <w:r>
        <w:rPr>
          <w:bCs/>
        </w:rPr>
        <w:t xml:space="preserve"> All tasks must wait until the slowest straggler finishes.</w:t>
      </w:r>
      <w:r w:rsidR="00C956AA">
        <w:rPr>
          <w:bCs/>
        </w:rPr>
        <w:t xml:space="preserve"> Nevertheless the observed speedups are significant and show parallel programming is satisfactory on this type of problem on up</w:t>
      </w:r>
      <w:r w:rsidR="005B7B4A">
        <w:rPr>
          <w:bCs/>
        </w:rPr>
        <w:t xml:space="preserve"> </w:t>
      </w:r>
      <w:r w:rsidR="00C956AA">
        <w:rPr>
          <w:bCs/>
        </w:rPr>
        <w:t>to 512 cores.</w:t>
      </w:r>
    </w:p>
    <w:p w:rsidR="0033111D" w:rsidRDefault="006E022C" w:rsidP="00AA2B0B">
      <w:pPr>
        <w:pStyle w:val="Heading2"/>
      </w:pPr>
      <w:r>
        <w:t xml:space="preserve">Classes of Cloud Applications </w:t>
      </w:r>
    </w:p>
    <w:p w:rsidR="0033111D" w:rsidRDefault="0033111D" w:rsidP="0033111D">
      <w:r>
        <w:t>Limiting the applications of the cloud to classical</w:t>
      </w:r>
      <w:r w:rsidR="006E022C">
        <w:t xml:space="preserve"> scientific</w:t>
      </w:r>
      <w:r>
        <w:t xml:space="preserve"> computation would miss the main reason that the cloud exists.   Large scale data center are the backbone of many ubiquitous cloud services we use every day.  Internet search, mobile maps, </w:t>
      </w:r>
      <w:r w:rsidR="005C3D3E">
        <w:t>email, photo sharing, messaging, social networks are all dependent upon large data center clouds.</w:t>
      </w:r>
      <w:r>
        <w:t xml:space="preserve"> </w:t>
      </w:r>
      <w:r w:rsidR="005C3D3E">
        <w:t xml:space="preserve"> These applications all depend upon the massive scale and bandwidth to the Internet that the cloud provides.   </w:t>
      </w:r>
      <w:r w:rsidR="00B532C0">
        <w:t>Note clouds are executing jobs at scales much larger than those on supercomputers but that scale does not come from tightly couple</w:t>
      </w:r>
      <w:r w:rsidR="00B34633">
        <w:t>d</w:t>
      </w:r>
      <w:r w:rsidR="00B532C0">
        <w:t xml:space="preserve"> MPI. </w:t>
      </w:r>
      <w:r w:rsidR="00B34633">
        <w:t xml:space="preserve">Rather scale can come from </w:t>
      </w:r>
      <w:r w:rsidR="008A68A1">
        <w:t xml:space="preserve">two aspects: Scale (or </w:t>
      </w:r>
      <w:r w:rsidR="008A68A1">
        <w:lastRenderedPageBreak/>
        <w:t xml:space="preserve">parallelism) from a multitude of users </w:t>
      </w:r>
      <w:r w:rsidR="0023300A">
        <w:t>and</w:t>
      </w:r>
      <w:r w:rsidR="008A68A1">
        <w:t xml:space="preserve"> </w:t>
      </w:r>
      <w:r w:rsidR="008550D7">
        <w:t>s</w:t>
      </w:r>
      <w:r w:rsidR="008A68A1">
        <w:t xml:space="preserve">cale from execution of an intrinsically parallel application within a single job (invoked by a single user). </w:t>
      </w:r>
    </w:p>
    <w:p w:rsidR="008F10E6" w:rsidRDefault="00377758" w:rsidP="008F10E6">
      <w:r>
        <w:t xml:space="preserve">Clouds naturally exploit parallelism from multiple users or usages.  The Internet of things will drive many applications of the cloud.  </w:t>
      </w:r>
      <w:r w:rsidR="008F10E6">
        <w:t xml:space="preserve">It is projected that there will be </w:t>
      </w:r>
      <w:r w:rsidR="005B7B4A">
        <w:t>24</w:t>
      </w:r>
      <w:r w:rsidR="008F10E6">
        <w:t xml:space="preserve"> billion devices on the Internet</w:t>
      </w:r>
      <w:r w:rsidR="005B7B4A">
        <w:t xml:space="preserve"> by 2020</w:t>
      </w:r>
      <w:r w:rsidR="008F10E6">
        <w:t>.  Most will be small sensors that send streams of information into the cloud where it will be processed and integrated with other streams and turned into knowledge that will help our lives in a million small and big ways.  It is not unreasonable for us to believe that we will each have our own cloud-based personal agent that monitors all of the data about our life and anticipates our needs 24x7.   The cloud will become increasing important as a controller of and resource provider for the Internet of Things. As well as today’s use for smart phone and gaming console support, “smart homes” and “ubiquitous cities” build on this vision and we could expect a growth in cloud supported/controlled robotics.</w:t>
      </w:r>
    </w:p>
    <w:p w:rsidR="008A68A1" w:rsidRDefault="00377758" w:rsidP="0033111D">
      <w:r>
        <w:t>Beyond the Internet of things,</w:t>
      </w:r>
      <w:r w:rsidR="000B6809">
        <w:t xml:space="preserve"> we have the commodity applications such as social networking, internet search and e-commerce. Finally we mention the “l</w:t>
      </w:r>
      <w:r w:rsidR="006D55E1">
        <w:t>ong tail of science”</w:t>
      </w:r>
      <w:r w:rsidR="006D55E1">
        <w:rPr>
          <w:szCs w:val="20"/>
        </w:rPr>
        <w:t xml:space="preserve">  </w:t>
      </w:r>
      <w:r w:rsidR="006D55E1">
        <w:rPr>
          <w:szCs w:val="20"/>
        </w:rPr>
        <w:fldChar w:fldCharType="begin"/>
      </w:r>
      <w:r w:rsidR="001E6A8D">
        <w:rPr>
          <w:szCs w:val="20"/>
        </w:rPr>
        <w:instrText xml:space="preserve"> ADDIN EN.CITE &lt;EndNote&gt;&lt;Cite&gt;&lt;Author&gt;P. Bryan Heidorn&lt;/Author&gt;&lt;Year&gt;2008&lt;/Year&gt;&lt;RecNum&gt;4459&lt;/RecNum&gt;&lt;DisplayText&gt;[14, 15]&lt;/DisplayText&gt;&lt;record&gt;&lt;rec-number&gt;4459&lt;/rec-number&gt;&lt;foreign-keys&gt;&lt;key app="EN" db-id="rfx20pr9t5zxtmee0xn5fwzbxvw0r9vz2tee"&gt;4459&lt;/key&gt;&lt;/foreign-keys&gt;&lt;ref-type name="Journal Article"&gt;17&lt;/ref-type&gt;&lt;contributors&gt;&lt;authors&gt;&lt;author&gt;P. Bryan Heidorn,&lt;/author&gt;&lt;/authors&gt;&lt;/contributors&gt;&lt;titles&gt;&lt;title&gt;Shedding Light on the Dark Data in the Long Tail of Science&lt;/title&gt;&lt;secondary-title&gt;Library Trends&lt;/secondary-title&gt;&lt;/titles&gt;&lt;periodical&gt;&lt;full-title&gt;Library Trends&lt;/full-title&gt;&lt;/periodical&gt;&lt;pages&gt;280-299&lt;/pages&gt;&lt;volume&gt;57&lt;/volume&gt;&lt;number&gt;2, Fall 2008&lt;/number&gt;&lt;dates&gt;&lt;year&gt;2008&lt;/year&gt;&lt;/dates&gt;&lt;urls&gt;&lt;/urls&gt;&lt;electronic-resource-num&gt;10.1353/lib.0.0036&lt;/electronic-resource-num&gt;&lt;/record&gt;&lt;/Cite&gt;&lt;Cite&gt;&lt;Author&gt;Peter Murray-Rust&lt;/Author&gt;&lt;Year&gt;2008&lt;/Year&gt;&lt;RecNum&gt;4460&lt;/RecNum&gt;&lt;record&gt;&lt;rec-number&gt;4460&lt;/rec-number&gt;&lt;foreign-keys&gt;&lt;key app="EN" db-id="rfx20pr9t5zxtmee0xn5fwzbxvw0r9vz2tee"&gt;4460&lt;/key&gt;&lt;/foreign-keys&gt;&lt;ref-type name="Web Page"&gt;12&lt;/ref-type&gt;&lt;contributors&gt;&lt;authors&gt;&lt;author&gt;Peter Murray-Rust,&lt;/author&gt;&lt;/authors&gt;&lt;/contributors&gt;&lt;titles&gt;&lt;title&gt;Big Science and Long-tail Science&lt;/title&gt;&lt;/titles&gt;&lt;volume&gt;2011&lt;/volume&gt;&lt;number&gt;November 3&lt;/number&gt;&lt;dates&gt;&lt;year&gt;2008&lt;/year&gt;&lt;pub-dates&gt;&lt;date&gt;January 29&lt;/date&gt;&lt;/pub-dates&gt;&lt;/dates&gt;&lt;urls&gt;&lt;related-urls&gt;&lt;url&gt;http://blogs.ch.cam.ac.uk/pmr/2008/01/29/big-science-and-long-tail-science/&lt;/url&gt;&lt;/related-urls&gt;&lt;/urls&gt;&lt;/record&gt;&lt;/Cite&gt;&lt;/EndNote&gt;</w:instrText>
      </w:r>
      <w:r w:rsidR="006D55E1">
        <w:rPr>
          <w:szCs w:val="20"/>
        </w:rPr>
        <w:fldChar w:fldCharType="separate"/>
      </w:r>
      <w:r w:rsidR="001E6A8D">
        <w:rPr>
          <w:noProof/>
          <w:szCs w:val="20"/>
        </w:rPr>
        <w:t>[</w:t>
      </w:r>
      <w:hyperlink w:anchor="_ENREF_14" w:tooltip="P. Bryan Heidorn, 2008 #4459" w:history="1">
        <w:r w:rsidR="006A4B35">
          <w:rPr>
            <w:noProof/>
            <w:szCs w:val="20"/>
          </w:rPr>
          <w:t>14</w:t>
        </w:r>
      </w:hyperlink>
      <w:r w:rsidR="001E6A8D">
        <w:rPr>
          <w:noProof/>
          <w:szCs w:val="20"/>
        </w:rPr>
        <w:t xml:space="preserve">, </w:t>
      </w:r>
      <w:hyperlink w:anchor="_ENREF_15" w:tooltip="Peter Murray-Rust, 2008 #4460" w:history="1">
        <w:r w:rsidR="006A4B35">
          <w:rPr>
            <w:noProof/>
            <w:szCs w:val="20"/>
          </w:rPr>
          <w:t>15</w:t>
        </w:r>
      </w:hyperlink>
      <w:r w:rsidR="001E6A8D">
        <w:rPr>
          <w:noProof/>
          <w:szCs w:val="20"/>
        </w:rPr>
        <w:t>]</w:t>
      </w:r>
      <w:r w:rsidR="006D55E1">
        <w:rPr>
          <w:szCs w:val="20"/>
        </w:rPr>
        <w:fldChar w:fldCharType="end"/>
      </w:r>
      <w:r w:rsidR="006D55E1">
        <w:rPr>
          <w:szCs w:val="20"/>
        </w:rPr>
        <w:t xml:space="preserve"> </w:t>
      </w:r>
      <w:r w:rsidR="006D55E1">
        <w:t>as an expected important usage mode of clouds. In some areas like particle physics and astronomy, i.e. “big science”, there are just a few major instruments generating now petascale data driving discovery in a</w:t>
      </w:r>
      <w:r w:rsidR="00CB28EE">
        <w:t xml:space="preserve"> coordinated fashion. In other areas </w:t>
      </w:r>
      <w:r w:rsidR="006D55E1">
        <w:t>such as g</w:t>
      </w:r>
      <w:r w:rsidR="00CB28EE">
        <w:t xml:space="preserve">enomics and environmental science, </w:t>
      </w:r>
      <w:r w:rsidR="006D55E1">
        <w:t xml:space="preserve">there are many “individual” </w:t>
      </w:r>
      <w:r w:rsidR="00CB28EE">
        <w:t>researchers with distributed collection and analysis of data whose total data and processing needs can match the size of big science. Clouds can provide scaling use for this important aspect of science.</w:t>
      </w:r>
    </w:p>
    <w:p w:rsidR="00426D69" w:rsidRDefault="00426D69" w:rsidP="0033111D">
      <w:r>
        <w:t xml:space="preserve">Large scale Clouds also support parallelism within a single job with an obvious example of Internet </w:t>
      </w:r>
      <w:r w:rsidR="008550D7">
        <w:t>s</w:t>
      </w:r>
      <w:r>
        <w:t>earch which has both “usage parallelism” listed above but also parallelism within each search as the summary of the web is stored on multiple disks on multiple computers and searched independently for each query. Map</w:t>
      </w:r>
      <w:r w:rsidR="00AB3440">
        <w:t>R</w:t>
      </w:r>
      <w:r>
        <w:t xml:space="preserve">educe </w:t>
      </w:r>
      <w:r w:rsidR="00AB3440">
        <w:t xml:space="preserve">was introduced to </w:t>
      </w:r>
      <w:r w:rsidR="00E22522">
        <w:t xml:space="preserve">support </w:t>
      </w:r>
      <w:r w:rsidR="00AB3440">
        <w:t xml:space="preserve">successfully this type of parallelism. The examples given later will illustrate various forms of parallelism discussed above and summarized in </w:t>
      </w:r>
      <w:r w:rsidR="00B72968">
        <w:t xml:space="preserve">figure 1. </w:t>
      </w:r>
      <w:r w:rsidR="006F5760">
        <w:t xml:space="preserve">Today probably the Map only” or Pleasingly Parallel mode is most common where a single job invokes multiple independent components. This is very similar to the parallelism from multiple users and indeed we will see examples where the different “map tasks” from a “single application” are generated outside the cloud which sees these tasks as separate usages. As well as Internet search, the second parallel category MapReduce is important in the Information Retrieval field with a good example being the well-known Latent Dirichlet Allocation algorithm for topic or “hidden/latent” feature determination. Basic data analysis can often be formulated as a simple MapReduce problem where independent event selection and processing (the maps) is followed by a reduction forming global statistics such as histograms. The final class of parallel applications explored so far is Iterative MapReduce </w:t>
      </w:r>
      <w:r w:rsidR="004E6A5F">
        <w:t xml:space="preserve">implemented on Azure as Daytona from Microsoft or Twister4Azure from Indiana University. </w:t>
      </w:r>
      <w:r w:rsidR="00E22522">
        <w:t xml:space="preserve">Here Page Rank is a well-known component of Internet </w:t>
      </w:r>
      <w:r w:rsidR="008550D7">
        <w:t>s</w:t>
      </w:r>
      <w:r w:rsidR="00E22522">
        <w:t xml:space="preserve">earch technology that corresponds to finding eigenvector of largest eigenvalue </w:t>
      </w:r>
      <w:r w:rsidR="008550D7">
        <w:t>for</w:t>
      </w:r>
      <w:r w:rsidR="00E22522">
        <w:t xml:space="preserve"> the sparse matrix of internet links. This algorithm illustrates those that fit well Iterative MapReduce and other algorithms with parallel linear algebra at their core have been explored on Azure.</w:t>
      </w:r>
    </w:p>
    <w:p w:rsidR="00E22522" w:rsidRDefault="00E22522" w:rsidP="0033111D">
      <w:r>
        <w:t xml:space="preserve">Multiple usages or splitting the Internet summary over MapReduce nodes are all forms of a generalized data parallelism. However clouds also support well the functional parallelism seen where a given application breaks into multiple components which typically supported by workflow technology </w:t>
      </w:r>
      <w:r>
        <w:fldChar w:fldCharType="begin">
          <w:fldData xml:space="preserve">PEVuZE5vdGU+PENpdGU+PEF1dGhvcj5UYXlsb3I8L0F1dGhvcj48WWVhcj4yMDA2PC9ZZWFyPjxS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==
</w:fldData>
        </w:fldChar>
      </w:r>
      <w:r w:rsidR="001E6A8D">
        <w:instrText xml:space="preserve"> ADDIN EN.CITE </w:instrText>
      </w:r>
      <w:r w:rsidR="001E6A8D">
        <w:fldChar w:fldCharType="begin">
          <w:fldData xml:space="preserve">PEVuZE5vdGU+PENpdGU+PEF1dGhvcj5UYXlsb3I8L0F1dGhvcj48WWVhcj4yMDA2PC9ZZWFyPjxS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==
</w:fldData>
        </w:fldChar>
      </w:r>
      <w:r w:rsidR="001E6A8D">
        <w:instrText xml:space="preserve"> ADDIN EN.CITE.DATA </w:instrText>
      </w:r>
      <w:r w:rsidR="001E6A8D">
        <w:fldChar w:fldCharType="end"/>
      </w:r>
      <w:r>
        <w:fldChar w:fldCharType="separate"/>
      </w:r>
      <w:r w:rsidR="001E6A8D">
        <w:rPr>
          <w:noProof/>
        </w:rPr>
        <w:t>[</w:t>
      </w:r>
      <w:hyperlink w:anchor="_ENREF_16" w:tooltip="Taylor, 2006 #2617" w:history="1">
        <w:r w:rsidR="006A4B35">
          <w:rPr>
            <w:noProof/>
          </w:rPr>
          <w:t>16-19</w:t>
        </w:r>
      </w:hyperlink>
      <w:r w:rsidR="001E6A8D">
        <w:rPr>
          <w:noProof/>
        </w:rPr>
        <w:t>]</w:t>
      </w:r>
      <w:r>
        <w:fldChar w:fldCharType="end"/>
      </w:r>
      <w:r>
        <w:t xml:space="preserve">. Workflow </w:t>
      </w:r>
      <w:r w:rsidR="0038386E">
        <w:t xml:space="preserve">is an old idea and </w:t>
      </w:r>
      <w:r>
        <w:t>was developed exten</w:t>
      </w:r>
      <w:r w:rsidR="0038386E">
        <w:t xml:space="preserve">sively as part of Grid research. We will see from examples below that its use </w:t>
      </w:r>
      <w:r>
        <w:t xml:space="preserve">can be </w:t>
      </w:r>
      <w:r>
        <w:lastRenderedPageBreak/>
        <w:t xml:space="preserve">taken </w:t>
      </w:r>
      <w:r w:rsidR="0038386E">
        <w:t>over directly by clouds without conceptual change. In fact the importance of Software as a Service for commercial clouds illustrates that another concept Services developed for science by the grid community is a successful key feature of cloud applications. Workflow as the technology to orchestrate or control clouds will continue to be a critical building block for cloud applications.</w:t>
      </w:r>
    </w:p>
    <w:p w:rsidR="0038386E" w:rsidRPr="001F4591" w:rsidRDefault="001A0479" w:rsidP="001F4591">
      <w:pPr>
        <w:rPr>
          <w:color w:val="FF0000"/>
        </w:rPr>
      </w:pPr>
      <w:r>
        <w:t>Important a</w:t>
      </w:r>
      <w:r w:rsidR="0038386E">
        <w:t xml:space="preserve">ccess models for clouds </w:t>
      </w:r>
      <w:r>
        <w:t>include portals, which are often termed Science Gateways and these can be used similarly to grids. Another interesting</w:t>
      </w:r>
      <w:r w:rsidR="008550D7">
        <w:t xml:space="preserve"> access</w:t>
      </w:r>
      <w:r>
        <w:t xml:space="preserve"> choice seen in some cases is that of the queue either implemented using conventional publish-subscribe technology (such as JMS) or the built in queues of the Azure and Amazon platforms. Applications can use the advanced platform features of clouds (queues, tables, blobs, SQL as a service for Azure) to build advanced capabilities more easily than on traditional (HPC) environments. Of course the pervasive “on demand” nature of cloud computing emphasizes the critical importance of task scheduling where either the built</w:t>
      </w:r>
      <w:r w:rsidR="000C0337">
        <w:t>-in</w:t>
      </w:r>
      <w:r>
        <w:t xml:space="preserve"> cloud facilities are used or alternatively there is some exploration of technologies like Condor developed for grids and clusters.</w:t>
      </w:r>
      <w:r w:rsidR="001F4591">
        <w:t xml:space="preserve"> Publish-Subscribe use varies from managing the launch of “worker jobs” to the control of </w:t>
      </w:r>
      <w:r w:rsidR="001F4591" w:rsidRPr="001F4591">
        <w:t xml:space="preserve">sensors </w:t>
      </w:r>
      <w:r w:rsidR="001F4591" w:rsidRPr="001F4591">
        <w:fldChar w:fldCharType="begin">
          <w:fldData xml:space="preserve">PEVuZE5vdGU+PENpdGU+PEF1dGhvcj5HZW9mZnJleSBGb3g8L0F1dGhvcj48WWVhcj4yMDExPC9Z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</w:fldData>
        </w:fldChar>
      </w:r>
      <w:r w:rsidR="001E6A8D">
        <w:instrText xml:space="preserve"> ADDIN EN.CITE </w:instrText>
      </w:r>
      <w:r w:rsidR="001E6A8D">
        <w:fldChar w:fldCharType="begin">
          <w:fldData xml:space="preserve">PEVuZE5vdGU+PENpdGU+PEF1dGhvcj5HZW9mZnJleSBGb3g8L0F1dGhvcj48WWVhcj4yMDExPC9Z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</w:fldData>
        </w:fldChar>
      </w:r>
      <w:r w:rsidR="001E6A8D">
        <w:instrText xml:space="preserve"> ADDIN EN.CITE.DATA </w:instrText>
      </w:r>
      <w:r w:rsidR="001E6A8D">
        <w:fldChar w:fldCharType="end"/>
      </w:r>
      <w:r w:rsidR="001F4591" w:rsidRPr="001F4591">
        <w:fldChar w:fldCharType="separate"/>
      </w:r>
      <w:r w:rsidR="001E6A8D">
        <w:rPr>
          <w:noProof/>
        </w:rPr>
        <w:t>[</w:t>
      </w:r>
      <w:hyperlink w:anchor="_ENREF_20" w:tooltip="Geoffrey Fox, 2011 #3350" w:history="1">
        <w:r w:rsidR="006A4B35">
          <w:rPr>
            <w:noProof/>
          </w:rPr>
          <w:t>20</w:t>
        </w:r>
      </w:hyperlink>
      <w:r w:rsidR="001E6A8D">
        <w:rPr>
          <w:noProof/>
        </w:rPr>
        <w:t xml:space="preserve">, </w:t>
      </w:r>
      <w:hyperlink w:anchor="_ENREF_21" w:tooltip="Geoffrey Fox, 2009 #3302" w:history="1">
        <w:r w:rsidR="006A4B35">
          <w:rPr>
            <w:noProof/>
          </w:rPr>
          <w:t>21</w:t>
        </w:r>
      </w:hyperlink>
      <w:r w:rsidR="001E6A8D">
        <w:rPr>
          <w:noProof/>
        </w:rPr>
        <w:t>]</w:t>
      </w:r>
      <w:r w:rsidR="001F4591" w:rsidRPr="001F4591">
        <w:fldChar w:fldCharType="end"/>
      </w:r>
      <w:r w:rsidR="001F4591" w:rsidRPr="001F4591">
        <w:t xml:space="preserve"> and robots </w:t>
      </w:r>
      <w:r w:rsidR="001F4591" w:rsidRPr="001F4591">
        <w:fldChar w:fldCharType="begin"/>
      </w:r>
      <w:r w:rsidR="001E6A8D">
        <w:instrText xml:space="preserve"> ADDIN EN.CITE &lt;EndNote&gt;&lt;Cite&gt;&lt;RecNum&gt;4916&lt;/RecNum&gt;&lt;DisplayText&gt;[22, 23]&lt;/DisplayText&gt;&lt;record&gt;&lt;rec-number&gt;4916&lt;/rec-number&gt;&lt;foreign-keys&gt;&lt;key app="EN" db-id="rfx20pr9t5zxtmee0xn5fwzbxvw0r9vz2tee"&gt;4916&lt;/key&gt;&lt;/foreign-keys&gt;&lt;ref-type name="Web Page"&gt;12&lt;/ref-type&gt;&lt;contributors&gt;&lt;/contributors&gt;&lt;titles&gt;&lt;title&gt;Cloud Robotics summary of work in this field&lt;/title&gt;&lt;/titles&gt;&lt;volume&gt;2012&lt;/volume&gt;&lt;number&gt;December 4&lt;/number&gt;&lt;dates&gt;&lt;/dates&gt;&lt;urls&gt;&lt;related-urls&gt;&lt;url&gt;http://goldberg.berkeley.edu/cloud-robotics/&lt;/url&gt;&lt;/related-urls&gt;&lt;/urls&gt;&lt;/record&gt;&lt;/Cite&gt;&lt;Cite&gt;&lt;Author&gt;James Kuffner&lt;/Author&gt;&lt;Year&gt;2011&lt;/Year&gt;&lt;RecNum&gt;4827&lt;/RecNum&gt;&lt;record&gt;&lt;rec-number&gt;4827&lt;/rec-number&gt;&lt;foreign-keys&gt;&lt;key app="EN" db-id="rfx20pr9t5zxtmee0xn5fwzbxvw0r9vz2tee"&gt;4827&lt;/key&gt;&lt;/foreign-keys&gt;&lt;ref-type name="Report"&gt;27&lt;/ref-type&gt;&lt;contributors&gt;&lt;authors&gt;&lt;author&gt;James Kuffner,&lt;/author&gt;&lt;/authors&gt;&lt;/contributors&gt;&lt;titles&gt;&lt;title&gt;ROBOTS WITH THEIR HEADS IN THE CLOUDS&lt;/title&gt;&lt;secondary-title&gt;Discovery News&lt;/secondary-title&gt;&lt;/titles&gt;&lt;dates&gt;&lt;year&gt;2011&lt;/year&gt;&lt;pub-dates&gt;&lt;date&gt;March 1&lt;/date&gt;&lt;/pub-dates&gt;&lt;/dates&gt;&lt;urls&gt;&lt;related-urls&gt;&lt;url&gt;http://news.discovery.com/tech/robots-with-their-heads-in-the-clouds-110301.html&lt;/url&gt;&lt;/related-urls&gt;&lt;/urls&gt;&lt;/record&gt;&lt;/Cite&gt;&lt;/EndNote&gt;</w:instrText>
      </w:r>
      <w:r w:rsidR="001F4591" w:rsidRPr="001F4591">
        <w:fldChar w:fldCharType="separate"/>
      </w:r>
      <w:r w:rsidR="001E6A8D">
        <w:rPr>
          <w:noProof/>
        </w:rPr>
        <w:t>[</w:t>
      </w:r>
      <w:hyperlink w:anchor="_ENREF_22" w:tooltip=",  #4916" w:history="1">
        <w:r w:rsidR="006A4B35">
          <w:rPr>
            <w:noProof/>
          </w:rPr>
          <w:t>22</w:t>
        </w:r>
      </w:hyperlink>
      <w:r w:rsidR="001E6A8D">
        <w:rPr>
          <w:noProof/>
        </w:rPr>
        <w:t xml:space="preserve">, </w:t>
      </w:r>
      <w:hyperlink w:anchor="_ENREF_23" w:tooltip="James Kuffner, 2011 #4827" w:history="1">
        <w:r w:rsidR="006A4B35">
          <w:rPr>
            <w:noProof/>
          </w:rPr>
          <w:t>23</w:t>
        </w:r>
      </w:hyperlink>
      <w:r w:rsidR="001E6A8D">
        <w:rPr>
          <w:noProof/>
        </w:rPr>
        <w:t>]</w:t>
      </w:r>
      <w:r w:rsidR="001F4591" w:rsidRPr="001F4591">
        <w:fldChar w:fldCharType="end"/>
      </w:r>
      <w:r w:rsidR="001F4591" w:rsidRPr="001F4591">
        <w:t xml:space="preserve"> </w:t>
      </w:r>
      <w:r w:rsidR="001F4591">
        <w:t>from the cloud.</w:t>
      </w:r>
    </w:p>
    <w:p w:rsidR="007C31B1" w:rsidRPr="00813113" w:rsidRDefault="00090092" w:rsidP="0033111D">
      <w:r>
        <w:t>The nature of the use of data</w:t>
      </w:r>
      <w:r w:rsidR="008550D7">
        <w:t xml:space="preserve"> </w:t>
      </w:r>
      <w:r w:rsidR="008550D7">
        <w:fldChar w:fldCharType="begin"/>
      </w:r>
      <w:r w:rsidR="001E6A8D">
        <w:instrText xml:space="preserve"> ADDIN EN.CITE &lt;EndNote&gt;&lt;Cite&gt;&lt;Author&gt;Geoffrey Fox&lt;/Author&gt;&lt;Year&gt;2011&lt;/Year&gt;&lt;RecNum&gt;4527&lt;/RecNum&gt;&lt;DisplayText&gt;[24]&lt;/DisplayText&gt;&lt;record&gt;&lt;rec-number&gt;4527&lt;/rec-number&gt;&lt;foreign-keys&gt;&lt;key app="EN" db-id="rfx20pr9t5zxtmee0xn5fwzbxvw0r9vz2tee"&gt;4527&lt;/key&gt;&lt;/foreign-keys&gt;&lt;ref-type name="Book Section"&gt;5&lt;/ref-type&gt;&lt;contributors&gt;&lt;authors&gt;&lt;author&gt;Geoffrey Fox,&lt;/author&gt;&lt;author&gt;Tony Hey,&lt;/author&gt;&lt;author&gt;Anne Trefethen,&lt;/author&gt;&lt;/authors&gt;&lt;secondary-authors&gt;&lt;author&gt;Terence Critchlow,&lt;/author&gt;&lt;author&gt;Kerstin Kleese Van Dam,&lt;/author&gt;&lt;/secondary-authors&gt;&lt;/contributors&gt;&lt;titles&gt;&lt;title&gt;Where does all the data come from? &lt;/title&gt;&lt;secondary-title&gt;Data Intensive Science &lt;/secondary-title&gt;&lt;/titles&gt;&lt;dates&gt;&lt;year&gt;2011&lt;/year&gt;&lt;/dates&gt;&lt;urls&gt;&lt;related-urls&gt;&lt;url&gt;http://grids.ucs.indiana.edu/ptliupages/publications/Where%20does%20all%20the%20data%20come%20from%20v7.pdf&lt;/url&gt;&lt;/related-urls&gt;&lt;/urls&gt;&lt;/record&gt;&lt;/Cite&gt;&lt;/EndNote&gt;</w:instrText>
      </w:r>
      <w:r w:rsidR="008550D7">
        <w:fldChar w:fldCharType="separate"/>
      </w:r>
      <w:r w:rsidR="001E6A8D">
        <w:rPr>
          <w:noProof/>
        </w:rPr>
        <w:t>[</w:t>
      </w:r>
      <w:hyperlink w:anchor="_ENREF_24" w:tooltip="Geoffrey Fox, 2011 #4527" w:history="1">
        <w:r w:rsidR="006A4B35">
          <w:rPr>
            <w:noProof/>
          </w:rPr>
          <w:t>24</w:t>
        </w:r>
      </w:hyperlink>
      <w:r w:rsidR="001E6A8D">
        <w:rPr>
          <w:noProof/>
        </w:rPr>
        <w:t>]</w:t>
      </w:r>
      <w:r w:rsidR="008550D7">
        <w:fldChar w:fldCharType="end"/>
      </w:r>
      <w:r>
        <w:t xml:space="preserve"> is another interesting aspect of cloud applications that currently is still </w:t>
      </w:r>
      <w:r w:rsidR="00471511">
        <w:t>in its infancy</w:t>
      </w:r>
      <w:r w:rsidR="001B0CAF">
        <w:t xml:space="preserve"> </w:t>
      </w:r>
      <w:r w:rsidR="001B0CAF">
        <w:fldChar w:fldCharType="begin"/>
      </w:r>
      <w:r w:rsidR="001E6A8D">
        <w:instrText xml:space="preserve"> ADDIN EN.CITE &lt;EndNote&gt;&lt;Cite&gt;&lt;Author&gt;Dave&lt;/Author&gt;&lt;Year&gt;2011&lt;/Year&gt;&lt;RecNum&gt;4970&lt;/RecNum&gt;&lt;DisplayText&gt;[25]&lt;/DisplayText&gt;&lt;record&gt;&lt;rec-number&gt;4970&lt;/rec-number&gt;&lt;foreign-keys&gt;&lt;key app="EN" db-id="rfx20pr9t5zxtmee0xn5fwzbxvw0r9vz2tee"&gt;4970&lt;/key&gt;&lt;/foreign-keys&gt;&lt;ref-type name="Conference Proceedings"&gt;10&lt;/ref-type&gt;&lt;contributors&gt;&lt;authors&gt;&lt;author&gt;Dave, A.&lt;/author&gt;&lt;author&gt;Lu, W.&lt;/author&gt;&lt;author&gt;Jackson, J.&lt;/author&gt;&lt;author&gt;Barga, R.&lt;/author&gt;&lt;/authors&gt;&lt;/contributors&gt;&lt;titles&gt;&lt;title&gt;CloudClustering: Toward an iterative data processing pattern on the cloud&lt;/title&gt;&lt;secondary-title&gt;Parallel and Distributed Processing Workshops and Phd Forum (IPDPSW), 2011 IEEE International Symposium on&lt;/secondary-title&gt;&lt;/titles&gt;&lt;pages&gt;1132-1137&lt;/pages&gt;&lt;dates&gt;&lt;year&gt;2011&lt;/year&gt;&lt;/dates&gt;&lt;publisher&gt;IEEE&lt;/publisher&gt;&lt;isbn&gt;1612844251&lt;/isbn&gt;&lt;urls&gt;&lt;/urls&gt;&lt;/record&gt;&lt;/Cite&gt;&lt;/EndNote&gt;</w:instrText>
      </w:r>
      <w:r w:rsidR="001B0CAF">
        <w:fldChar w:fldCharType="separate"/>
      </w:r>
      <w:r w:rsidR="001E6A8D">
        <w:rPr>
          <w:noProof/>
        </w:rPr>
        <w:t>[</w:t>
      </w:r>
      <w:hyperlink w:anchor="_ENREF_25" w:tooltip="Dave, 2011 #4970" w:history="1">
        <w:r w:rsidR="006A4B35">
          <w:rPr>
            <w:noProof/>
          </w:rPr>
          <w:t>25</w:t>
        </w:r>
      </w:hyperlink>
      <w:r w:rsidR="001E6A8D">
        <w:rPr>
          <w:noProof/>
        </w:rPr>
        <w:t>]</w:t>
      </w:r>
      <w:r w:rsidR="001B0CAF">
        <w:fldChar w:fldCharType="end"/>
      </w:r>
      <w:r w:rsidR="008550D7">
        <w:t xml:space="preserve"> but is expected to become important as for example future large data repositories will need cloud computing facilities. A key challenge as the data deluge grows is how we avoid unnecessary data transport and if possible bring the computing to the data </w:t>
      </w:r>
      <w:r w:rsidR="008550D7">
        <w:fldChar w:fldCharType="begin">
          <w:fldData xml:space="preserve">PEVuZE5vdGU+PENpdGU+PEF1dGhvcj5GYXJpczwvQXV0aG9yPjxZZWFyPjIwMTE8L1llYXI+PFJl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</w:fldData>
        </w:fldChar>
      </w:r>
      <w:r w:rsidR="001E6A8D">
        <w:instrText xml:space="preserve"> ADDIN EN.CITE </w:instrText>
      </w:r>
      <w:r w:rsidR="001E6A8D">
        <w:fldChar w:fldCharType="begin">
          <w:fldData xml:space="preserve">PEVuZE5vdGU+PENpdGU+PEF1dGhvcj5GYXJpczwvQXV0aG9yPjxZZWFyPjIwMTE8L1llYXI+PFJl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</w:fldData>
        </w:fldChar>
      </w:r>
      <w:r w:rsidR="001E6A8D">
        <w:instrText xml:space="preserve"> ADDIN EN.CITE.DATA </w:instrText>
      </w:r>
      <w:r w:rsidR="001E6A8D">
        <w:fldChar w:fldCharType="end"/>
      </w:r>
      <w:r w:rsidR="008550D7">
        <w:fldChar w:fldCharType="separate"/>
      </w:r>
      <w:r w:rsidR="001E6A8D">
        <w:rPr>
          <w:noProof/>
        </w:rPr>
        <w:t>[</w:t>
      </w:r>
      <w:hyperlink w:anchor="_ENREF_26" w:tooltip="Faris, 2011 #3659" w:history="1">
        <w:r w:rsidR="006A4B35">
          <w:rPr>
            <w:noProof/>
          </w:rPr>
          <w:t>26-30</w:t>
        </w:r>
      </w:hyperlink>
      <w:r w:rsidR="001E6A8D">
        <w:rPr>
          <w:noProof/>
        </w:rPr>
        <w:t>]</w:t>
      </w:r>
      <w:r w:rsidR="008550D7">
        <w:fldChar w:fldCharType="end"/>
      </w:r>
      <w:r w:rsidR="008550D7">
        <w:t xml:space="preserve">. </w:t>
      </w:r>
      <w:r w:rsidR="00B9600F">
        <w:t xml:space="preserve">We need to understand </w:t>
      </w:r>
      <w:r w:rsidR="00B85469">
        <w:t xml:space="preserve"> </w:t>
      </w:r>
      <w:r w:rsidR="00B85469">
        <w:fldChar w:fldCharType="begin">
          <w:fldData xml:space="preserve">PEVuZE5vdGU+PENpdGU+PEF1dGhvcj5QYW48L0F1dGhvcj48UmVjTnVtPjQ5NjU8L1JlY051bT48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</w:fldData>
        </w:fldChar>
      </w:r>
      <w:r w:rsidR="006A4B35">
        <w:instrText xml:space="preserve"> ADDIN EN.CITE </w:instrText>
      </w:r>
      <w:r w:rsidR="006A4B35">
        <w:fldChar w:fldCharType="begin">
          <w:fldData xml:space="preserve">PEVuZE5vdGU+PENpdGU+PEF1dGhvcj5QYW48L0F1dGhvcj48UmVjTnVtPjQ5NjU8L1JlY051bT48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</w:fldData>
        </w:fldChar>
      </w:r>
      <w:r w:rsidR="006A4B35">
        <w:instrText xml:space="preserve"> ADDIN EN.CITE.DATA </w:instrText>
      </w:r>
      <w:r w:rsidR="006A4B35">
        <w:fldChar w:fldCharType="end"/>
      </w:r>
      <w:r w:rsidR="00B85469">
        <w:fldChar w:fldCharType="separate"/>
      </w:r>
      <w:r w:rsidR="006A4B35">
        <w:rPr>
          <w:noProof/>
        </w:rPr>
        <w:t>[</w:t>
      </w:r>
      <w:hyperlink w:anchor="_ENREF_31" w:tooltip="Pan,  #4965" w:history="1">
        <w:r w:rsidR="006A4B35">
          <w:rPr>
            <w:noProof/>
          </w:rPr>
          <w:t>31-33</w:t>
        </w:r>
      </w:hyperlink>
      <w:r w:rsidR="006A4B35">
        <w:rPr>
          <w:noProof/>
        </w:rPr>
        <w:t>]</w:t>
      </w:r>
      <w:r w:rsidR="00B85469">
        <w:fldChar w:fldCharType="end"/>
      </w:r>
      <w:bookmarkStart w:id="0" w:name="_GoBack"/>
      <w:bookmarkEnd w:id="0"/>
      <w:r w:rsidR="00B85469">
        <w:t xml:space="preserve"> </w:t>
      </w:r>
      <w:r w:rsidR="00B9600F">
        <w:t xml:space="preserve">the tradeoffs between traditional wide area systems like Lustre, Object stores which the heart of Amazon, Azure and OpenStack storage today and the “data-parallel” file systems popularized by HDFS, the Hadoop File System. </w:t>
      </w:r>
      <w:r w:rsidR="008550D7">
        <w:t>We expect this to be a growing focus of future cloud applications.</w:t>
      </w:r>
    </w:p>
    <w:p w:rsidR="00813113" w:rsidRDefault="00813113" w:rsidP="00AA2B0B">
      <w:pPr>
        <w:pStyle w:val="Heading2"/>
      </w:pPr>
      <w:r>
        <w:t>The Process of Building a Cloud Application</w:t>
      </w:r>
    </w:p>
    <w:p w:rsidR="00813113" w:rsidRDefault="005B7B4A" w:rsidP="00813113">
      <w:r>
        <w:t>A</w:t>
      </w:r>
      <w:r w:rsidR="00813113">
        <w:t>ttempts to directly port a conventional HPC application to a cloud platform</w:t>
      </w:r>
      <w:r>
        <w:t xml:space="preserve"> often</w:t>
      </w:r>
      <w:r w:rsidR="00813113">
        <w:t xml:space="preserve"> fail</w:t>
      </w:r>
      <w:r w:rsidR="001F4591">
        <w:t xml:space="preserve"> </w:t>
      </w:r>
      <w:r>
        <w:t xml:space="preserve"> in their performance goals  </w:t>
      </w:r>
      <w:r>
        <w:fldChar w:fldCharType="begin">
          <w:fldData xml:space="preserve">PEVuZE5vdGU+PENpdGU+PEF1dGhvcj5KYWxpeWEgRWthbmF5YWtlPC9BdXRob3I+PFllYXI+MjAw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</w:fldData>
        </w:fldChar>
      </w:r>
      <w:r w:rsidR="006A4B35">
        <w:instrText xml:space="preserve"> ADDIN EN.CITE </w:instrText>
      </w:r>
      <w:r w:rsidR="006A4B35">
        <w:fldChar w:fldCharType="begin">
          <w:fldData xml:space="preserve">PEVuZE5vdGU+PENpdGU+PEF1dGhvcj5KYWxpeWEgRWthbmF5YWtlPC9BdXRob3I+PFllYXI+MjAw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</w:fldData>
        </w:fldChar>
      </w:r>
      <w:r w:rsidR="006A4B35">
        <w:instrText xml:space="preserve"> ADDIN EN.CITE.DATA </w:instrText>
      </w:r>
      <w:r w:rsidR="006A4B35">
        <w:fldChar w:fldCharType="end"/>
      </w:r>
      <w:r>
        <w:fldChar w:fldCharType="separate"/>
      </w:r>
      <w:r w:rsidR="006A4B35">
        <w:rPr>
          <w:noProof/>
        </w:rPr>
        <w:t>[</w:t>
      </w:r>
      <w:hyperlink w:anchor="_ENREF_34" w:tooltip="Jaliya Ekanayake, 2009 #2643" w:history="1">
        <w:r w:rsidR="006A4B35">
          <w:rPr>
            <w:noProof/>
          </w:rPr>
          <w:t>34-44</w:t>
        </w:r>
      </w:hyperlink>
      <w:r w:rsidR="006A4B35">
        <w:rPr>
          <w:noProof/>
        </w:rPr>
        <w:t>]</w:t>
      </w:r>
      <w:r>
        <w:fldChar w:fldCharType="end"/>
      </w:r>
      <w:r>
        <w:t xml:space="preserve"> </w:t>
      </w:r>
      <w:r w:rsidR="001F4591">
        <w:t xml:space="preserve">although an exception to this  is the Amazon HPC Cloud which seems to perform very well </w:t>
      </w:r>
      <w:r w:rsidR="001F4591">
        <w:fldChar w:fldCharType="begin"/>
      </w:r>
      <w:r w:rsidR="006A4B35">
        <w:instrText xml:space="preserve"> ADDIN EN.CITE &lt;EndNote&gt;&lt;Cite&gt;&lt;Author&gt;Knight&lt;/Author&gt;&lt;Year&gt;2012&lt;/Year&gt;&lt;RecNum&gt;4950&lt;/RecNum&gt;&lt;DisplayText&gt;[45]&lt;/DisplayText&gt;&lt;record&gt;&lt;rec-number&gt;4950&lt;/rec-number&gt;&lt;foreign-keys&gt;&lt;key app="EN" db-id="rfx20pr9t5zxtmee0xn5fwzbxvw0r9vz2tee"&gt;4950&lt;/key&gt;&lt;/foreign-keys&gt;&lt;ref-type name="Conference Proceedings"&gt;10&lt;/ref-type&gt;&lt;contributors&gt;&lt;authors&gt;&lt;author&gt;Knight, D.&lt;/author&gt;&lt;author&gt;Shams, K.&lt;/author&gt;&lt;author&gt;Chang, G.&lt;/author&gt;&lt;author&gt;Soderstrom, T.&lt;/author&gt;&lt;/authors&gt;&lt;/contributors&gt;&lt;titles&gt;&lt;title&gt;Evaluating the efficacy of the cloud for cluster computation&lt;/title&gt;&lt;secondary-title&gt;Aerospace Conference, 2012 IEEE&lt;/secondary-title&gt;&lt;alt-title&gt;Aerospace Conference, 2012 IEEE&lt;/alt-title&gt;&lt;/titles&gt;&lt;pages&gt;1-10&lt;/pages&gt;&lt;keywords&gt;&lt;keyword&gt;Benchmark testing&lt;/keyword&gt;&lt;keyword&gt;Cloud computing&lt;/keyword&gt;&lt;keyword&gt;Hardware&lt;/keyword&gt;&lt;keyword&gt;Kernel&lt;/keyword&gt;&lt;keyword&gt;Linux&lt;/keyword&gt;&lt;keyword&gt;Random access memory&lt;/keyword&gt;&lt;keyword&gt;Throughput&lt;/keyword&gt;&lt;keyword&gt;aerospace computing&lt;/keyword&gt;&lt;keyword&gt;workstation clusters&lt;/keyword&gt;&lt;keyword&gt;Amazon high-performance computing&lt;/keyword&gt;&lt;keyword&gt;Hadoop image processing task&lt;/keyword&gt;&lt;keyword&gt;NASA&lt;/keyword&gt;&lt;keyword&gt;Nebula&lt;/keyword&gt;&lt;keyword&gt;Web applications&lt;/keyword&gt;&lt;keyword&gt;cloud project&lt;/keyword&gt;&lt;keyword&gt;cluster computation&lt;/keyword&gt;&lt;keyword&gt;computing requirements&lt;/keyword&gt;&lt;keyword&gt;elastic cloud compute&lt;/keyword&gt;&lt;keyword&gt;high-performance linpack&lt;/keyword&gt;&lt;keyword&gt;lunar mapping and modeling project&lt;/keyword&gt;&lt;keyword&gt;performance issues&lt;/keyword&gt;&lt;keyword&gt;science-quality cloud computing resources&lt;/keyword&gt;&lt;keyword&gt;supercomputing clusters&lt;/keyword&gt;&lt;/keywords&gt;&lt;dates&gt;&lt;year&gt;2012&lt;/year&gt;&lt;pub-dates&gt;&lt;date&gt;3-10 March 2012&lt;/date&gt;&lt;/pub-dates&gt;&lt;/dates&gt;&lt;isbn&gt;1095-323X&lt;/isbn&gt;&lt;urls&gt;&lt;/urls&gt;&lt;electronic-resource-num&gt;10.1109/aero.2012.6187359&lt;/electronic-resource-num&gt;&lt;/record&gt;&lt;/Cite&gt;&lt;/EndNote&gt;</w:instrText>
      </w:r>
      <w:r w:rsidR="001F4591">
        <w:fldChar w:fldCharType="separate"/>
      </w:r>
      <w:r w:rsidR="006A4B35">
        <w:rPr>
          <w:noProof/>
        </w:rPr>
        <w:t>[</w:t>
      </w:r>
      <w:hyperlink w:anchor="_ENREF_45" w:tooltip="Knight, 2012 #4950" w:history="1">
        <w:r w:rsidR="006A4B35">
          <w:rPr>
            <w:noProof/>
          </w:rPr>
          <w:t>45</w:t>
        </w:r>
      </w:hyperlink>
      <w:r w:rsidR="006A4B35">
        <w:rPr>
          <w:noProof/>
        </w:rPr>
        <w:t>]</w:t>
      </w:r>
      <w:r w:rsidR="001F4591">
        <w:fldChar w:fldCharType="end"/>
      </w:r>
      <w:r w:rsidR="00813113">
        <w:t>.    It is not unlike early attempts to move “vectorized” HPC application to massively parallel non-shared memory message passing clusters.  The challenge is to think differently and rewrite the application to support the new computational and programming models.   In the case of clouds the following practices lead to success</w:t>
      </w:r>
    </w:p>
    <w:p w:rsidR="00813113" w:rsidRDefault="00813113" w:rsidP="00813113">
      <w:r>
        <w:t xml:space="preserve">1.  </w:t>
      </w:r>
      <w:r w:rsidRPr="00D477B2">
        <w:rPr>
          <w:b/>
        </w:rPr>
        <w:t>Build the application as a service.</w:t>
      </w:r>
      <w:r>
        <w:t xml:space="preserve">   Because you are deploying one or more full virtual machines and because clouds are designed to host web services, you want your application to support multiple users or, at least, a sequence of multiple executions.   If you are not using the application, scale down the number of servers and scale up with demand.  Attempting to deploy 100 VMs to run a program that executes for 10 minutes is a waste of resources because the deployment may take more than 10 minutes.  To minimize start up time one needs to have services running continuously ready to process the incoming demand.</w:t>
      </w:r>
    </w:p>
    <w:p w:rsidR="00813113" w:rsidRDefault="00813113" w:rsidP="00813113">
      <w:r>
        <w:t xml:space="preserve">2.  </w:t>
      </w:r>
      <w:r w:rsidRPr="00D477B2">
        <w:rPr>
          <w:b/>
        </w:rPr>
        <w:t>Build on existing cloud deployments.</w:t>
      </w:r>
      <w:r>
        <w:t xml:space="preserve">   The cloud is ideal for large map reduce computations so use an existing map reduce deployment such as Hadoop or a similar service. </w:t>
      </w:r>
      <w:r w:rsidR="005B7B4A">
        <w:t xml:space="preserve"> One also needs to exploit the natural elasticity for high throughput applications.</w:t>
      </w:r>
    </w:p>
    <w:p w:rsidR="00813113" w:rsidRDefault="00813113" w:rsidP="00813113">
      <w:r>
        <w:t xml:space="preserve">3. </w:t>
      </w:r>
      <w:r w:rsidRPr="00D477B2">
        <w:rPr>
          <w:b/>
        </w:rPr>
        <w:t xml:space="preserve">Use PaaS if possible.  </w:t>
      </w:r>
      <w:r>
        <w:t xml:space="preserve">For platform-as-a-service clouds like Azure use the tools that are provided such as queues, web and worker roles and blob, table and SQL storage.  </w:t>
      </w:r>
    </w:p>
    <w:p w:rsidR="00813113" w:rsidRDefault="00813113" w:rsidP="00813113">
      <w:r>
        <w:lastRenderedPageBreak/>
        <w:t xml:space="preserve">4. </w:t>
      </w:r>
      <w:r w:rsidRPr="00D477B2">
        <w:rPr>
          <w:b/>
        </w:rPr>
        <w:t>Design for failure.</w:t>
      </w:r>
      <w:r>
        <w:t xml:space="preserve">   Applications that are services that run forever will experience failures.   The cloud has mechanisms that automatically recover lost resources, but the application needs to be designed to be fault tolerant. </w:t>
      </w:r>
      <w:r w:rsidRPr="00D477B2">
        <w:t>In particular</w:t>
      </w:r>
      <w:r>
        <w:t>,</w:t>
      </w:r>
      <w:r w:rsidRPr="00D477B2">
        <w:t xml:space="preserve"> environments like MapReduce (Hadoop, Daytona, Twister4Azure) will automatically recover many explicit failures and adopt scheduling strategies that recover performance "failures" from for example delayed tasks. One expects an increasing number of such Platform features to be offered by clouds and users will still</w:t>
      </w:r>
      <w:r>
        <w:t xml:space="preserve"> need</w:t>
      </w:r>
      <w:r w:rsidRPr="00D477B2">
        <w:t xml:space="preserve"> to program </w:t>
      </w:r>
      <w:r>
        <w:t xml:space="preserve">in  a fashion that </w:t>
      </w:r>
      <w:r w:rsidRPr="00D477B2">
        <w:t>allow</w:t>
      </w:r>
      <w:r>
        <w:t>s</w:t>
      </w:r>
      <w:r w:rsidRPr="00D477B2">
        <w:t xml:space="preserve"> task failures but be rewarded by environments that transparently cope with</w:t>
      </w:r>
      <w:r>
        <w:t xml:space="preserve"> these</w:t>
      </w:r>
      <w:r w:rsidRPr="00D477B2">
        <w:t xml:space="preserve"> failure</w:t>
      </w:r>
      <w:r>
        <w:t>s</w:t>
      </w:r>
      <w:r w:rsidRPr="00D477B2">
        <w:t>.</w:t>
      </w:r>
    </w:p>
    <w:p w:rsidR="00813113" w:rsidRDefault="00813113" w:rsidP="00813113">
      <w:r>
        <w:t xml:space="preserve">5.  </w:t>
      </w:r>
      <w:r w:rsidRPr="00D477B2">
        <w:rPr>
          <w:b/>
        </w:rPr>
        <w:t>Use as a Service where possible.</w:t>
      </w:r>
      <w:r w:rsidRPr="00D477B2">
        <w:t xml:space="preserve"> Capabilities such as SQLaaS (database as a service or a database appliance) provide a friendlier approach than the traditional non-cloud approach exemplified by installing MySQL on the local disk. We anticipate many prepackaged aaS capabilities such as Workflow as a Service for eScience will be developed and simplify the development of sophisticated applications.</w:t>
      </w:r>
      <w:r w:rsidR="005D6928">
        <w:t xml:space="preserve"> In fact this paper describes “Research as a Service </w:t>
      </w:r>
      <w:r w:rsidR="005D6928">
        <w:fldChar w:fldCharType="begin"/>
      </w:r>
      <w:r w:rsidR="005D6928">
        <w:instrText xml:space="preserve"> ADDIN EN.CITE &lt;EndNote&gt;&lt;Cite&gt;&lt;Author&gt;Dennis Gannon&lt;/Author&gt;&lt;RecNum&gt;4995&lt;/RecNum&gt;&lt;DisplayText&gt;[1]&lt;/DisplayText&gt;&lt;record&gt;&lt;rec-number&gt;4995&lt;/rec-number&gt;&lt;foreign-keys&gt;&lt;key app="EN" db-id="rfx20pr9t5zxtmee0xn5fwzbxvw0r9vz2tee"&gt;4995&lt;/key&gt;&lt;/foreign-keys&gt;&lt;ref-type name="Web Page"&gt;12&lt;/ref-type&gt;&lt;contributors&gt;&lt;authors&gt;&lt;author&gt;Dennis Gannon,&lt;/author&gt;&lt;/authors&gt;&lt;/contributors&gt;&lt;titles&gt;&lt;title&gt;Research as a Service: Cloud Computing Accelerates Scientific Discovery&lt;/title&gt;&lt;/titles&gt;&lt;volume&gt;2012&lt;/volume&gt;&lt;number&gt;December 31&lt;/number&gt;&lt;dates&gt;&lt;/dates&gt;&lt;urls&gt;&lt;related-urls&gt;&lt;url&gt;http://blogs.technet.com/b/microsoft_on_the_issues/archive/2012/12/19/research-as-a-service-cloud-computing-accelerates-scientific-discovery.aspx&lt;/url&gt;&lt;/related-urls&gt;&lt;/urls&gt;&lt;/record&gt;&lt;/Cite&gt;&lt;/EndNote&gt;</w:instrText>
      </w:r>
      <w:r w:rsidR="005D6928">
        <w:fldChar w:fldCharType="separate"/>
      </w:r>
      <w:r w:rsidR="005D6928">
        <w:rPr>
          <w:noProof/>
        </w:rPr>
        <w:t>[</w:t>
      </w:r>
      <w:hyperlink w:anchor="_ENREF_1" w:tooltip="Dennis Gannon,  #4995" w:history="1">
        <w:r w:rsidR="006A4B35">
          <w:rPr>
            <w:noProof/>
          </w:rPr>
          <w:t>1</w:t>
        </w:r>
      </w:hyperlink>
      <w:r w:rsidR="005D6928">
        <w:rPr>
          <w:noProof/>
        </w:rPr>
        <w:t>]</w:t>
      </w:r>
      <w:r w:rsidR="005D6928">
        <w:fldChar w:fldCharType="end"/>
      </w:r>
      <w:r w:rsidR="005D6928">
        <w:t>.</w:t>
      </w:r>
    </w:p>
    <w:p w:rsidR="005B7B4A" w:rsidRDefault="00813113" w:rsidP="00813113">
      <w:r w:rsidRPr="001B0CAF">
        <w:rPr>
          <w:b/>
        </w:rPr>
        <w:t xml:space="preserve">6. </w:t>
      </w:r>
      <w:r w:rsidR="005B7B4A" w:rsidRPr="001B0CAF">
        <w:rPr>
          <w:b/>
        </w:rPr>
        <w:t>Expect Changes.</w:t>
      </w:r>
      <w:r w:rsidR="005B7B4A">
        <w:t xml:space="preserve"> Clouds are still young</w:t>
      </w:r>
      <w:r w:rsidR="001B0CAF">
        <w:t xml:space="preserve"> and we can expect things to come and go. For example, the interesting </w:t>
      </w:r>
      <w:r w:rsidR="001B0CAF">
        <w:fldChar w:fldCharType="begin">
          <w:fldData xml:space="preserve">PEVuZE5vdGU+PENpdGU+PEF1dGhvcj5Fa2FuYXlha2U8L0F1dGhvcj48WWVhcj4yMDA5PC9ZZWFy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</w:fldData>
        </w:fldChar>
      </w:r>
      <w:r w:rsidR="006A4B35">
        <w:instrText xml:space="preserve"> ADDIN EN.CITE </w:instrText>
      </w:r>
      <w:r w:rsidR="006A4B35">
        <w:fldChar w:fldCharType="begin">
          <w:fldData xml:space="preserve">PEVuZE5vdGU+PENpdGU+PEF1dGhvcj5Fa2FuYXlha2U8L0F1dGhvcj48WWVhcj4yMDA5PC9ZZWFy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</w:fldData>
        </w:fldChar>
      </w:r>
      <w:r w:rsidR="006A4B35">
        <w:instrText xml:space="preserve"> ADDIN EN.CITE.DATA </w:instrText>
      </w:r>
      <w:r w:rsidR="006A4B35">
        <w:fldChar w:fldCharType="end"/>
      </w:r>
      <w:r w:rsidR="001B0CAF">
        <w:fldChar w:fldCharType="separate"/>
      </w:r>
      <w:r w:rsidR="006A4B35">
        <w:rPr>
          <w:noProof/>
        </w:rPr>
        <w:t>[</w:t>
      </w:r>
      <w:hyperlink w:anchor="_ENREF_46" w:tooltip="Ekanayake, 2009 #2463" w:history="1">
        <w:r w:rsidR="006A4B35">
          <w:rPr>
            <w:noProof/>
          </w:rPr>
          <w:t>46-50</w:t>
        </w:r>
      </w:hyperlink>
      <w:r w:rsidR="006A4B35">
        <w:rPr>
          <w:noProof/>
        </w:rPr>
        <w:t>]</w:t>
      </w:r>
      <w:r w:rsidR="001B0CAF">
        <w:fldChar w:fldCharType="end"/>
      </w:r>
      <w:r w:rsidR="001B0CAF">
        <w:t xml:space="preserve"> Dryad approach to MapReduce disappeared (replaced by Hadoop </w:t>
      </w:r>
      <w:r w:rsidR="001B0CAF">
        <w:fldChar w:fldCharType="begin"/>
      </w:r>
      <w:r w:rsidR="006A4B35">
        <w:instrText xml:space="preserve"> ADDIN EN.CITE &lt;EndNote&gt;&lt;Cite&gt;&lt;RecNum&gt;2203&lt;/RecNum&gt;&lt;DisplayText&gt;[51]&lt;/DisplayText&gt;&lt;record&gt;&lt;rec-number&gt;2203&lt;/rec-number&gt;&lt;foreign-keys&gt;&lt;key app="EN" db-id="rfx20pr9t5zxtmee0xn5fwzbxvw0r9vz2tee"&gt;2203&lt;/key&gt;&lt;key app="ENWeb" db-id="S3XF@wrtqgYAACB9Pr4"&gt;4554&lt;/key&gt;&lt;/foreign-keys&gt;&lt;ref-type name="Web Page"&gt;12&lt;/ref-type&gt;&lt;contributors&gt;&lt;/contributors&gt;&lt;titles&gt;&lt;title&gt;Apache Hadoop&lt;/title&gt;&lt;/titles&gt;&lt;volume&gt;2010&lt;/volume&gt;&lt;number&gt;November 27&lt;/number&gt;&lt;dates&gt;&lt;/dates&gt;&lt;urls&gt;&lt;related-urls&gt;&lt;url&gt;http://hadoop.apache.org/&lt;/url&gt;&lt;/related-urls&gt;&lt;/urls&gt;&lt;access-date&gt;December/2009&lt;/access-date&gt;&lt;/record&gt;&lt;/Cite&gt;&lt;/EndNote&gt;</w:instrText>
      </w:r>
      <w:r w:rsidR="001B0CAF">
        <w:fldChar w:fldCharType="separate"/>
      </w:r>
      <w:r w:rsidR="006A4B35">
        <w:rPr>
          <w:noProof/>
        </w:rPr>
        <w:t>[</w:t>
      </w:r>
      <w:hyperlink w:anchor="_ENREF_51" w:tooltip=",  #2203" w:history="1">
        <w:r w:rsidR="006A4B35">
          <w:rPr>
            <w:noProof/>
          </w:rPr>
          <w:t>51</w:t>
        </w:r>
      </w:hyperlink>
      <w:r w:rsidR="006A4B35">
        <w:rPr>
          <w:noProof/>
        </w:rPr>
        <w:t>]</w:t>
      </w:r>
      <w:r w:rsidR="001B0CAF">
        <w:fldChar w:fldCharType="end"/>
      </w:r>
      <w:r w:rsidR="001B0CAF">
        <w:t xml:space="preserve">) on Azure. Further we expect a growing interest in topics like GPU’s in the cloud </w:t>
      </w:r>
      <w:r w:rsidR="001B0CAF">
        <w:fldChar w:fldCharType="begin"/>
      </w:r>
      <w:r w:rsidR="006A4B35">
        <w:instrText xml:space="preserve"> ADDIN EN.CITE &lt;EndNote&gt;&lt;Cite&gt;&lt;Author&gt;Expósito&lt;/Author&gt;&lt;Year&gt;2012&lt;/Year&gt;&lt;RecNum&gt;4961&lt;/RecNum&gt;&lt;DisplayText&gt;[52]&lt;/DisplayText&gt;&lt;record&gt;&lt;rec-number&gt;4961&lt;/rec-number&gt;&lt;foreign-keys&gt;&lt;key app="EN" db-id="rfx20pr9t5zxtmee0xn5fwzbxvw0r9vz2tee"&gt;4961&lt;/key&gt;&lt;/foreign-keys&gt;&lt;ref-type name="Journal Article"&gt;17&lt;/ref-type&gt;&lt;contributors&gt;&lt;authors&gt;&lt;author&gt;Expósito, R.R.&lt;/author&gt;&lt;author&gt;Taboada, G.L.&lt;/author&gt;&lt;author&gt;Ramos, S.&lt;/author&gt;&lt;author&gt;Touriño, J.&lt;/author&gt;&lt;author&gt;Doallo, R.&lt;/author&gt;&lt;/authors&gt;&lt;/contributors&gt;&lt;titles&gt;&lt;title&gt;General‐purpose computation on GPUs for high performance cloud computing&lt;/title&gt;&lt;secondary-title&gt;Concurrency and Computation: Practice and Experience&lt;/secondary-title&gt;&lt;/titles&gt;&lt;periodical&gt;&lt;full-title&gt;Concurrency and Computation: Practice and Experience&lt;/full-title&gt;&lt;/periodical&gt;&lt;dates&gt;&lt;year&gt;2012&lt;/year&gt;&lt;/dates&gt;&lt;isbn&gt;1532-0634&lt;/isbn&gt;&lt;urls&gt;&lt;/urls&gt;&lt;/record&gt;&lt;/Cite&gt;&lt;/EndNote&gt;</w:instrText>
      </w:r>
      <w:r w:rsidR="001B0CAF">
        <w:fldChar w:fldCharType="separate"/>
      </w:r>
      <w:r w:rsidR="006A4B35">
        <w:rPr>
          <w:noProof/>
        </w:rPr>
        <w:t>[</w:t>
      </w:r>
      <w:hyperlink w:anchor="_ENREF_52" w:tooltip="Expósito, 2012 #4961" w:history="1">
        <w:r w:rsidR="006A4B35">
          <w:rPr>
            <w:noProof/>
          </w:rPr>
          <w:t>52</w:t>
        </w:r>
      </w:hyperlink>
      <w:r w:rsidR="006A4B35">
        <w:rPr>
          <w:noProof/>
        </w:rPr>
        <w:t>]</w:t>
      </w:r>
      <w:r w:rsidR="001B0CAF">
        <w:fldChar w:fldCharType="end"/>
      </w:r>
      <w:r w:rsidR="001B0CAF">
        <w:t xml:space="preserve">. </w:t>
      </w:r>
    </w:p>
    <w:p w:rsidR="00813113" w:rsidRDefault="005B7B4A" w:rsidP="00813113">
      <w:r>
        <w:rPr>
          <w:b/>
        </w:rPr>
        <w:t xml:space="preserve">7. </w:t>
      </w:r>
      <w:r w:rsidR="00813113" w:rsidRPr="00D477B2">
        <w:rPr>
          <w:b/>
        </w:rPr>
        <w:t>Moving Data is a challenge.</w:t>
      </w:r>
      <w:r w:rsidR="00813113">
        <w:t xml:space="preserve">   The general rule is that one should move computation to the data, but if the only computational resource available is a the cloud, you are stuck if the data is not also there. Moving a petabyte from a laboratory to the cloud over the Internet will take time.   The idea situation is when you can gradually stream the data to the cloud over time as it is being created.  But if it exists in one place the best method of moving it is to physically ship the disk drives to the data center.   This service is available from some cloud providers.      </w:t>
      </w:r>
    </w:p>
    <w:p w:rsidR="00813113" w:rsidRDefault="00813113" w:rsidP="00AA2B0B">
      <w:pPr>
        <w:pStyle w:val="Heading2"/>
      </w:pPr>
      <w:r>
        <w:t xml:space="preserve"> The Economics of Clouds</w:t>
      </w:r>
    </w:p>
    <w:p w:rsidR="00813113" w:rsidRDefault="00813113" w:rsidP="00813113">
      <w:r>
        <w:t xml:space="preserve">Comparing the cost of computing in the cloud to the cost of purchasing a cluster is somewhat challenging because of two factors.  First, for most researchers, the </w:t>
      </w:r>
      <w:r w:rsidR="000C0337">
        <w:t>Total Cost of Ownership (</w:t>
      </w:r>
      <w:r>
        <w:t>TCO</w:t>
      </w:r>
      <w:r w:rsidR="000C0337">
        <w:t>)</w:t>
      </w:r>
      <w:r>
        <w:t xml:space="preserve"> of a cluster they purchase is often not visible to them.  Space and power are buried in the University’s expense overall infrastructure bills.  The systems administration for small clusters is often done by students, so it appears to be free of cost.  For large, university managed supercomputer centers the situation is different and the costs are known but not widely published. However, there have been some TCO studies. Paterson, et. al. [13] report that t</w:t>
      </w:r>
      <w:r w:rsidRPr="00E175B2">
        <w:t xml:space="preserve">he 3-year total cost of ownership for a cluster of servers for research varies between 8 and 15 times the purchase price of </w:t>
      </w:r>
      <w:r>
        <w:t>the hardware</w:t>
      </w:r>
      <w:r w:rsidRPr="00E175B2">
        <w:t>.    In a study b</w:t>
      </w:r>
      <w:r>
        <w:t>y</w:t>
      </w:r>
      <w:r w:rsidRPr="00E175B2">
        <w:t xml:space="preserve"> IMEX Research, the 3 year TCO of a 512 node HPC cluster averages about $7 million dollars.   This is based on a 2005 configurations with 1U dual core servers with 2 GB memory [</w:t>
      </w:r>
      <w:r>
        <w:t xml:space="preserve">14], so it is by no means current technology.  </w:t>
      </w:r>
      <w:r w:rsidRPr="00E175B2">
        <w:t xml:space="preserve"> </w:t>
      </w:r>
      <w:r>
        <w:t xml:space="preserve"> However </w:t>
      </w:r>
      <w:r w:rsidRPr="00E175B2">
        <w:t xml:space="preserve">If we compare this to the cost of 1024 cores on Windows Azure </w:t>
      </w:r>
      <w:r>
        <w:t xml:space="preserve">running 24x7 for 3 years </w:t>
      </w:r>
      <w:r w:rsidRPr="00E175B2">
        <w:t>the total is $</w:t>
      </w:r>
      <w:r>
        <w:t>2.6</w:t>
      </w:r>
      <w:r w:rsidRPr="00E175B2">
        <w:t>M</w:t>
      </w:r>
      <w:r>
        <w:t xml:space="preserve"> (with “committed use” discounts)</w:t>
      </w:r>
      <w:r w:rsidRPr="00E175B2">
        <w:t xml:space="preserve">. For Linux on Amazon EC2 the cost is $2.3M.  </w:t>
      </w:r>
      <w:r>
        <w:t>T</w:t>
      </w:r>
      <w:r w:rsidRPr="00E175B2">
        <w:t xml:space="preserve">hese costs do not include persistent storage or network bandwidth.   100TBytes of triply replicated on-line cloud storage for 3 years is </w:t>
      </w:r>
      <w:r>
        <w:t xml:space="preserve">an additional $400K.  Network bandwidth and </w:t>
      </w:r>
      <w:r w:rsidR="000C0337">
        <w:t xml:space="preserve">data </w:t>
      </w:r>
      <w:r>
        <w:t>transaction</w:t>
      </w:r>
      <w:r w:rsidR="000C0337">
        <w:t>s add additional costs</w:t>
      </w:r>
      <w:r>
        <w:t xml:space="preserve">   </w:t>
      </w:r>
    </w:p>
    <w:p w:rsidR="00813113" w:rsidRDefault="00813113" w:rsidP="00813113">
      <w:pPr>
        <w:rPr>
          <w:rFonts w:asciiTheme="majorHAnsi" w:eastAsiaTheme="majorEastAsia" w:hAnsiTheme="majorHAnsi" w:cstheme="majorBidi"/>
          <w:b/>
          <w:bCs/>
          <w:color w:val="4F81BD" w:themeColor="accent1"/>
          <w:sz w:val="26"/>
          <w:szCs w:val="26"/>
        </w:rPr>
      </w:pPr>
      <w:r>
        <w:t xml:space="preserve">Based on these number one may conclude a modest advantage to computing in the cloud, but that would miss a critical point.  The advantage of the cloud for researchers is the ability to use, and pay for it, on demand.  If a </w:t>
      </w:r>
      <w:r>
        <w:lastRenderedPageBreak/>
        <w:t xml:space="preserve">researcher has a need for 1000 cores for a week, the cost is $21K.   If the researcher needs only need a few cores between periods of heavy use the cost is a small increment.   In this case there is a clear advantage to cloud computing over purchasing a cluster that is not fully utilized.  </w:t>
      </w:r>
    </w:p>
    <w:p w:rsidR="006C66EA" w:rsidRPr="000C0337" w:rsidRDefault="006C66EA" w:rsidP="00AA2B0B">
      <w:pPr>
        <w:pStyle w:val="Heading2"/>
      </w:pPr>
      <w:r>
        <w:t>Case Studies from the Microsoft Cloud Computing Engagement Program</w:t>
      </w:r>
    </w:p>
    <w:p w:rsidR="006C66EA" w:rsidRDefault="006C66EA" w:rsidP="006C66EA">
      <w:r>
        <w:t xml:space="preserve">In the following </w:t>
      </w:r>
      <w:r w:rsidR="00A81C8C">
        <w:t>subsection</w:t>
      </w:r>
      <w:r>
        <w:t>s we describe a number of case studies from the Microsoft Cloud Computing Engagement Program</w:t>
      </w:r>
      <w:r w:rsidR="00EE157E">
        <w:t xml:space="preserve"> </w:t>
      </w:r>
      <w:r w:rsidR="00EE157E">
        <w:fldChar w:fldCharType="begin"/>
      </w:r>
      <w:r w:rsidR="006A4B35">
        <w:instrText xml:space="preserve"> ADDIN EN.CITE &lt;EndNote&gt;&lt;Cite&gt;&lt;RecNum&gt;4983&lt;/RecNum&gt;&lt;DisplayText&gt;[53]&lt;/DisplayText&gt;&lt;record&gt;&lt;rec-number&gt;4983&lt;/rec-number&gt;&lt;foreign-keys&gt;&lt;key app="EN" db-id="rfx20pr9t5zxtmee0xn5fwzbxvw0r9vz2tee"&gt;4983&lt;/key&gt;&lt;/foreign-keys&gt;&lt;ref-type name="Web Page"&gt;12&lt;/ref-type&gt;&lt;contributors&gt;&lt;/contributors&gt;&lt;titles&gt;&lt;title&gt;Microsoft Azure Cloud Research Projects&lt;/title&gt;&lt;/titles&gt;&lt;volume&gt;2012&lt;/volume&gt;&lt;number&gt;December 31&lt;/number&gt;&lt;dates&gt;&lt;/dates&gt;&lt;urls&gt;&lt;related-urls&gt;&lt;url&gt;http://research.microsoft.com/en-us/projects/azure/projects.aspx&lt;/url&gt;&lt;/related-urls&gt;&lt;/urls&gt;&lt;/record&gt;&lt;/Cite&gt;&lt;/EndNote&gt;</w:instrText>
      </w:r>
      <w:r w:rsidR="00EE157E">
        <w:fldChar w:fldCharType="separate"/>
      </w:r>
      <w:r w:rsidR="006A4B35">
        <w:rPr>
          <w:noProof/>
        </w:rPr>
        <w:t>[</w:t>
      </w:r>
      <w:hyperlink w:anchor="_ENREF_53" w:tooltip=",  #4983" w:history="1">
        <w:r w:rsidR="006A4B35">
          <w:rPr>
            <w:noProof/>
          </w:rPr>
          <w:t>53</w:t>
        </w:r>
      </w:hyperlink>
      <w:r w:rsidR="006A4B35">
        <w:rPr>
          <w:noProof/>
        </w:rPr>
        <w:t>]</w:t>
      </w:r>
      <w:r w:rsidR="00EE157E">
        <w:fldChar w:fldCharType="end"/>
      </w:r>
      <w:r>
        <w:t xml:space="preserve"> which awarded time on Azure to 83 research teams.   The examples here are abstracted from reports </w:t>
      </w:r>
      <w:r w:rsidR="008F10E6">
        <w:t>from</w:t>
      </w:r>
      <w:r w:rsidR="007D4779">
        <w:t xml:space="preserve"> the top 30 </w:t>
      </w:r>
      <w:r>
        <w:t>groups</w:t>
      </w:r>
      <w:r w:rsidR="007D4779">
        <w:t xml:space="preserve"> (based on resources consumed to date)</w:t>
      </w:r>
      <w:r>
        <w:t xml:space="preserve">.   </w:t>
      </w:r>
      <w:r w:rsidR="00D477B2">
        <w:t>These illustrate the</w:t>
      </w:r>
      <w:r>
        <w:t xml:space="preserve"> models described above</w:t>
      </w:r>
      <w:r w:rsidR="00D477B2">
        <w:t xml:space="preserve"> with services, workflow, parallelism from multiple users or repetitive internal tasks, and use of MapReduce. T</w:t>
      </w:r>
      <w:r>
        <w:t xml:space="preserve">hey also demonstrate the use of the cloud as </w:t>
      </w:r>
      <w:r w:rsidR="00D477B2">
        <w:t xml:space="preserve">a </w:t>
      </w:r>
      <w:r>
        <w:t>web-enabled “science gateway” w</w:t>
      </w:r>
      <w:r w:rsidR="00463987">
        <w:t>h</w:t>
      </w:r>
      <w:r>
        <w:t xml:space="preserve">ere the application is built as a service that can be executed by remote users.  </w:t>
      </w:r>
      <w:r w:rsidR="00673744">
        <w:t>Many of the projects in our “top 30” use variations on the MapReduce theme.</w:t>
      </w:r>
      <w:r>
        <w:t xml:space="preserve"> </w:t>
      </w:r>
      <w:r w:rsidR="00673744">
        <w:t>We have selected this collection of</w:t>
      </w:r>
      <w:r w:rsidR="000C0337">
        <w:t xml:space="preserve"> 12 projects because they demonstrate </w:t>
      </w:r>
      <w:r w:rsidR="00673744">
        <w:t>the variety and creativity of research community using the Azure cloud.</w:t>
      </w:r>
      <w:r w:rsidR="00804BDA">
        <w:t xml:space="preserve"> The interesting EU partnership Venus-C </w:t>
      </w:r>
      <w:r w:rsidR="00804BDA">
        <w:fldChar w:fldCharType="begin"/>
      </w:r>
      <w:r w:rsidR="006A4B35">
        <w:instrText xml:space="preserve"> ADDIN EN.CITE &lt;EndNote&gt;&lt;Cite&gt;&lt;Year&gt;June 2010&lt;/Year&gt;&lt;RecNum&gt;2254&lt;/RecNum&gt;&lt;DisplayText&gt;[54]&lt;/DisplayText&gt;&lt;record&gt;&lt;rec-number&gt;2254&lt;/rec-number&gt;&lt;foreign-keys&gt;&lt;key app="EN" db-id="rfx20pr9t5zxtmee0xn5fwzbxvw0r9vz2tee"&gt;2254&lt;/key&gt;&lt;key app="ENWeb" db-id="S3XF@wrtqgYAACB9Pr4"&gt;3540&lt;/key&gt;&lt;/foreign-keys&gt;&lt;ref-type name="Web Page"&gt;12&lt;/ref-type&gt;&lt;contributors&gt;&lt;/contributors&gt;&lt;titles&gt;&lt;title&gt;VENUS-C Virtual multidisciplinary EnviroNments USing Cloud infrastructure&lt;/title&gt;&lt;/titles&gt;&lt;dates&gt;&lt;year&gt;June 2010&lt;/year&gt;&lt;/dates&gt;&lt;publisher&gt;European Framework 7 project&lt;/publisher&gt;&lt;urls&gt;&lt;related-urls&gt;&lt;url&gt;http://www.venus-c.eu/&lt;/url&gt;&lt;/related-urls&gt;&lt;/urls&gt;&lt;/record&gt;&lt;/Cite&gt;&lt;/EndNote&gt;</w:instrText>
      </w:r>
      <w:r w:rsidR="00804BDA">
        <w:fldChar w:fldCharType="separate"/>
      </w:r>
      <w:r w:rsidR="006A4B35">
        <w:rPr>
          <w:noProof/>
        </w:rPr>
        <w:t>[</w:t>
      </w:r>
      <w:hyperlink w:anchor="_ENREF_54" w:tooltip=", June 2010 #2254" w:history="1">
        <w:r w:rsidR="006A4B35">
          <w:rPr>
            <w:noProof/>
          </w:rPr>
          <w:t>54</w:t>
        </w:r>
      </w:hyperlink>
      <w:r w:rsidR="006A4B35">
        <w:rPr>
          <w:noProof/>
        </w:rPr>
        <w:t>]</w:t>
      </w:r>
      <w:r w:rsidR="00804BDA">
        <w:fldChar w:fldCharType="end"/>
      </w:r>
      <w:r w:rsidR="00804BDA">
        <w:t xml:space="preserve"> is part of the Azure engagement with 27 projects covering Biodiversity and Biology (2), Molecular Cell and Genomic Biology (7), Medicine(3), Chemistry(3), Physics(1), Civil Engineering and Architecture (4), Earth Science (1), Naval/Mechanical Engineering (2), Civil Protection (1), Mathematics(1) and Information Technology(2). These successful project used extensions of the Microsoft Generic Worker </w:t>
      </w:r>
      <w:r w:rsidR="00804BDA">
        <w:fldChar w:fldCharType="begin"/>
      </w:r>
      <w:r w:rsidR="006A4B35">
        <w:instrText xml:space="preserve"> ADDIN EN.CITE &lt;EndNote&gt;&lt;Cite&gt;&lt;Author&gt;Simmhan&lt;/Author&gt;&lt;Year&gt;2010&lt;/Year&gt;&lt;RecNum&gt;4971&lt;/RecNum&gt;&lt;DisplayText&gt;[55]&lt;/DisplayText&gt;&lt;record&gt;&lt;rec-number&gt;4971&lt;/rec-number&gt;&lt;foreign-keys&gt;&lt;key app="EN" db-id="rfx20pr9t5zxtmee0xn5fwzbxvw0r9vz2tee"&gt;4971&lt;/key&gt;&lt;/foreign-keys&gt;&lt;ref-type name="Conference Proceedings"&gt;10&lt;/ref-type&gt;&lt;contributors&gt;&lt;authors&gt;&lt;author&gt;Simmhan, Y.&lt;/author&gt;&lt;author&gt;van Ingen, C.&lt;/author&gt;&lt;author&gt;Subramanian, G.&lt;/author&gt;&lt;author&gt;Li, J.&lt;/author&gt;&lt;/authors&gt;&lt;/contributors&gt;&lt;titles&gt;&lt;title&gt;Bridging the Gap between Desktop and the Cloud for eScience Applications&lt;/title&gt;&lt;secondary-title&gt;Cloud Computing (CLOUD), 2010 IEEE 3rd International Conference on&lt;/secondary-title&gt;&lt;/titles&gt;&lt;pages&gt;474-481&lt;/pages&gt;&lt;dates&gt;&lt;year&gt;2010&lt;/year&gt;&lt;/dates&gt;&lt;publisher&gt;IEEE&lt;/publisher&gt;&lt;isbn&gt;1424482070&lt;/isbn&gt;&lt;urls&gt;&lt;/urls&gt;&lt;/record&gt;&lt;/Cite&gt;&lt;/EndNote&gt;</w:instrText>
      </w:r>
      <w:r w:rsidR="00804BDA">
        <w:fldChar w:fldCharType="separate"/>
      </w:r>
      <w:r w:rsidR="006A4B35">
        <w:rPr>
          <w:noProof/>
        </w:rPr>
        <w:t>[</w:t>
      </w:r>
      <w:hyperlink w:anchor="_ENREF_55" w:tooltip="Simmhan, 2010 #4971" w:history="1">
        <w:r w:rsidR="006A4B35">
          <w:rPr>
            <w:noProof/>
          </w:rPr>
          <w:t>55</w:t>
        </w:r>
      </w:hyperlink>
      <w:r w:rsidR="006A4B35">
        <w:rPr>
          <w:noProof/>
        </w:rPr>
        <w:t>]</w:t>
      </w:r>
      <w:r w:rsidR="00804BDA">
        <w:fldChar w:fldCharType="end"/>
      </w:r>
      <w:r w:rsidR="00804BDA">
        <w:t xml:space="preserve"> and Barcelona COMPSs </w:t>
      </w:r>
      <w:r w:rsidR="005B7B4A">
        <w:fldChar w:fldCharType="begin"/>
      </w:r>
      <w:r w:rsidR="006A4B35">
        <w:instrText xml:space="preserve"> ADDIN EN.CITE &lt;EndNote&gt;&lt;Cite&gt;&lt;RecNum&gt;4999&lt;/RecNum&gt;&lt;DisplayText&gt;[56]&lt;/DisplayText&gt;&lt;record&gt;&lt;rec-number&gt;4999&lt;/rec-number&gt;&lt;foreign-keys&gt;&lt;key app="EN" db-id="rfx20pr9t5zxtmee0xn5fwzbxvw0r9vz2tee"&gt;4999&lt;/key&gt;&lt;/foreign-keys&gt;&lt;ref-type name="Web Page"&gt;12&lt;/ref-type&gt;&lt;contributors&gt;&lt;/contributors&gt;&lt;titles&gt;&lt;title&gt;Grid Computing and Clusters at the Barcelona Supercomputer Center&lt;/title&gt;&lt;/titles&gt;&lt;volume&gt;2013&lt;/volume&gt;&lt;number&gt;January 1&lt;/number&gt;&lt;dates&gt;&lt;/dates&gt;&lt;urls&gt;&lt;related-urls&gt;&lt;url&gt;http://www.bsc.es/computer-sciences/grid-computing&lt;/url&gt;&lt;/related-urls&gt;&lt;/urls&gt;&lt;/record&gt;&lt;/Cite&gt;&lt;/EndNote&gt;</w:instrText>
      </w:r>
      <w:r w:rsidR="005B7B4A">
        <w:fldChar w:fldCharType="separate"/>
      </w:r>
      <w:r w:rsidR="006A4B35">
        <w:rPr>
          <w:noProof/>
        </w:rPr>
        <w:t>[</w:t>
      </w:r>
      <w:hyperlink w:anchor="_ENREF_56" w:tooltip=",  #4999" w:history="1">
        <w:r w:rsidR="006A4B35">
          <w:rPr>
            <w:noProof/>
          </w:rPr>
          <w:t>56</w:t>
        </w:r>
      </w:hyperlink>
      <w:r w:rsidR="006A4B35">
        <w:rPr>
          <w:noProof/>
        </w:rPr>
        <w:t>]</w:t>
      </w:r>
      <w:r w:rsidR="005B7B4A">
        <w:fldChar w:fldCharType="end"/>
      </w:r>
      <w:r w:rsidR="00804BDA">
        <w:t xml:space="preserve"> systems but avoided MapReduce as it was not available at the start of the project.</w:t>
      </w:r>
    </w:p>
    <w:p w:rsidR="005925C6" w:rsidRPr="001D3E97" w:rsidRDefault="005925C6" w:rsidP="001D3E97">
      <w:pPr>
        <w:pStyle w:val="Heading3"/>
      </w:pPr>
      <w:r w:rsidRPr="001D3E97">
        <w:t>University of Newcastle</w:t>
      </w:r>
    </w:p>
    <w:p w:rsidR="00587953" w:rsidRDefault="00587953" w:rsidP="00587953">
      <w:pPr>
        <w:ind w:left="360"/>
      </w:pPr>
      <w:r>
        <w:t xml:space="preserve">Paul Watson and Jacek Cala of The </w:t>
      </w:r>
      <w:r w:rsidRPr="005925C6">
        <w:t>University of Newcastle</w:t>
      </w:r>
      <w:r>
        <w:t xml:space="preserve"> use an Azure based system</w:t>
      </w:r>
      <w:r w:rsidR="00EE157E">
        <w:t xml:space="preserve"> (e-Science Central  </w:t>
      </w:r>
      <w:r w:rsidR="00EE157E">
        <w:fldChar w:fldCharType="begin"/>
      </w:r>
      <w:r w:rsidR="006A4B35">
        <w:instrText xml:space="preserve"> ADDIN EN.CITE &lt;EndNote&gt;&lt;Cite&gt;&lt;Author&gt;Cała&lt;/Author&gt;&lt;RecNum&gt;4984&lt;/RecNum&gt;&lt;DisplayText&gt;[57, 58]&lt;/DisplayText&gt;&lt;record&gt;&lt;rec-number&gt;4984&lt;/rec-number&gt;&lt;foreign-keys&gt;&lt;key app="EN" db-id="rfx20pr9t5zxtmee0xn5fwzbxvw0r9vz2tee"&gt;4984&lt;/key&gt;&lt;/foreign-keys&gt;&lt;ref-type name="Journal Article"&gt;17&lt;/ref-type&gt;&lt;contributors&gt;&lt;authors&gt;&lt;author&gt;Cała, J.&lt;/author&gt;&lt;author&gt;Hiden, H.&lt;/author&gt;&lt;author&gt;Woodman, S.&lt;/author&gt;&lt;author&gt;Watson, P.&lt;/author&gt;&lt;/authors&gt;&lt;/contributors&gt;&lt;titles&gt;&lt;title&gt;Fast Exploration of the QSAR Model Space with e-‐Science Central and Windows Azure&lt;/title&gt;&lt;/titles&gt;&lt;dates&gt;&lt;/dates&gt;&lt;urls&gt;&lt;/urls&gt;&lt;/record&gt;&lt;/Cite&gt;&lt;Cite&gt;&lt;Author&gt;Watson&lt;/Author&gt;&lt;Year&gt;2010&lt;/Year&gt;&lt;RecNum&gt;4973&lt;/RecNum&gt;&lt;record&gt;&lt;rec-number&gt;4973&lt;/rec-number&gt;&lt;foreign-keys&gt;&lt;key app="EN" db-id="rfx20pr9t5zxtmee0xn5fwzbxvw0r9vz2tee"&gt;4973&lt;/key&gt;&lt;/foreign-keys&gt;&lt;ref-type name="Journal Article"&gt;17&lt;/ref-type&gt;&lt;contributors&gt;&lt;authors&gt;&lt;author&gt;Watson, P.&lt;/author&gt;&lt;author&gt;Hiden, H.&lt;/author&gt;&lt;author&gt;Woodman, S.&lt;/author&gt;&lt;/authors&gt;&lt;/contributors&gt;&lt;titles&gt;&lt;title&gt;e‐Science Central for CARMEN: science as a service&lt;/title&gt;&lt;secondary-title&gt;Concurrency and Computation: Practice and Experience&lt;/secondary-title&gt;&lt;/titles&gt;&lt;periodical&gt;&lt;full-title&gt;Concurrency and Computation: Practice and Experience&lt;/full-title&gt;&lt;/periodical&gt;&lt;pages&gt;2369-2380&lt;/pages&gt;&lt;volume&gt;22&lt;/volume&gt;&lt;number&gt;17&lt;/number&gt;&lt;dates&gt;&lt;year&gt;2010&lt;/year&gt;&lt;/dates&gt;&lt;isbn&gt;1532-0634&lt;/isbn&gt;&lt;urls&gt;&lt;/urls&gt;&lt;/record&gt;&lt;/Cite&gt;&lt;/EndNote&gt;</w:instrText>
      </w:r>
      <w:r w:rsidR="00EE157E">
        <w:fldChar w:fldCharType="separate"/>
      </w:r>
      <w:r w:rsidR="006A4B35">
        <w:rPr>
          <w:noProof/>
        </w:rPr>
        <w:t>[</w:t>
      </w:r>
      <w:hyperlink w:anchor="_ENREF_57" w:tooltip="Cała,  #4984" w:history="1">
        <w:r w:rsidR="006A4B35">
          <w:rPr>
            <w:noProof/>
          </w:rPr>
          <w:t>57</w:t>
        </w:r>
      </w:hyperlink>
      <w:r w:rsidR="006A4B35">
        <w:rPr>
          <w:noProof/>
        </w:rPr>
        <w:t xml:space="preserve">, </w:t>
      </w:r>
      <w:hyperlink w:anchor="_ENREF_58" w:tooltip="Watson, 2010 #4973" w:history="1">
        <w:r w:rsidR="006A4B35">
          <w:rPr>
            <w:noProof/>
          </w:rPr>
          <w:t>58</w:t>
        </w:r>
      </w:hyperlink>
      <w:r w:rsidR="006A4B35">
        <w:rPr>
          <w:noProof/>
        </w:rPr>
        <w:t>]</w:t>
      </w:r>
      <w:r w:rsidR="00EE157E">
        <w:fldChar w:fldCharType="end"/>
      </w:r>
      <w:r w:rsidR="00EE157E">
        <w:t>)</w:t>
      </w:r>
      <w:r>
        <w:t xml:space="preserve"> to execute millions of workflows, each of which is a test of a target molecule for possible use as an anti-cancer drug. The scientists use a method known as Quantitative Structure-Activity Relationships (QSAR) to mine experimental data for patterns that relate the chemical structure of a drug to its kinase activity </w:t>
      </w:r>
    </w:p>
    <w:p w:rsidR="00587953" w:rsidRDefault="00587953" w:rsidP="00587953">
      <w:pPr>
        <w:ind w:left="360"/>
      </w:pPr>
      <w:r>
        <w:t xml:space="preserve">The architecture of the solution is presented in </w:t>
      </w:r>
      <w:r>
        <w:fldChar w:fldCharType="begin"/>
      </w:r>
      <w:r>
        <w:instrText xml:space="preserve"> REF _Ref312065074 \h </w:instrText>
      </w:r>
      <w:r>
        <w:fldChar w:fldCharType="separate"/>
      </w:r>
      <w:r w:rsidR="00EC03B0">
        <w:t xml:space="preserve">Figure </w:t>
      </w:r>
      <w:r>
        <w:fldChar w:fldCharType="end"/>
      </w:r>
      <w:r>
        <w:t>3.</w:t>
      </w:r>
    </w:p>
    <w:p w:rsidR="00587953" w:rsidRDefault="00587953" w:rsidP="00587953">
      <w:pPr>
        <w:keepNext/>
        <w:ind w:left="360"/>
        <w:jc w:val="center"/>
      </w:pPr>
      <w:r w:rsidRPr="00FB1B3E">
        <w:rPr>
          <w:noProof/>
        </w:rPr>
        <w:drawing>
          <wp:inline distT="0" distB="0" distL="0" distR="0" wp14:anchorId="77C8B44A" wp14:editId="69B96A00">
            <wp:extent cx="4799440" cy="1860918"/>
            <wp:effectExtent l="19050" t="0" r="1160" b="0"/>
            <wp:docPr id="3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srcRect/>
                    <a:stretch>
                      <a:fillRect/>
                    </a:stretch>
                  </pic:blipFill>
                  <pic:spPr bwMode="auto">
                    <a:xfrm>
                      <a:off x="0" y="0"/>
                      <a:ext cx="4807880" cy="1864190"/>
                    </a:xfrm>
                    <a:prstGeom prst="rect">
                      <a:avLst/>
                    </a:prstGeom>
                    <a:noFill/>
                    <a:ln w="9525">
                      <a:noFill/>
                      <a:miter lim="800000"/>
                      <a:headEnd/>
                      <a:tailEnd/>
                    </a:ln>
                  </pic:spPr>
                </pic:pic>
              </a:graphicData>
            </a:graphic>
          </wp:inline>
        </w:drawing>
      </w:r>
    </w:p>
    <w:p w:rsidR="00587953" w:rsidRPr="001A7F97" w:rsidRDefault="00587953" w:rsidP="00587953">
      <w:pPr>
        <w:pStyle w:val="Caption"/>
        <w:ind w:left="360"/>
      </w:pPr>
      <w:bookmarkStart w:id="1" w:name="_Ref312065074"/>
      <w:r>
        <w:t xml:space="preserve">Figure </w:t>
      </w:r>
      <w:bookmarkEnd w:id="1"/>
      <w:r>
        <w:t>3. Architecture of the drug discovery system based on e-Science Central and Azure.</w:t>
      </w:r>
    </w:p>
    <w:p w:rsidR="00587953" w:rsidRDefault="00587953" w:rsidP="00587953">
      <w:pPr>
        <w:ind w:left="360"/>
      </w:pPr>
      <w:r>
        <w:t xml:space="preserve">Workflows are modeled and stored within the e-Science Central main server which is the central coordination point for all workflow engines. The server dispatches work to a single JMS queue from which it is fetched by the engines. For every input data set the system issues a single top-level workflow </w:t>
      </w:r>
      <w:r>
        <w:lastRenderedPageBreak/>
        <w:t>invocation, which then results in a number of sub-workflow invocations. Altogether a single input dataset generates from 50 to 120 workflow invocations. The basic unit of work in their system — a workflow invocation — contains a number of tasks. After an engine accepts an invocation from the queue, it executes all included tasks. A task can be as simple as downloading data from blob storage or transposing a data matrix, or as complex as building a QSAR model with neural networks, which can consume over 1 CPU hour.</w:t>
      </w:r>
    </w:p>
    <w:p w:rsidR="00785F52" w:rsidRDefault="00587953" w:rsidP="00587953">
      <w:pPr>
        <w:ind w:left="360"/>
      </w:pPr>
      <w:r>
        <w:t>The Newcastle e-Science Central system also illustrates a two important characteristic of many cloud based scientific systems.  This allows the tasks to be spread over 300 cores, with greater than 90% efficiency.  The user input is through a web service that can allow multiple users to invoke the same instantiation of the service at the same time.  This interactive model is far different from the traditional batch approach used in supercomputing facilities</w:t>
      </w:r>
      <w:r w:rsidR="00785F52">
        <w:t>.</w:t>
      </w:r>
    </w:p>
    <w:p w:rsidR="005925C6" w:rsidRDefault="005925C6" w:rsidP="001D3E97">
      <w:pPr>
        <w:pStyle w:val="Heading3"/>
      </w:pPr>
      <w:r w:rsidRPr="006C66EA">
        <w:t>Georgia State University</w:t>
      </w:r>
    </w:p>
    <w:p w:rsidR="00587953" w:rsidRDefault="000E4756" w:rsidP="00587953">
      <w:pPr>
        <w:ind w:left="360"/>
      </w:pPr>
      <w:r>
        <w:rPr>
          <w:noProof/>
        </w:rPr>
        <w:drawing>
          <wp:anchor distT="0" distB="0" distL="114300" distR="114300" simplePos="0" relativeHeight="251678720" behindDoc="0" locked="0" layoutInCell="1" allowOverlap="1" wp14:anchorId="37A1FD7B" wp14:editId="5C862F6C">
            <wp:simplePos x="0" y="0"/>
            <wp:positionH relativeFrom="column">
              <wp:posOffset>165100</wp:posOffset>
            </wp:positionH>
            <wp:positionV relativeFrom="paragraph">
              <wp:posOffset>1630045</wp:posOffset>
            </wp:positionV>
            <wp:extent cx="5943600" cy="4017645"/>
            <wp:effectExtent l="0" t="0" r="0" b="1905"/>
            <wp:wrapTopAndBottom/>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017645"/>
                    </a:xfrm>
                    <a:prstGeom prst="rect">
                      <a:avLst/>
                    </a:prstGeom>
                    <a:noFill/>
                    <a:ln>
                      <a:noFill/>
                    </a:ln>
                  </pic:spPr>
                </pic:pic>
              </a:graphicData>
            </a:graphic>
            <wp14:sizeRelH relativeFrom="page">
              <wp14:pctWidth>0</wp14:pctWidth>
            </wp14:sizeRelH>
            <wp14:sizeRelV relativeFrom="page">
              <wp14:pctHeight>0</wp14:pctHeight>
            </wp14:sizeRelV>
          </wp:anchor>
        </w:drawing>
      </w:r>
      <w:r w:rsidR="00587953">
        <w:t xml:space="preserve">This basic programming model which builds the system as a web service that takes user input from the web or rich client to a server in the cloud and then allows a pool of worker servers take work that is queued by the web server is natural for the cloud.  The </w:t>
      </w:r>
      <w:r w:rsidR="00587953" w:rsidRPr="00587953">
        <w:rPr>
          <w:i/>
        </w:rPr>
        <w:t>Crayons</w:t>
      </w:r>
      <w:r w:rsidR="00587953">
        <w:t xml:space="preserve"> project lead by </w:t>
      </w:r>
      <w:r w:rsidR="00587953" w:rsidRPr="00DB15F5">
        <w:t>Sushil K. Prasad</w:t>
      </w:r>
      <w:r w:rsidR="00587953">
        <w:t xml:space="preserve"> of </w:t>
      </w:r>
      <w:r w:rsidR="00587953" w:rsidRPr="005925C6">
        <w:t xml:space="preserve">Georgia State University </w:t>
      </w:r>
      <w:r w:rsidR="00587953">
        <w:t>uses a similar approach to doing vector overlay computations for geographic information systems</w:t>
      </w:r>
      <w:r w:rsidR="008E3FB8">
        <w:t xml:space="preserve">  </w:t>
      </w:r>
      <w:r w:rsidR="008E3FB8">
        <w:fldChar w:fldCharType="begin"/>
      </w:r>
      <w:r w:rsidR="006A4B35">
        <w:instrText xml:space="preserve"> ADDIN EN.CITE &lt;EndNote&gt;&lt;Cite&gt;&lt;Author&gt;Agarwal&lt;/Author&gt;&lt;Year&gt;2012&lt;/Year&gt;&lt;RecNum&gt;4987&lt;/RecNum&gt;&lt;DisplayText&gt;[59, 60]&lt;/DisplayText&gt;&lt;record&gt;&lt;rec-number&gt;4987&lt;/rec-number&gt;&lt;foreign-keys&gt;&lt;key app="EN" db-id="rfx20pr9t5zxtmee0xn5fwzbxvw0r9vz2tee"&gt;4987&lt;/key&gt;&lt;/foreign-keys&gt;&lt;ref-type name="Conference Proceedings"&gt;10&lt;/ref-type&gt;&lt;contributors&gt;&lt;authors&gt;&lt;author&gt;Agarwal, D.&lt;/author&gt;&lt;author&gt;Prasad, S.K.&lt;/author&gt;&lt;/authors&gt;&lt;/contributors&gt;&lt;titles&gt;&lt;title&gt;Lessons Learnt from the Development of GIS Application on Azure Cloud Platform&lt;/title&gt;&lt;secondary-title&gt;Cloud Computing (CLOUD), 2012 IEEE 5th International Conference on&lt;/secondary-title&gt;&lt;/titles&gt;&lt;pages&gt;352-359&lt;/pages&gt;&lt;dates&gt;&lt;year&gt;2012&lt;/year&gt;&lt;/dates&gt;&lt;publisher&gt;IEEE&lt;/publisher&gt;&lt;isbn&gt;1467328928&lt;/isbn&gt;&lt;urls&gt;&lt;/urls&gt;&lt;/record&gt;&lt;/Cite&gt;&lt;Cite&gt;&lt;Author&gt;Agarwal&lt;/Author&gt;&lt;RecNum&gt;4985&lt;/RecNum&gt;&lt;record&gt;&lt;rec-number&gt;4985&lt;/rec-number&gt;&lt;foreign-keys&gt;&lt;key app="EN" db-id="rfx20pr9t5zxtmee0xn5fwzbxvw0r9vz2tee"&gt;4985&lt;/key&gt;&lt;/foreign-keys&gt;&lt;ref-type name="Generic"&gt;13&lt;/ref-type&gt;&lt;contributors&gt;&lt;authors&gt;&lt;author&gt;Agarwal, D.&lt;/author&gt;&lt;author&gt;Puri, S.&lt;/author&gt;&lt;author&gt;He, X.&lt;/author&gt;&lt;author&gt;Prasad, S.K.&lt;/author&gt;&lt;author&gt;Shi, X.&lt;/author&gt;&lt;/authors&gt;&lt;/contributors&gt;&lt;titles&gt;&lt;title&gt;Crayons-a cloud based parallel framework for GIS overlay operations&lt;/title&gt;&lt;/titles&gt;&lt;dates&gt;&lt;/dates&gt;&lt;urls&gt;&lt;/urls&gt;&lt;/record&gt;&lt;/Cite&gt;&lt;/EndNote&gt;</w:instrText>
      </w:r>
      <w:r w:rsidR="008E3FB8">
        <w:fldChar w:fldCharType="separate"/>
      </w:r>
      <w:r w:rsidR="006A4B35">
        <w:rPr>
          <w:noProof/>
        </w:rPr>
        <w:t>[</w:t>
      </w:r>
      <w:hyperlink w:anchor="_ENREF_59" w:tooltip="Agarwal, 2012 #4987" w:history="1">
        <w:r w:rsidR="006A4B35">
          <w:rPr>
            <w:noProof/>
          </w:rPr>
          <w:t>59</w:t>
        </w:r>
      </w:hyperlink>
      <w:r w:rsidR="006A4B35">
        <w:rPr>
          <w:noProof/>
        </w:rPr>
        <w:t xml:space="preserve">, </w:t>
      </w:r>
      <w:hyperlink w:anchor="_ENREF_60" w:tooltip="Agarwal,  #4985" w:history="1">
        <w:r w:rsidR="006A4B35">
          <w:rPr>
            <w:noProof/>
          </w:rPr>
          <w:t>60</w:t>
        </w:r>
      </w:hyperlink>
      <w:r w:rsidR="006A4B35">
        <w:rPr>
          <w:noProof/>
        </w:rPr>
        <w:t>]</w:t>
      </w:r>
      <w:r w:rsidR="008E3FB8">
        <w:fldChar w:fldCharType="end"/>
      </w:r>
      <w:r w:rsidR="00587953">
        <w:t xml:space="preserve">.   As shown in Figure 4, the system takes GML files and partitions them into the appropriate sub-domain tasks which are enqueued for worker servers to process.  Data is stored in the cloud data storage and pulled to the workers as needed.  </w:t>
      </w:r>
    </w:p>
    <w:p w:rsidR="00587953" w:rsidRDefault="00587953" w:rsidP="00587953">
      <w:pPr>
        <w:ind w:left="360"/>
        <w:jc w:val="center"/>
      </w:pPr>
    </w:p>
    <w:p w:rsidR="00587953" w:rsidRDefault="00587953" w:rsidP="00587953">
      <w:pPr>
        <w:ind w:left="360"/>
        <w:jc w:val="center"/>
      </w:pPr>
      <w:r>
        <w:t xml:space="preserve">Figure 4. </w:t>
      </w:r>
      <w:r w:rsidRPr="00587953">
        <w:rPr>
          <w:i/>
        </w:rPr>
        <w:t>Crayons</w:t>
      </w:r>
      <w:r>
        <w:t xml:space="preserve"> GIS vector overlay processing architecture. </w:t>
      </w:r>
    </w:p>
    <w:p w:rsidR="00587953" w:rsidRDefault="00587953" w:rsidP="00673744">
      <w:pPr>
        <w:ind w:left="360"/>
      </w:pPr>
      <w:r>
        <w:t xml:space="preserve">The Crayons project has a fixed workflow in which the tasks are distributed over a pool of workers.  </w:t>
      </w:r>
      <w:r w:rsidRPr="00587953">
        <w:rPr>
          <w:i/>
        </w:rPr>
        <w:t>Crayons</w:t>
      </w:r>
      <w:r>
        <w:t xml:space="preserve"> is</w:t>
      </w:r>
      <w:r w:rsidRPr="00A23993">
        <w:t xml:space="preserve"> the first distributed GIS system over cloud capable of end-to-end spatial overlay analysis.</w:t>
      </w:r>
      <w:r>
        <w:t xml:space="preserve">  It </w:t>
      </w:r>
      <w:r w:rsidRPr="00A23993">
        <w:t>scales well for sufficiently large data sets, achieving end-to-end speedup of over 40-fold employing 100 Azure processors</w:t>
      </w:r>
      <w:r w:rsidR="00245F25">
        <w:t xml:space="preserve">.  </w:t>
      </w:r>
    </w:p>
    <w:p w:rsidR="005925C6" w:rsidRPr="001D3E97" w:rsidRDefault="006C66EA" w:rsidP="001D3E97">
      <w:pPr>
        <w:pStyle w:val="Heading3"/>
      </w:pPr>
      <w:r w:rsidRPr="001D3E97">
        <w:t xml:space="preserve">The </w:t>
      </w:r>
      <w:r w:rsidR="00951FE0" w:rsidRPr="001D3E97">
        <w:t>Microsoft Research - University of Trento Centre for Computational and Systems Biology</w:t>
      </w:r>
    </w:p>
    <w:p w:rsidR="00587953" w:rsidRDefault="005925C6" w:rsidP="00587953">
      <w:pPr>
        <w:ind w:left="360"/>
      </w:pPr>
      <w:r>
        <w:rPr>
          <w:b/>
        </w:rPr>
        <w:t xml:space="preserve"> </w:t>
      </w:r>
      <w:r w:rsidR="00587953" w:rsidRPr="00C460FD">
        <w:t xml:space="preserve">Angela Sanger, Michele Di Cosmo and Corrado Priami at </w:t>
      </w:r>
      <w:r w:rsidR="00587953" w:rsidRPr="005925C6">
        <w:t>COSBI</w:t>
      </w:r>
      <w:r w:rsidR="00587953">
        <w:t xml:space="preserve"> have been investigating the </w:t>
      </w:r>
      <w:r w:rsidR="00587953" w:rsidRPr="00951FE0">
        <w:t xml:space="preserve">behavior of p53, one of the most important transcription factors in the genome. </w:t>
      </w:r>
      <w:r w:rsidR="00587953">
        <w:t>They</w:t>
      </w:r>
      <w:r w:rsidR="00587953" w:rsidRPr="00951FE0">
        <w:t xml:space="preserve"> have developed a model that includes all known reactions between p53 and DNA, and are fitting this complex model </w:t>
      </w:r>
      <w:r w:rsidR="008E3FB8">
        <w:t xml:space="preserve"> </w:t>
      </w:r>
      <w:r w:rsidR="008E3FB8">
        <w:fldChar w:fldCharType="begin"/>
      </w:r>
      <w:r w:rsidR="006A4B35">
        <w:instrText xml:space="preserve"> ADDIN EN.CITE &lt;EndNote&gt;&lt;Cite&gt;&lt;Author&gt;Romanel&lt;/Author&gt;&lt;Year&gt;2007&lt;/Year&gt;&lt;RecNum&gt;4988&lt;/RecNum&gt;&lt;DisplayText&gt;[61]&lt;/DisplayText&gt;&lt;record&gt;&lt;rec-number&gt;4988&lt;/rec-number&gt;&lt;foreign-keys&gt;&lt;key app="EN" db-id="rfx20pr9t5zxtmee0xn5fwzbxvw0r9vz2tee"&gt;4988&lt;/key&gt;&lt;/foreign-keys&gt;&lt;ref-type name="Journal Article"&gt;17&lt;/ref-type&gt;&lt;contributors&gt;&lt;authors&gt;&lt;author&gt;Romanel, A.&lt;/author&gt;&lt;author&gt;Priami, C.&lt;/author&gt;&lt;author&gt;Dematte, L.&lt;/author&gt;&lt;/authors&gt;&lt;/contributors&gt;&lt;titles&gt;&lt;title&gt;The beta workbench&lt;/title&gt;&lt;/titles&gt;&lt;dates&gt;&lt;year&gt;2007&lt;/year&gt;&lt;/dates&gt;&lt;urls&gt;&lt;/urls&gt;&lt;/record&gt;&lt;/Cite&gt;&lt;/EndNote&gt;</w:instrText>
      </w:r>
      <w:r w:rsidR="008E3FB8">
        <w:fldChar w:fldCharType="separate"/>
      </w:r>
      <w:r w:rsidR="006A4B35">
        <w:rPr>
          <w:noProof/>
        </w:rPr>
        <w:t>[</w:t>
      </w:r>
      <w:hyperlink w:anchor="_ENREF_61" w:tooltip="Romanel, 2007 #4988" w:history="1">
        <w:r w:rsidR="006A4B35">
          <w:rPr>
            <w:noProof/>
          </w:rPr>
          <w:t>61</w:t>
        </w:r>
      </w:hyperlink>
      <w:r w:rsidR="006A4B35">
        <w:rPr>
          <w:noProof/>
        </w:rPr>
        <w:t>]</w:t>
      </w:r>
      <w:r w:rsidR="008E3FB8">
        <w:fldChar w:fldCharType="end"/>
      </w:r>
      <w:r w:rsidR="008E3FB8">
        <w:t xml:space="preserve"> </w:t>
      </w:r>
      <w:r w:rsidR="00587953" w:rsidRPr="00951FE0">
        <w:t>using experimental data obtained in different conditions and using different mutants of p53.</w:t>
      </w:r>
      <w:r w:rsidR="00587953">
        <w:t xml:space="preserve">  COSBI has developed BetaSIM, a </w:t>
      </w:r>
      <w:r w:rsidR="00587953" w:rsidRPr="00951FE0">
        <w:t xml:space="preserve"> simulator, driven by BlenX - a stochastic, process algebra based programming language for modeling and simulating biological systems as well a</w:t>
      </w:r>
      <w:r w:rsidR="00587953">
        <w:t xml:space="preserve">s other complex dynamic systems which they have ported to the cloud.   AzureBetaSIM is a data-flow driven parallelization on Windows Azure of the BetaSIM simulator.    The aim of AzureBetaSIM is to provide researchers with the ability to quickly run (despite the length of the job queue) a large number of concurrent simulations and, in return, quickly gather research data. More importantly, this approach enables the execution of complex flows based on the aggregation of a large number of identical or slightly different models that, because of the stochastic nature of BetaSIM, will produce different outputs. In AzureBetaSIM, the user can alter the flow dynamically based on the previous outputs and ask the researcher remotely to continue, stop or alter manually the model before a new step by providing a “sparkle” python script to control the high-level flow of execution as in Figure 5. All jobs in this use case are scripted, and the scripts can be provided by the user or generated automatically by another script.  </w:t>
      </w:r>
    </w:p>
    <w:p w:rsidR="00587953" w:rsidRDefault="00587953" w:rsidP="00587953">
      <w:pPr>
        <w:ind w:left="360"/>
      </w:pPr>
      <w:r>
        <w:rPr>
          <w:noProof/>
        </w:rPr>
        <w:drawing>
          <wp:inline distT="0" distB="0" distL="0" distR="0" wp14:anchorId="58C1053B" wp14:editId="7FF28857">
            <wp:extent cx="6343650" cy="1176020"/>
            <wp:effectExtent l="0" t="0" r="0" b="5080"/>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sbi-image.PNG"/>
                    <pic:cNvPicPr/>
                  </pic:nvPicPr>
                  <pic:blipFill>
                    <a:blip r:embed="rId15">
                      <a:extLst>
                        <a:ext uri="{28A0092B-C50C-407E-A947-70E740481C1C}">
                          <a14:useLocalDpi xmlns:a14="http://schemas.microsoft.com/office/drawing/2010/main" val="0"/>
                        </a:ext>
                      </a:extLst>
                    </a:blip>
                    <a:stretch>
                      <a:fillRect/>
                    </a:stretch>
                  </pic:blipFill>
                  <pic:spPr>
                    <a:xfrm>
                      <a:off x="0" y="0"/>
                      <a:ext cx="6343650" cy="1176020"/>
                    </a:xfrm>
                    <a:prstGeom prst="rect">
                      <a:avLst/>
                    </a:prstGeom>
                  </pic:spPr>
                </pic:pic>
              </a:graphicData>
            </a:graphic>
          </wp:inline>
        </w:drawing>
      </w:r>
    </w:p>
    <w:p w:rsidR="00587953" w:rsidRDefault="00587953" w:rsidP="008E3FB8">
      <w:pPr>
        <w:ind w:left="1080" w:firstLine="720"/>
      </w:pPr>
      <w:r>
        <w:t>Figure 5.  Scripted dataflow exe</w:t>
      </w:r>
      <w:r w:rsidR="008E3FB8">
        <w:t>cution in COSBI’s AzureBetaSIM.</w:t>
      </w:r>
    </w:p>
    <w:p w:rsidR="005925C6" w:rsidRPr="001D3E97" w:rsidRDefault="005925C6" w:rsidP="001D3E97">
      <w:pPr>
        <w:pStyle w:val="Heading3"/>
      </w:pPr>
      <w:r w:rsidRPr="001D3E97">
        <w:t>The University of North Carolina at Charlotte</w:t>
      </w:r>
      <w:r w:rsidR="00E36145" w:rsidRPr="001D3E97">
        <w:t xml:space="preserve"> </w:t>
      </w:r>
    </w:p>
    <w:p w:rsidR="00587953" w:rsidRDefault="00CE1408" w:rsidP="000E4756">
      <w:pPr>
        <w:ind w:left="360"/>
      </w:pPr>
      <w:r>
        <w:t xml:space="preserve">Zhengchang Su, Srinivas Arkela and Youjie Zhou, from the Department of Bioinformatics &amp; Genomics and Computer Science at </w:t>
      </w:r>
      <w:r w:rsidRPr="005925C6">
        <w:t>The University of North Carolina at Charlotte</w:t>
      </w:r>
      <w:r>
        <w:t xml:space="preserve"> are using a similar mapreduce style workflow to </w:t>
      </w:r>
      <w:r w:rsidRPr="00CE1408">
        <w:t>annotate regulatory sequences in sequenced bacterial genomes using comparative genomics-based algorithms.  Regulatory sequences specify when, how much, and where the genes should be expressed in the cell through their interactions with proteins called transcription factors (TFs</w:t>
      </w:r>
      <w:r w:rsidR="00551F86">
        <w:t>).  They have built the system using the basic Web Role – Worker Role programming model native to Azure.</w:t>
      </w:r>
      <w:r w:rsidR="00551F86" w:rsidRPr="00551F86">
        <w:t xml:space="preserve"> Web roles </w:t>
      </w:r>
      <w:r w:rsidR="00551F86" w:rsidRPr="00551F86">
        <w:lastRenderedPageBreak/>
        <w:t>are used as interfaces between the system and the users. After jobs are submitted by the users, web roles build job messages and send them through Azure's queues. Worker roles automatically pull messages from the queues and perform real tasks.</w:t>
      </w:r>
      <w:r w:rsidR="00551F86">
        <w:t xml:space="preserve">   The have also implemented this same system on top of Hadoop.   </w:t>
      </w:r>
    </w:p>
    <w:p w:rsidR="005925C6" w:rsidRPr="001D3E97" w:rsidRDefault="005925C6" w:rsidP="001D3E97">
      <w:pPr>
        <w:pStyle w:val="Heading3"/>
      </w:pPr>
      <w:r w:rsidRPr="001D3E97">
        <w:t>Pacific Ecoinformatics and Computational Ecology Lab (Berkeley, CA) and the Santa Fe Institute</w:t>
      </w:r>
    </w:p>
    <w:p w:rsidR="00551F86" w:rsidRDefault="000E4756" w:rsidP="00587953">
      <w:pPr>
        <w:ind w:left="360"/>
      </w:pPr>
      <w:r>
        <w:rPr>
          <w:noProof/>
        </w:rPr>
        <w:drawing>
          <wp:anchor distT="0" distB="0" distL="114300" distR="114300" simplePos="0" relativeHeight="251659264" behindDoc="0" locked="0" layoutInCell="1" allowOverlap="1" wp14:anchorId="51BAFAFD" wp14:editId="0D3B930E">
            <wp:simplePos x="0" y="0"/>
            <wp:positionH relativeFrom="margin">
              <wp:posOffset>4008755</wp:posOffset>
            </wp:positionH>
            <wp:positionV relativeFrom="margin">
              <wp:posOffset>6069965</wp:posOffset>
            </wp:positionV>
            <wp:extent cx="2064385" cy="1990725"/>
            <wp:effectExtent l="0" t="0" r="0" b="9525"/>
            <wp:wrapSquare wrapText="bothSides"/>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ker-lab-image.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64385" cy="1990725"/>
                    </a:xfrm>
                    <a:prstGeom prst="rect">
                      <a:avLst/>
                    </a:prstGeom>
                  </pic:spPr>
                </pic:pic>
              </a:graphicData>
            </a:graphic>
          </wp:anchor>
        </w:drawing>
      </w:r>
      <w:r>
        <w:rPr>
          <w:noProof/>
        </w:rPr>
        <w:drawing>
          <wp:anchor distT="0" distB="0" distL="114300" distR="114300" simplePos="0" relativeHeight="251665408" behindDoc="0" locked="0" layoutInCell="1" allowOverlap="1" wp14:anchorId="7541FC34" wp14:editId="7F754A94">
            <wp:simplePos x="0" y="0"/>
            <wp:positionH relativeFrom="margin">
              <wp:posOffset>-60960</wp:posOffset>
            </wp:positionH>
            <wp:positionV relativeFrom="margin">
              <wp:posOffset>2286000</wp:posOffset>
            </wp:positionV>
            <wp:extent cx="3816985" cy="3122295"/>
            <wp:effectExtent l="0" t="0" r="0" b="1905"/>
            <wp:wrapSquare wrapText="bothSides"/>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3d-image.PNG"/>
                    <pic:cNvPicPr/>
                  </pic:nvPicPr>
                  <pic:blipFill>
                    <a:blip r:embed="rId17">
                      <a:extLst>
                        <a:ext uri="{28A0092B-C50C-407E-A947-70E740481C1C}">
                          <a14:useLocalDpi xmlns:a14="http://schemas.microsoft.com/office/drawing/2010/main" val="0"/>
                        </a:ext>
                      </a:extLst>
                    </a:blip>
                    <a:stretch>
                      <a:fillRect/>
                    </a:stretch>
                  </pic:blipFill>
                  <pic:spPr>
                    <a:xfrm>
                      <a:off x="0" y="0"/>
                      <a:ext cx="3816985" cy="3122295"/>
                    </a:xfrm>
                    <a:prstGeom prst="rect">
                      <a:avLst/>
                    </a:prstGeom>
                  </pic:spPr>
                </pic:pic>
              </a:graphicData>
            </a:graphic>
          </wp:anchor>
        </w:drawing>
      </w:r>
      <w:r w:rsidR="00587953">
        <w:t xml:space="preserve">Jennifer Dunne, Sanghyuk Yoon and Neo Martinez </w:t>
      </w:r>
      <w:r w:rsidR="00587953" w:rsidRPr="005925C6">
        <w:t xml:space="preserve">from </w:t>
      </w:r>
      <w:r w:rsidR="00587953">
        <w:t xml:space="preserve">the </w:t>
      </w:r>
      <w:r w:rsidR="00587953" w:rsidRPr="005925C6">
        <w:t xml:space="preserve">Pacific Ecoinformatics and Computational Ecology Lab (Berkeley, CA) and the Santa Fe Institute </w:t>
      </w:r>
      <w:r w:rsidR="00587953">
        <w:t>are looking at the</w:t>
      </w:r>
      <w:r w:rsidR="00587953" w:rsidRPr="00332FAD">
        <w:t xml:space="preserve"> grand challe</w:t>
      </w:r>
      <w:r w:rsidR="00587953">
        <w:t>nge in the science of ecology of</w:t>
      </w:r>
      <w:r w:rsidR="00587953" w:rsidRPr="00332FAD">
        <w:t xml:space="preserve"> explaining and predicting the behavior of complex ecosystems comprised of many interacting species. The long-term scientific goal is the development of theory that accurately predicts the response of different specie</w:t>
      </w:r>
      <w:r w:rsidR="00587953">
        <w:t>s and whole ecosystems to physi</w:t>
      </w:r>
      <w:r w:rsidR="00587953" w:rsidRPr="00332FAD">
        <w:t>cal, biological and chemical changes.</w:t>
      </w:r>
      <w:r w:rsidR="00587953">
        <w:t xml:space="preserve">  The team has developed a tool called Network3D which is used to simulate the complex non-linear systems that characterize these problems. They have ported Network3D to Azure</w:t>
      </w:r>
      <w:r w:rsidR="008E3FB8">
        <w:t xml:space="preserve">  </w:t>
      </w:r>
      <w:r w:rsidR="008E3FB8">
        <w:fldChar w:fldCharType="begin"/>
      </w:r>
      <w:r w:rsidR="006A4B35">
        <w:instrText xml:space="preserve"> ADDIN EN.CITE &lt;EndNote&gt;&lt;Cite&gt;&lt;Author&gt;Martinez&lt;/Author&gt;&lt;Year&gt;2012&lt;/Year&gt;&lt;RecNum&gt;4982&lt;/RecNum&gt;&lt;DisplayText&gt;[62]&lt;/DisplayText&gt;&lt;record&gt;&lt;rec-number&gt;4982&lt;/rec-number&gt;&lt;foreign-keys&gt;&lt;key app="EN" db-id="rfx20pr9t5zxtmee0xn5fwzbxvw0r9vz2tee"&gt;4982&lt;/key&gt;&lt;/foreign-keys&gt;&lt;ref-type name="Journal Article"&gt;17&lt;/ref-type&gt;&lt;contributors&gt;&lt;authors&gt;&lt;author&gt;Martinez, N.D.&lt;/author&gt;&lt;author&gt;Tonin, P.&lt;/author&gt;&lt;author&gt;Bauer, B.&lt;/author&gt;&lt;author&gt;Rael, R.C.&lt;/author&gt;&lt;author&gt;Singh, R.&lt;/author&gt;&lt;author&gt;Yoon, S.&lt;/author&gt;&lt;author&gt;Yoon, I.&lt;/author&gt;&lt;author&gt;Dunne, J.A.&lt;/author&gt;&lt;/authors&gt;&lt;/contributors&gt;&lt;titles&gt;&lt;title&gt;Sustaining Economic Exploitation of Complex Ecosystems in Computational Models of Coupled Human-Natural Networks&lt;/title&gt;&lt;secondary-title&gt;Proceedings of The Association for the Advancement of Artificial Intelligence&lt;/secondary-title&gt;&lt;/titles&gt;&lt;periodical&gt;&lt;full-title&gt;Proceedings of The Association for the Advancement of Artificial Intelligence&lt;/full-title&gt;&lt;/periodical&gt;&lt;dates&gt;&lt;year&gt;2012&lt;/year&gt;&lt;/dates&gt;&lt;urls&gt;&lt;/urls&gt;&lt;/record&gt;&lt;/Cite&gt;&lt;/EndNote&gt;</w:instrText>
      </w:r>
      <w:r w:rsidR="008E3FB8">
        <w:fldChar w:fldCharType="separate"/>
      </w:r>
      <w:r w:rsidR="006A4B35">
        <w:rPr>
          <w:noProof/>
        </w:rPr>
        <w:t>[</w:t>
      </w:r>
      <w:hyperlink w:anchor="_ENREF_62" w:tooltip="Martinez, 2012 #4982" w:history="1">
        <w:r w:rsidR="006A4B35">
          <w:rPr>
            <w:noProof/>
          </w:rPr>
          <w:t>62</w:t>
        </w:r>
      </w:hyperlink>
      <w:r w:rsidR="006A4B35">
        <w:rPr>
          <w:noProof/>
        </w:rPr>
        <w:t>]</w:t>
      </w:r>
      <w:r w:rsidR="008E3FB8">
        <w:fldChar w:fldCharType="end"/>
      </w:r>
      <w:r w:rsidR="00587953">
        <w:t>.  The Network3D engine uses Windows Workflow Foundation to implement long-running processes as workflows. Given requests which contain a number of manipulations, each manipulation is delivered to a worker instance to execute. The result of each manipulation is saved to SQL Azure. A web role provides the user with an interface where the user can initiate, monitor and manage their manipulations as wells as web services for other sites and visualization clients. Once the request is submitted through the web role interface, the manipulation workflow starts the task and a manipulation is assigned to an available worker to process. The Network3D visualization client communicates through web services and visualizes the ecological network and population dynamics results.</w:t>
      </w:r>
    </w:p>
    <w:p w:rsidR="005925C6" w:rsidRPr="001D3E97" w:rsidRDefault="005925C6" w:rsidP="001D3E97">
      <w:pPr>
        <w:pStyle w:val="Heading3"/>
      </w:pPr>
      <w:r w:rsidRPr="001D3E97">
        <w:t>University of Washington Baker Lab</w:t>
      </w:r>
    </w:p>
    <w:p w:rsidR="00E73A40" w:rsidRDefault="00587953" w:rsidP="00587953">
      <w:pPr>
        <w:ind w:left="360"/>
      </w:pPr>
      <w:r>
        <w:t>A classic example of embarrassingly parallel computation in science is the Seti@home</w:t>
      </w:r>
      <w:r w:rsidR="00852136">
        <w:t xml:space="preserve"> </w:t>
      </w:r>
      <w:r w:rsidR="00852136">
        <w:fldChar w:fldCharType="begin"/>
      </w:r>
      <w:r w:rsidR="006A4B35">
        <w:instrText xml:space="preserve"> ADDIN EN.CITE &lt;EndNote&gt;&lt;Cite&gt;&lt;RecNum&gt;4998&lt;/RecNum&gt;&lt;DisplayText&gt;[63]&lt;/DisplayText&gt;&lt;record&gt;&lt;rec-number&gt;4998&lt;/rec-number&gt;&lt;foreign-keys&gt;&lt;key app="EN" db-id="rfx20pr9t5zxtmee0xn5fwzbxvw0r9vz2tee"&gt;4998&lt;/key&gt;&lt;/foreign-keys&gt;&lt;ref-type name="Web Page"&gt;12&lt;/ref-type&gt;&lt;contributors&gt;&lt;/contributors&gt;&lt;titles&gt;&lt;title&gt;SETI@Home&lt;/title&gt;&lt;/titles&gt;&lt;volume&gt;2013&lt;/volume&gt;&lt;number&gt;January 1&lt;/number&gt;&lt;dates&gt;&lt;/dates&gt;&lt;urls&gt;&lt;related-urls&gt;&lt;url&gt;http://setiathome.berkeley.edu/&lt;/url&gt;&lt;/related-urls&gt;&lt;/urls&gt;&lt;/record&gt;&lt;/Cite&gt;&lt;/EndNote&gt;</w:instrText>
      </w:r>
      <w:r w:rsidR="00852136">
        <w:fldChar w:fldCharType="separate"/>
      </w:r>
      <w:r w:rsidR="006A4B35">
        <w:rPr>
          <w:noProof/>
        </w:rPr>
        <w:t>[</w:t>
      </w:r>
      <w:hyperlink w:anchor="_ENREF_63" w:tooltip=",  #4998" w:history="1">
        <w:r w:rsidR="006A4B35">
          <w:rPr>
            <w:noProof/>
          </w:rPr>
          <w:t>63</w:t>
        </w:r>
      </w:hyperlink>
      <w:r w:rsidR="006A4B35">
        <w:rPr>
          <w:noProof/>
        </w:rPr>
        <w:t>]</w:t>
      </w:r>
      <w:r w:rsidR="00852136">
        <w:fldChar w:fldCharType="end"/>
      </w:r>
      <w:r>
        <w:t xml:space="preserve">.   This is based on volunteer computing where thousands of people make their pc available for an external agent to download tasks to it when it is not being heavily used.   A standard framework for these applications is BOINC from Berkeley.   In David Baker’s lab at the </w:t>
      </w:r>
      <w:r w:rsidRPr="005925C6">
        <w:t>University of Washington</w:t>
      </w:r>
      <w:r>
        <w:t xml:space="preserve">, they have built a protein folding application (Rosetta@home) based on BOINC.   The problem </w:t>
      </w:r>
      <w:r>
        <w:lastRenderedPageBreak/>
        <w:t>with traditional volunteer computing is that volunteers are not very reliable.  On the other hand, the cloud can be considered a very large pool of capability that can easily be turned into a “high thoughput” BOINC service</w:t>
      </w:r>
      <w:r w:rsidR="008E3FB8">
        <w:t xml:space="preserve">  </w:t>
      </w:r>
      <w:r w:rsidR="008E3FB8">
        <w:fldChar w:fldCharType="begin"/>
      </w:r>
      <w:r w:rsidR="006A4B35">
        <w:instrText xml:space="preserve"> ADDIN EN.CITE &lt;EndNote&gt;&lt;Cite&gt;&lt;Author&gt;Thompson&lt;/Author&gt;&lt;Year&gt;2012&lt;/Year&gt;&lt;RecNum&gt;4981&lt;/RecNum&gt;&lt;DisplayText&gt;[64]&lt;/DisplayText&gt;&lt;record&gt;&lt;rec-number&gt;4981&lt;/rec-number&gt;&lt;foreign-keys&gt;&lt;key app="EN" db-id="rfx20pr9t5zxtmee0xn5fwzbxvw0r9vz2tee"&gt;4981&lt;/key&gt;&lt;/foreign-keys&gt;&lt;ref-type name="Journal Article"&gt;17&lt;/ref-type&gt;&lt;contributors&gt;&lt;authors&gt;&lt;author&gt;Thompson, J.M.&lt;/author&gt;&lt;author&gt;Sgourakis, N.G.&lt;/author&gt;&lt;author&gt;Liu, G.&lt;/author&gt;&lt;author&gt;Rossi, P.&lt;/author&gt;&lt;author&gt;Tang, Y.&lt;/author&gt;&lt;author&gt;Mills, J.L.&lt;/author&gt;&lt;author&gt;Szyperski, T.&lt;/author&gt;&lt;author&gt;Montelione, G.T.&lt;/author&gt;&lt;author&gt;Baker, D.&lt;/author&gt;&lt;/authors&gt;&lt;/contributors&gt;&lt;titles&gt;&lt;title&gt;Accurate protein structure modeling using sparse NMR data and homologous structure information&lt;/title&gt;&lt;secondary-title&gt;Proceedings of the National Academy of Sciences&lt;/secondary-title&gt;&lt;/titles&gt;&lt;periodical&gt;&lt;full-title&gt;Proceedings of the National Academy of Sciences&lt;/full-title&gt;&lt;/periodical&gt;&lt;pages&gt;9875-9880&lt;/pages&gt;&lt;volume&gt;109&lt;/volume&gt;&lt;number&gt;25&lt;/number&gt;&lt;dates&gt;&lt;year&gt;2012&lt;/year&gt;&lt;/dates&gt;&lt;isbn&gt;0027-8424&lt;/isbn&gt;&lt;urls&gt;&lt;/urls&gt;&lt;/record&gt;&lt;/Cite&gt;&lt;/EndNote&gt;</w:instrText>
      </w:r>
      <w:r w:rsidR="008E3FB8">
        <w:fldChar w:fldCharType="separate"/>
      </w:r>
      <w:r w:rsidR="006A4B35">
        <w:rPr>
          <w:noProof/>
        </w:rPr>
        <w:t>[</w:t>
      </w:r>
      <w:hyperlink w:anchor="_ENREF_64" w:tooltip="Thompson, 2012 #4981" w:history="1">
        <w:r w:rsidR="006A4B35">
          <w:rPr>
            <w:noProof/>
          </w:rPr>
          <w:t>64</w:t>
        </w:r>
      </w:hyperlink>
      <w:r w:rsidR="006A4B35">
        <w:rPr>
          <w:noProof/>
        </w:rPr>
        <w:t>]</w:t>
      </w:r>
      <w:r w:rsidR="008E3FB8">
        <w:fldChar w:fldCharType="end"/>
      </w:r>
      <w:r>
        <w:t xml:space="preserve">.   To demonstrate this </w:t>
      </w:r>
      <w:r w:rsidR="008E3FB8">
        <w:t>they</w:t>
      </w:r>
      <w:r>
        <w:t xml:space="preserve"> used 2000 Azure cores to run a substantial folding challenge provided by Dr. </w:t>
      </w:r>
      <w:r w:rsidRPr="004D6277">
        <w:t>Nikolas Sgourakis</w:t>
      </w:r>
      <w:r>
        <w:t>, a postdoc in the lab.  S</w:t>
      </w:r>
      <w:r w:rsidRPr="004D6277">
        <w:t xml:space="preserve">pecifically </w:t>
      </w:r>
      <w:r>
        <w:t xml:space="preserve">the challenge was </w:t>
      </w:r>
      <w:r w:rsidRPr="004D6277">
        <w:t>to elucidate the structure of a molecular machine called the needle complex, which is involved in the transfer between cells of dangerous bacteria, such as salmonella, e-coli, and others.</w:t>
      </w:r>
      <w:r>
        <w:t xml:space="preserve">  One of the main advantages of using Azure is that they did'</w:t>
      </w:r>
      <w:r w:rsidR="008E3FB8">
        <w:t>n</w:t>
      </w:r>
      <w:r>
        <w:t xml:space="preserve">t have to handle support of the system, a very common problem with Rosetta@home.  Of course on a real volunteer system the price is free.   Consequently one has a choice.   You can get the job done quickly, or you can get it for free.   </w:t>
      </w:r>
    </w:p>
    <w:p w:rsidR="005925C6" w:rsidRPr="001D3E97" w:rsidRDefault="005925C6" w:rsidP="001D3E97">
      <w:pPr>
        <w:pStyle w:val="Heading3"/>
      </w:pPr>
      <w:r w:rsidRPr="001D3E97">
        <w:t>University of Nottingham</w:t>
      </w:r>
    </w:p>
    <w:p w:rsidR="00AF7C44" w:rsidRDefault="00587953" w:rsidP="00587953">
      <w:pPr>
        <w:ind w:left="360"/>
      </w:pPr>
      <w:r>
        <w:t xml:space="preserve">A novel use of the cloud for science was provided by Dominic Price at the </w:t>
      </w:r>
      <w:r w:rsidRPr="005925C6">
        <w:t>University of Nottingham</w:t>
      </w:r>
      <w:r>
        <w:t xml:space="preserve"> as part the Horizon Digital Britain project to </w:t>
      </w:r>
      <w:r w:rsidRPr="001E5ACD">
        <w:t>Horizon r</w:t>
      </w:r>
      <w:r>
        <w:t>esearch focuses on the role of “always on, always with you”</w:t>
      </w:r>
      <w:r w:rsidRPr="001E5ACD">
        <w:t xml:space="preserve"> ubiquitous computing technology. </w:t>
      </w:r>
      <w:r>
        <w:t xml:space="preserve"> Their use of Azure was to build support for </w:t>
      </w:r>
      <w:r w:rsidRPr="001E5ACD">
        <w:t>crowd-sourcing</w:t>
      </w:r>
      <w:r w:rsidR="00852136">
        <w:t xml:space="preserve">  </w:t>
      </w:r>
      <w:r w:rsidR="00852136">
        <w:fldChar w:fldCharType="begin"/>
      </w:r>
      <w:r w:rsidR="006A4B35">
        <w:instrText xml:space="preserve"> ADDIN EN.CITE &lt;EndNote&gt;&lt;Cite&gt;&lt;Author&gt;Price&lt;/Author&gt;&lt;RecNum&gt;4980&lt;/RecNum&gt;&lt;DisplayText&gt;[65]&lt;/DisplayText&gt;&lt;record&gt;&lt;rec-number&gt;4980&lt;/rec-number&gt;&lt;foreign-keys&gt;&lt;key app="EN" db-id="rfx20pr9t5zxtmee0xn5fwzbxvw0r9vz2tee"&gt;4980&lt;/key&gt;&lt;/foreign-keys&gt;&lt;ref-type name="Journal Article"&gt;17&lt;/ref-type&gt;&lt;contributors&gt;&lt;authors&gt;&lt;author&gt;Price, D.&lt;/author&gt;&lt;author&gt;Greenhalgh, C.&lt;/author&gt;&lt;author&gt;Ali, S.&lt;/author&gt;&lt;author&gt;Goulding, J.&lt;/author&gt;&lt;author&gt;Mortier, R.&lt;/author&gt;&lt;/authors&gt;&lt;/contributors&gt;&lt;titles&gt;&lt;title&gt;A Framework for Crowd-Sourcing Personal Data&lt;/title&gt;&lt;/titles&gt;&lt;dates&gt;&lt;/dates&gt;&lt;urls&gt;&lt;/urls&gt;&lt;/record&gt;&lt;/Cite&gt;&lt;/EndNote&gt;</w:instrText>
      </w:r>
      <w:r w:rsidR="00852136">
        <w:fldChar w:fldCharType="separate"/>
      </w:r>
      <w:r w:rsidR="006A4B35">
        <w:rPr>
          <w:noProof/>
        </w:rPr>
        <w:t>[</w:t>
      </w:r>
      <w:hyperlink w:anchor="_ENREF_65" w:tooltip="Price,  #4980" w:history="1">
        <w:r w:rsidR="006A4B35">
          <w:rPr>
            <w:noProof/>
          </w:rPr>
          <w:t>65</w:t>
        </w:r>
      </w:hyperlink>
      <w:r w:rsidR="006A4B35">
        <w:rPr>
          <w:noProof/>
        </w:rPr>
        <w:t>]</w:t>
      </w:r>
      <w:r w:rsidR="00852136">
        <w:fldChar w:fldCharType="end"/>
      </w:r>
      <w:r>
        <w:t xml:space="preserve">.   Specifically they are building a </w:t>
      </w:r>
      <w:r w:rsidRPr="001E5ACD">
        <w:t>“marketplace” for crowd-sourcing activities</w:t>
      </w:r>
      <w:r>
        <w:t xml:space="preserve">. This takes the form of a toolkit that </w:t>
      </w:r>
      <w:r w:rsidRPr="001E5ACD">
        <w:t>provide</w:t>
      </w:r>
      <w:r>
        <w:t>s</w:t>
      </w:r>
      <w:r w:rsidRPr="001E5ACD">
        <w:t xml:space="preserve"> an infrastructure in which crowd-sourcing modules that support a particular activity can be developed and then different crowd-sourcing workflows constructed by combining different modules. These modules can then be shared with other users to facilitate their crowd-sourcing activities. This enables non-programmers to reuse existing modules in creating new crowd-sourcing applications. </w:t>
      </w:r>
      <w:r>
        <w:t>At the heart of the toolkit is the crowd-sourcing factory which is an application running in the cloud, providing the front-end interface for crowd-sourcing administrators (the user group which requests crowd-sourcing activities) and developers (the user group which develops crowd-sourcing modules).  This allows the administrators and developers to log in and create crowd-sourcing modules and create an activity from selected modules. Once the workflow has been defined, the factory generates a crowd-sourcing instance, a separate application that is sandboxed from the factory and all other crowd-sourcing instances. This instance contains all of the necessary functionality for recruiting and managing crowd-sourcing participants as well as some storage for storing the results of the activity to be retrieved by the administrator once the activity ends</w:t>
      </w:r>
      <w:r w:rsidR="001E5ACD">
        <w:t>.</w:t>
      </w:r>
      <w:r w:rsidR="00AF7C44">
        <w:t xml:space="preserve">  </w:t>
      </w:r>
    </w:p>
    <w:p w:rsidR="005925C6" w:rsidRPr="001D3E97" w:rsidRDefault="005925C6" w:rsidP="001D3E97">
      <w:pPr>
        <w:pStyle w:val="Heading3"/>
      </w:pPr>
      <w:r w:rsidRPr="001D3E97">
        <w:t>Old Dominion University</w:t>
      </w:r>
    </w:p>
    <w:p w:rsidR="00587953" w:rsidRDefault="00587953" w:rsidP="00587953">
      <w:pPr>
        <w:ind w:left="360"/>
      </w:pPr>
      <w:r w:rsidRPr="00BD4E2D">
        <w:t xml:space="preserve">Harris </w:t>
      </w:r>
      <w:r>
        <w:t xml:space="preserve">Wu, Kurt Maly and Mohammad Zubair of </w:t>
      </w:r>
      <w:r w:rsidRPr="00BD4E2D">
        <w:t>Old Dominion University</w:t>
      </w:r>
      <w:r>
        <w:t xml:space="preserve"> are developing a web-based system (FACET) that allows users to collaboratively organize multimedia collections into an evolving faceted classification. The FACET system includes a wiki-like interface that allows users manually classify documents into their personal document hierarchies as well as the global faceted classification schema, and backend algorithms that automatically classify documents. </w:t>
      </w:r>
      <w:r w:rsidRPr="002F3F7C">
        <w:t xml:space="preserve">Evaluating </w:t>
      </w:r>
      <w:r>
        <w:t xml:space="preserve">FACET with millions of documents and thousands of users </w:t>
      </w:r>
      <w:r w:rsidRPr="002F3F7C">
        <w:t>allow</w:t>
      </w:r>
      <w:r>
        <w:t>s</w:t>
      </w:r>
      <w:r w:rsidRPr="002F3F7C">
        <w:t xml:space="preserve"> </w:t>
      </w:r>
      <w:r>
        <w:t>them</w:t>
      </w:r>
      <w:r w:rsidRPr="002F3F7C">
        <w:t xml:space="preserve"> </w:t>
      </w:r>
      <w:r>
        <w:t xml:space="preserve">to </w:t>
      </w:r>
      <w:r w:rsidRPr="002F3F7C">
        <w:t>answer research questions specific to large-scale deployment of social systems that harness and cultivate collective intelligence.</w:t>
      </w:r>
      <w:r>
        <w:t xml:space="preserve"> For example, how to merge thousands of users’ individual document hierarchies into a global schema? How to build a knowledge map of thousands of experts in different domains? </w:t>
      </w:r>
    </w:p>
    <w:p w:rsidR="00587953" w:rsidRDefault="00587953" w:rsidP="00587953">
      <w:pPr>
        <w:ind w:left="360"/>
      </w:pPr>
      <w:r>
        <w:t>Users of the FACET system are served by multiple Web Role instances</w:t>
      </w:r>
      <w:r w:rsidR="00852136">
        <w:t xml:space="preserve">  </w:t>
      </w:r>
      <w:r w:rsidR="00852136">
        <w:fldChar w:fldCharType="begin"/>
      </w:r>
      <w:r w:rsidR="006A4B35">
        <w:instrText xml:space="preserve"> ADDIN EN.CITE &lt;EndNote&gt;&lt;Cite&gt;&lt;Author&gt;Maly&lt;/Author&gt;&lt;Year&gt;2010&lt;/Year&gt;&lt;RecNum&gt;4979&lt;/RecNum&gt;&lt;DisplayText&gt;[66]&lt;/DisplayText&gt;&lt;record&gt;&lt;rec-number&gt;4979&lt;/rec-number&gt;&lt;foreign-keys&gt;&lt;key app="EN" db-id="rfx20pr9t5zxtmee0xn5fwzbxvw0r9vz2tee"&gt;4979&lt;/key&gt;&lt;/foreign-keys&gt;&lt;ref-type name="Conference Proceedings"&gt;10&lt;/ref-type&gt;&lt;contributors&gt;&lt;authors&gt;&lt;author&gt;Maly, K.&lt;/author&gt;&lt;/authors&gt;&lt;/contributors&gt;&lt;titles&gt;&lt;title&gt;Collaborative Digital Library Services in a Cloud&lt;/title&gt;&lt;secondary-title&gt;SERVICE COMPUTATION 2010, The Second International Conferences on Advanced Service Computing&lt;/secondary-title&gt;&lt;/titles&gt;&lt;pages&gt;98-103&lt;/pages&gt;&lt;dates&gt;&lt;year&gt;2010&lt;/year&gt;&lt;/dates&gt;&lt;isbn&gt;1612081053&lt;/isbn&gt;&lt;urls&gt;&lt;/urls&gt;&lt;/record&gt;&lt;/Cite&gt;&lt;/EndNote&gt;</w:instrText>
      </w:r>
      <w:r w:rsidR="00852136">
        <w:fldChar w:fldCharType="separate"/>
      </w:r>
      <w:r w:rsidR="006A4B35">
        <w:rPr>
          <w:noProof/>
        </w:rPr>
        <w:t>[</w:t>
      </w:r>
      <w:hyperlink w:anchor="_ENREF_66" w:tooltip="Maly, 2010 #4979" w:history="1">
        <w:r w:rsidR="006A4B35">
          <w:rPr>
            <w:noProof/>
          </w:rPr>
          <w:t>66</w:t>
        </w:r>
      </w:hyperlink>
      <w:r w:rsidR="006A4B35">
        <w:rPr>
          <w:noProof/>
        </w:rPr>
        <w:t>]</w:t>
      </w:r>
      <w:r w:rsidR="00852136">
        <w:fldChar w:fldCharType="end"/>
      </w:r>
      <w:r>
        <w:t xml:space="preserve">. Browsing and classification are supported by queries to SQL Azure. Evaluation has shown that a single Web Role instance of medium size (2 core processors, 3.5GB RAM ) can support ~200 concurrent users.  The backend classification algorithms </w:t>
      </w:r>
      <w:r>
        <w:lastRenderedPageBreak/>
        <w:t xml:space="preserve">run on Worker Role instances. One of the most computing intensive backend procedures is to compute the similarities (both textual and structural) among user-created categories. By dividing the work into 2 extra-large instances, the pair-wise similarity computation of over 10,000 user categories can be computed with 24 hours. </w:t>
      </w:r>
    </w:p>
    <w:p w:rsidR="005925C6" w:rsidRDefault="00587953" w:rsidP="00587953">
      <w:pPr>
        <w:ind w:left="360"/>
      </w:pPr>
      <w:r>
        <w:t>The FACET system is a research prototype built on Joomla, a popular open-source content management system, and originally on the LAMP stack: Linux, Apache, MySQL and PHP. To deploy the FACET system on Azure, we had to move the metadata repository and session management from MySQL to SQL Azure. To continue to benefit from evolving features in the Joomla community, however, we chose to keep MySQL to support Joomla’s core non-data intensive features</w:t>
      </w:r>
      <w:r w:rsidR="005925C6">
        <w:t>.</w:t>
      </w:r>
    </w:p>
    <w:p w:rsidR="00161123" w:rsidRPr="001D3E97" w:rsidRDefault="00161123" w:rsidP="001D3E97">
      <w:pPr>
        <w:pStyle w:val="Heading3"/>
      </w:pPr>
      <w:r w:rsidRPr="001D3E97">
        <w:t>Virginia Tech</w:t>
      </w:r>
      <w:r w:rsidR="00731D21" w:rsidRPr="001D3E97">
        <w:t xml:space="preserve"> </w:t>
      </w:r>
    </w:p>
    <w:p w:rsidR="00161123" w:rsidRPr="00161123" w:rsidRDefault="00587953" w:rsidP="00587953">
      <w:pPr>
        <w:ind w:left="360"/>
      </w:pPr>
      <w:r>
        <w:rPr>
          <w:noProof/>
        </w:rPr>
        <mc:AlternateContent>
          <mc:Choice Requires="wpg">
            <w:drawing>
              <wp:anchor distT="0" distB="0" distL="114300" distR="114300" simplePos="0" relativeHeight="251667456" behindDoc="1" locked="0" layoutInCell="1" allowOverlap="1" wp14:anchorId="0AE27A5D" wp14:editId="2D7D084B">
                <wp:simplePos x="0" y="0"/>
                <wp:positionH relativeFrom="margin">
                  <wp:posOffset>2913380</wp:posOffset>
                </wp:positionH>
                <wp:positionV relativeFrom="margin">
                  <wp:posOffset>2893060</wp:posOffset>
                </wp:positionV>
                <wp:extent cx="3140710" cy="2814320"/>
                <wp:effectExtent l="0" t="0" r="21590" b="0"/>
                <wp:wrapSquare wrapText="bothSides"/>
                <wp:docPr id="513" name="Group 5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40710" cy="2814320"/>
                          <a:chOff x="3205" y="-5131"/>
                          <a:chExt cx="5522" cy="5176"/>
                        </a:xfrm>
                      </wpg:grpSpPr>
                      <wpg:grpSp>
                        <wpg:cNvPr id="514" name="Group 4"/>
                        <wpg:cNvGrpSpPr>
                          <a:grpSpLocks/>
                        </wpg:cNvGrpSpPr>
                        <wpg:grpSpPr bwMode="auto">
                          <a:xfrm>
                            <a:off x="3757" y="-4074"/>
                            <a:ext cx="4091" cy="2966"/>
                            <a:chOff x="3757" y="-4074"/>
                            <a:chExt cx="4091" cy="2966"/>
                          </a:xfrm>
                        </wpg:grpSpPr>
                        <wps:wsp>
                          <wps:cNvPr id="515" name="Freeform 5"/>
                          <wps:cNvSpPr>
                            <a:spLocks/>
                          </wps:cNvSpPr>
                          <wps:spPr bwMode="auto">
                            <a:xfrm>
                              <a:off x="3757" y="-4074"/>
                              <a:ext cx="4091" cy="2966"/>
                            </a:xfrm>
                            <a:custGeom>
                              <a:avLst/>
                              <a:gdLst>
                                <a:gd name="T0" fmla="+- 0 6562 3757"/>
                                <a:gd name="T1" fmla="*/ T0 w 4091"/>
                                <a:gd name="T2" fmla="+- 0 -1520 -4074"/>
                                <a:gd name="T3" fmla="*/ -1520 h 2966"/>
                                <a:gd name="T4" fmla="+- 0 5413 3757"/>
                                <a:gd name="T5" fmla="*/ T4 w 4091"/>
                                <a:gd name="T6" fmla="+- 0 -1520 -4074"/>
                                <a:gd name="T7" fmla="*/ -1520 h 2966"/>
                                <a:gd name="T8" fmla="+- 0 5479 3757"/>
                                <a:gd name="T9" fmla="*/ T8 w 4091"/>
                                <a:gd name="T10" fmla="+- 0 -1392 -4074"/>
                                <a:gd name="T11" fmla="*/ -1392 h 2966"/>
                                <a:gd name="T12" fmla="+- 0 5568 3757"/>
                                <a:gd name="T13" fmla="*/ T12 w 4091"/>
                                <a:gd name="T14" fmla="+- 0 -1283 -4074"/>
                                <a:gd name="T15" fmla="*/ -1283 h 2966"/>
                                <a:gd name="T16" fmla="+- 0 5677 3757"/>
                                <a:gd name="T17" fmla="*/ T16 w 4091"/>
                                <a:gd name="T18" fmla="+- 0 -1196 -4074"/>
                                <a:gd name="T19" fmla="*/ -1196 h 2966"/>
                                <a:gd name="T20" fmla="+- 0 5802 3757"/>
                                <a:gd name="T21" fmla="*/ T20 w 4091"/>
                                <a:gd name="T22" fmla="+- 0 -1138 -4074"/>
                                <a:gd name="T23" fmla="*/ -1138 h 2966"/>
                                <a:gd name="T24" fmla="+- 0 5939 3757"/>
                                <a:gd name="T25" fmla="*/ T24 w 4091"/>
                                <a:gd name="T26" fmla="+- 0 -1110 -4074"/>
                                <a:gd name="T27" fmla="*/ -1110 h 2966"/>
                                <a:gd name="T28" fmla="+- 0 5987 3757"/>
                                <a:gd name="T29" fmla="*/ T28 w 4091"/>
                                <a:gd name="T30" fmla="+- 0 -1108 -4074"/>
                                <a:gd name="T31" fmla="*/ -1108 h 2966"/>
                                <a:gd name="T32" fmla="+- 0 6127 3757"/>
                                <a:gd name="T33" fmla="*/ T32 w 4091"/>
                                <a:gd name="T34" fmla="+- 0 -1124 -4074"/>
                                <a:gd name="T35" fmla="*/ -1124 h 2966"/>
                                <a:gd name="T36" fmla="+- 0 6257 3757"/>
                                <a:gd name="T37" fmla="*/ T36 w 4091"/>
                                <a:gd name="T38" fmla="+- 0 -1174 -4074"/>
                                <a:gd name="T39" fmla="*/ -1174 h 2966"/>
                                <a:gd name="T40" fmla="+- 0 6371 3757"/>
                                <a:gd name="T41" fmla="*/ T40 w 4091"/>
                                <a:gd name="T42" fmla="+- 0 -1252 -4074"/>
                                <a:gd name="T43" fmla="*/ -1252 h 2966"/>
                                <a:gd name="T44" fmla="+- 0 6467 3757"/>
                                <a:gd name="T45" fmla="*/ T44 w 4091"/>
                                <a:gd name="T46" fmla="+- 0 -1354 -4074"/>
                                <a:gd name="T47" fmla="*/ -1354 h 2966"/>
                                <a:gd name="T48" fmla="+- 0 6541 3757"/>
                                <a:gd name="T49" fmla="*/ T48 w 4091"/>
                                <a:gd name="T50" fmla="+- 0 -1476 -4074"/>
                                <a:gd name="T51" fmla="*/ -1476 h 2966"/>
                                <a:gd name="T52" fmla="+- 0 6562 3757"/>
                                <a:gd name="T53" fmla="*/ T52 w 4091"/>
                                <a:gd name="T54" fmla="+- 0 -1520 -4074"/>
                                <a:gd name="T55" fmla="*/ -1520 h 29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4091" h="2966">
                                  <a:moveTo>
                                    <a:pt x="2805" y="2554"/>
                                  </a:moveTo>
                                  <a:lnTo>
                                    <a:pt x="1656" y="2554"/>
                                  </a:lnTo>
                                  <a:lnTo>
                                    <a:pt x="1722" y="2682"/>
                                  </a:lnTo>
                                  <a:lnTo>
                                    <a:pt x="1811" y="2791"/>
                                  </a:lnTo>
                                  <a:lnTo>
                                    <a:pt x="1920" y="2878"/>
                                  </a:lnTo>
                                  <a:lnTo>
                                    <a:pt x="2045" y="2936"/>
                                  </a:lnTo>
                                  <a:lnTo>
                                    <a:pt x="2182" y="2964"/>
                                  </a:lnTo>
                                  <a:lnTo>
                                    <a:pt x="2230" y="2966"/>
                                  </a:lnTo>
                                  <a:lnTo>
                                    <a:pt x="2370" y="2950"/>
                                  </a:lnTo>
                                  <a:lnTo>
                                    <a:pt x="2500" y="2900"/>
                                  </a:lnTo>
                                  <a:lnTo>
                                    <a:pt x="2614" y="2822"/>
                                  </a:lnTo>
                                  <a:lnTo>
                                    <a:pt x="2710" y="2720"/>
                                  </a:lnTo>
                                  <a:lnTo>
                                    <a:pt x="2784" y="2598"/>
                                  </a:lnTo>
                                  <a:lnTo>
                                    <a:pt x="2805" y="2554"/>
                                  </a:lnTo>
                                </a:path>
                              </a:pathLst>
                            </a:custGeom>
                            <a:solidFill>
                              <a:srgbClr val="6ABFE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16" name="Freeform 6"/>
                          <wps:cNvSpPr>
                            <a:spLocks/>
                          </wps:cNvSpPr>
                          <wps:spPr bwMode="auto">
                            <a:xfrm>
                              <a:off x="3757" y="-4074"/>
                              <a:ext cx="4091" cy="2966"/>
                            </a:xfrm>
                            <a:custGeom>
                              <a:avLst/>
                              <a:gdLst>
                                <a:gd name="T0" fmla="+- 0 7640 3757"/>
                                <a:gd name="T1" fmla="*/ T0 w 4091"/>
                                <a:gd name="T2" fmla="+- 0 -2012 -4074"/>
                                <a:gd name="T3" fmla="*/ -2012 h 2966"/>
                                <a:gd name="T4" fmla="+- 0 4333 3757"/>
                                <a:gd name="T5" fmla="*/ T4 w 4091"/>
                                <a:gd name="T6" fmla="+- 0 -2012 -4074"/>
                                <a:gd name="T7" fmla="*/ -2012 h 2966"/>
                                <a:gd name="T8" fmla="+- 0 4332 3757"/>
                                <a:gd name="T9" fmla="*/ T8 w 4091"/>
                                <a:gd name="T10" fmla="+- 0 -2011 -4074"/>
                                <a:gd name="T11" fmla="*/ -2011 h 2966"/>
                                <a:gd name="T12" fmla="+- 0 4334 3757"/>
                                <a:gd name="T13" fmla="*/ T12 w 4091"/>
                                <a:gd name="T14" fmla="+- 0 -1924 -4074"/>
                                <a:gd name="T15" fmla="*/ -1924 h 2966"/>
                                <a:gd name="T16" fmla="+- 0 4345 3757"/>
                                <a:gd name="T17" fmla="*/ T16 w 4091"/>
                                <a:gd name="T18" fmla="+- 0 -1840 -4074"/>
                                <a:gd name="T19" fmla="*/ -1840 h 2966"/>
                                <a:gd name="T20" fmla="+- 0 4365 3757"/>
                                <a:gd name="T21" fmla="*/ T20 w 4091"/>
                                <a:gd name="T22" fmla="+- 0 -1761 -4074"/>
                                <a:gd name="T23" fmla="*/ -1761 h 2966"/>
                                <a:gd name="T24" fmla="+- 0 4394 3757"/>
                                <a:gd name="T25" fmla="*/ T24 w 4091"/>
                                <a:gd name="T26" fmla="+- 0 -1687 -4074"/>
                                <a:gd name="T27" fmla="*/ -1687 h 2966"/>
                                <a:gd name="T28" fmla="+- 0 4429 3757"/>
                                <a:gd name="T29" fmla="*/ T28 w 4091"/>
                                <a:gd name="T30" fmla="+- 0 -1618 -4074"/>
                                <a:gd name="T31" fmla="*/ -1618 h 2966"/>
                                <a:gd name="T32" fmla="+- 0 4471 3757"/>
                                <a:gd name="T33" fmla="*/ T32 w 4091"/>
                                <a:gd name="T34" fmla="+- 0 -1554 -4074"/>
                                <a:gd name="T35" fmla="*/ -1554 h 2966"/>
                                <a:gd name="T36" fmla="+- 0 4520 3757"/>
                                <a:gd name="T37" fmla="*/ T36 w 4091"/>
                                <a:gd name="T38" fmla="+- 0 -1497 -4074"/>
                                <a:gd name="T39" fmla="*/ -1497 h 2966"/>
                                <a:gd name="T40" fmla="+- 0 4573 3757"/>
                                <a:gd name="T41" fmla="*/ T40 w 4091"/>
                                <a:gd name="T42" fmla="+- 0 -1447 -4074"/>
                                <a:gd name="T43" fmla="*/ -1447 h 2966"/>
                                <a:gd name="T44" fmla="+- 0 4632 3757"/>
                                <a:gd name="T45" fmla="*/ T44 w 4091"/>
                                <a:gd name="T46" fmla="+- 0 -1403 -4074"/>
                                <a:gd name="T47" fmla="*/ -1403 h 2966"/>
                                <a:gd name="T48" fmla="+- 0 4694 3757"/>
                                <a:gd name="T49" fmla="*/ T48 w 4091"/>
                                <a:gd name="T50" fmla="+- 0 -1367 -4074"/>
                                <a:gd name="T51" fmla="*/ -1367 h 2966"/>
                                <a:gd name="T52" fmla="+- 0 4760 3757"/>
                                <a:gd name="T53" fmla="*/ T52 w 4091"/>
                                <a:gd name="T54" fmla="+- 0 -1338 -4074"/>
                                <a:gd name="T55" fmla="*/ -1338 h 2966"/>
                                <a:gd name="T56" fmla="+- 0 4829 3757"/>
                                <a:gd name="T57" fmla="*/ T56 w 4091"/>
                                <a:gd name="T58" fmla="+- 0 -1318 -4074"/>
                                <a:gd name="T59" fmla="*/ -1318 h 2966"/>
                                <a:gd name="T60" fmla="+- 0 4899 3757"/>
                                <a:gd name="T61" fmla="*/ T60 w 4091"/>
                                <a:gd name="T62" fmla="+- 0 -1306 -4074"/>
                                <a:gd name="T63" fmla="*/ -1306 h 2966"/>
                                <a:gd name="T64" fmla="+- 0 4971 3757"/>
                                <a:gd name="T65" fmla="*/ T64 w 4091"/>
                                <a:gd name="T66" fmla="+- 0 -1303 -4074"/>
                                <a:gd name="T67" fmla="*/ -1303 h 2966"/>
                                <a:gd name="T68" fmla="+- 0 5043 3757"/>
                                <a:gd name="T69" fmla="*/ T68 w 4091"/>
                                <a:gd name="T70" fmla="+- 0 -1309 -4074"/>
                                <a:gd name="T71" fmla="*/ -1309 h 2966"/>
                                <a:gd name="T72" fmla="+- 0 5115 3757"/>
                                <a:gd name="T73" fmla="*/ T72 w 4091"/>
                                <a:gd name="T74" fmla="+- 0 -1326 -4074"/>
                                <a:gd name="T75" fmla="*/ -1326 h 2966"/>
                                <a:gd name="T76" fmla="+- 0 5187 3757"/>
                                <a:gd name="T77" fmla="*/ T76 w 4091"/>
                                <a:gd name="T78" fmla="+- 0 -1352 -4074"/>
                                <a:gd name="T79" fmla="*/ -1352 h 2966"/>
                                <a:gd name="T80" fmla="+- 0 5257 3757"/>
                                <a:gd name="T81" fmla="*/ T80 w 4091"/>
                                <a:gd name="T82" fmla="+- 0 -1389 -4074"/>
                                <a:gd name="T83" fmla="*/ -1389 h 2966"/>
                                <a:gd name="T84" fmla="+- 0 5325 3757"/>
                                <a:gd name="T85" fmla="*/ T84 w 4091"/>
                                <a:gd name="T86" fmla="+- 0 -1437 -4074"/>
                                <a:gd name="T87" fmla="*/ -1437 h 2966"/>
                                <a:gd name="T88" fmla="+- 0 5390 3757"/>
                                <a:gd name="T89" fmla="*/ T88 w 4091"/>
                                <a:gd name="T90" fmla="+- 0 -1496 -4074"/>
                                <a:gd name="T91" fmla="*/ -1496 h 2966"/>
                                <a:gd name="T92" fmla="+- 0 5413 3757"/>
                                <a:gd name="T93" fmla="*/ T92 w 4091"/>
                                <a:gd name="T94" fmla="+- 0 -1520 -4074"/>
                                <a:gd name="T95" fmla="*/ -1520 h 2966"/>
                                <a:gd name="T96" fmla="+- 0 7469 3757"/>
                                <a:gd name="T97" fmla="*/ T96 w 4091"/>
                                <a:gd name="T98" fmla="+- 0 -1520 -4074"/>
                                <a:gd name="T99" fmla="*/ -1520 h 2966"/>
                                <a:gd name="T100" fmla="+- 0 7500 3757"/>
                                <a:gd name="T101" fmla="*/ T100 w 4091"/>
                                <a:gd name="T102" fmla="+- 0 -1552 -4074"/>
                                <a:gd name="T103" fmla="*/ -1552 h 2966"/>
                                <a:gd name="T104" fmla="+- 0 7592 3757"/>
                                <a:gd name="T105" fmla="*/ T104 w 4091"/>
                                <a:gd name="T106" fmla="+- 0 -1720 -4074"/>
                                <a:gd name="T107" fmla="*/ -1720 h 2966"/>
                                <a:gd name="T108" fmla="+- 0 7638 3757"/>
                                <a:gd name="T109" fmla="*/ T108 w 4091"/>
                                <a:gd name="T110" fmla="+- 0 -1915 -4074"/>
                                <a:gd name="T111" fmla="*/ -1915 h 2966"/>
                                <a:gd name="T112" fmla="+- 0 7642 3757"/>
                                <a:gd name="T113" fmla="*/ T112 w 4091"/>
                                <a:gd name="T114" fmla="+- 0 -1985 -4074"/>
                                <a:gd name="T115" fmla="*/ -1985 h 2966"/>
                                <a:gd name="T116" fmla="+- 0 7642 3757"/>
                                <a:gd name="T117" fmla="*/ T116 w 4091"/>
                                <a:gd name="T118" fmla="+- 0 -2001 -4074"/>
                                <a:gd name="T119" fmla="*/ -2001 h 2966"/>
                                <a:gd name="T120" fmla="+- 0 7640 3757"/>
                                <a:gd name="T121" fmla="*/ T120 w 4091"/>
                                <a:gd name="T122" fmla="+- 0 -2006 -4074"/>
                                <a:gd name="T123" fmla="*/ -2006 h 2966"/>
                                <a:gd name="T124" fmla="+- 0 7640 3757"/>
                                <a:gd name="T125" fmla="*/ T124 w 4091"/>
                                <a:gd name="T126" fmla="+- 0 -2012 -4074"/>
                                <a:gd name="T127" fmla="*/ -2012 h 29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091" h="2966">
                                  <a:moveTo>
                                    <a:pt x="3883" y="2062"/>
                                  </a:moveTo>
                                  <a:lnTo>
                                    <a:pt x="576" y="2062"/>
                                  </a:lnTo>
                                  <a:lnTo>
                                    <a:pt x="575" y="2063"/>
                                  </a:lnTo>
                                  <a:lnTo>
                                    <a:pt x="577" y="2150"/>
                                  </a:lnTo>
                                  <a:lnTo>
                                    <a:pt x="588" y="2234"/>
                                  </a:lnTo>
                                  <a:lnTo>
                                    <a:pt x="608" y="2313"/>
                                  </a:lnTo>
                                  <a:lnTo>
                                    <a:pt x="637" y="2387"/>
                                  </a:lnTo>
                                  <a:lnTo>
                                    <a:pt x="672" y="2456"/>
                                  </a:lnTo>
                                  <a:lnTo>
                                    <a:pt x="714" y="2520"/>
                                  </a:lnTo>
                                  <a:lnTo>
                                    <a:pt x="763" y="2577"/>
                                  </a:lnTo>
                                  <a:lnTo>
                                    <a:pt x="816" y="2627"/>
                                  </a:lnTo>
                                  <a:lnTo>
                                    <a:pt x="875" y="2671"/>
                                  </a:lnTo>
                                  <a:lnTo>
                                    <a:pt x="937" y="2707"/>
                                  </a:lnTo>
                                  <a:lnTo>
                                    <a:pt x="1003" y="2736"/>
                                  </a:lnTo>
                                  <a:lnTo>
                                    <a:pt x="1072" y="2756"/>
                                  </a:lnTo>
                                  <a:lnTo>
                                    <a:pt x="1142" y="2768"/>
                                  </a:lnTo>
                                  <a:lnTo>
                                    <a:pt x="1214" y="2771"/>
                                  </a:lnTo>
                                  <a:lnTo>
                                    <a:pt x="1286" y="2765"/>
                                  </a:lnTo>
                                  <a:lnTo>
                                    <a:pt x="1358" y="2748"/>
                                  </a:lnTo>
                                  <a:lnTo>
                                    <a:pt x="1430" y="2722"/>
                                  </a:lnTo>
                                  <a:lnTo>
                                    <a:pt x="1500" y="2685"/>
                                  </a:lnTo>
                                  <a:lnTo>
                                    <a:pt x="1568" y="2637"/>
                                  </a:lnTo>
                                  <a:lnTo>
                                    <a:pt x="1633" y="2578"/>
                                  </a:lnTo>
                                  <a:lnTo>
                                    <a:pt x="1656" y="2554"/>
                                  </a:lnTo>
                                  <a:lnTo>
                                    <a:pt x="3712" y="2554"/>
                                  </a:lnTo>
                                  <a:lnTo>
                                    <a:pt x="3743" y="2522"/>
                                  </a:lnTo>
                                  <a:lnTo>
                                    <a:pt x="3835" y="2354"/>
                                  </a:lnTo>
                                  <a:lnTo>
                                    <a:pt x="3881" y="2159"/>
                                  </a:lnTo>
                                  <a:lnTo>
                                    <a:pt x="3885" y="2089"/>
                                  </a:lnTo>
                                  <a:lnTo>
                                    <a:pt x="3885" y="2073"/>
                                  </a:lnTo>
                                  <a:lnTo>
                                    <a:pt x="3883" y="2068"/>
                                  </a:lnTo>
                                  <a:lnTo>
                                    <a:pt x="3883" y="2062"/>
                                  </a:lnTo>
                                </a:path>
                              </a:pathLst>
                            </a:custGeom>
                            <a:solidFill>
                              <a:srgbClr val="6ABFE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17" name="Freeform 7"/>
                          <wps:cNvSpPr>
                            <a:spLocks/>
                          </wps:cNvSpPr>
                          <wps:spPr bwMode="auto">
                            <a:xfrm>
                              <a:off x="3757" y="-4074"/>
                              <a:ext cx="4091" cy="2966"/>
                            </a:xfrm>
                            <a:custGeom>
                              <a:avLst/>
                              <a:gdLst>
                                <a:gd name="T0" fmla="+- 0 7469 3757"/>
                                <a:gd name="T1" fmla="*/ T0 w 4091"/>
                                <a:gd name="T2" fmla="+- 0 -1520 -4074"/>
                                <a:gd name="T3" fmla="*/ -1520 h 2966"/>
                                <a:gd name="T4" fmla="+- 0 6562 3757"/>
                                <a:gd name="T5" fmla="*/ T4 w 4091"/>
                                <a:gd name="T6" fmla="+- 0 -1520 -4074"/>
                                <a:gd name="T7" fmla="*/ -1520 h 2966"/>
                                <a:gd name="T8" fmla="+- 0 6630 3757"/>
                                <a:gd name="T9" fmla="*/ T8 w 4091"/>
                                <a:gd name="T10" fmla="+- 0 -1451 -4074"/>
                                <a:gd name="T11" fmla="*/ -1451 h 2966"/>
                                <a:gd name="T12" fmla="+- 0 6708 3757"/>
                                <a:gd name="T13" fmla="*/ T12 w 4091"/>
                                <a:gd name="T14" fmla="+- 0 -1393 -4074"/>
                                <a:gd name="T15" fmla="*/ -1393 h 2966"/>
                                <a:gd name="T16" fmla="+- 0 6793 3757"/>
                                <a:gd name="T17" fmla="*/ T16 w 4091"/>
                                <a:gd name="T18" fmla="+- 0 -1349 -4074"/>
                                <a:gd name="T19" fmla="*/ -1349 h 2966"/>
                                <a:gd name="T20" fmla="+- 0 6886 3757"/>
                                <a:gd name="T21" fmla="*/ T20 w 4091"/>
                                <a:gd name="T22" fmla="+- 0 -1319 -4074"/>
                                <a:gd name="T23" fmla="*/ -1319 h 2966"/>
                                <a:gd name="T24" fmla="+- 0 6984 3757"/>
                                <a:gd name="T25" fmla="*/ T24 w 4091"/>
                                <a:gd name="T26" fmla="+- 0 -1304 -4074"/>
                                <a:gd name="T27" fmla="*/ -1304 h 2966"/>
                                <a:gd name="T28" fmla="+- 0 7018 3757"/>
                                <a:gd name="T29" fmla="*/ T28 w 4091"/>
                                <a:gd name="T30" fmla="+- 0 -1303 -4074"/>
                                <a:gd name="T31" fmla="*/ -1303 h 2966"/>
                                <a:gd name="T32" fmla="+- 0 7204 3757"/>
                                <a:gd name="T33" fmla="*/ T32 w 4091"/>
                                <a:gd name="T34" fmla="+- 0 -1334 -4074"/>
                                <a:gd name="T35" fmla="*/ -1334 h 2966"/>
                                <a:gd name="T36" fmla="+- 0 7367 3757"/>
                                <a:gd name="T37" fmla="*/ T36 w 4091"/>
                                <a:gd name="T38" fmla="+- 0 -1420 -4074"/>
                                <a:gd name="T39" fmla="*/ -1420 h 2966"/>
                                <a:gd name="T40" fmla="+- 0 7469 3757"/>
                                <a:gd name="T41" fmla="*/ T40 w 4091"/>
                                <a:gd name="T42" fmla="+- 0 -1520 -4074"/>
                                <a:gd name="T43" fmla="*/ -1520 h 29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4091" h="2966">
                                  <a:moveTo>
                                    <a:pt x="3712" y="2554"/>
                                  </a:moveTo>
                                  <a:lnTo>
                                    <a:pt x="2805" y="2554"/>
                                  </a:lnTo>
                                  <a:lnTo>
                                    <a:pt x="2873" y="2623"/>
                                  </a:lnTo>
                                  <a:lnTo>
                                    <a:pt x="2951" y="2681"/>
                                  </a:lnTo>
                                  <a:lnTo>
                                    <a:pt x="3036" y="2725"/>
                                  </a:lnTo>
                                  <a:lnTo>
                                    <a:pt x="3129" y="2755"/>
                                  </a:lnTo>
                                  <a:lnTo>
                                    <a:pt x="3227" y="2770"/>
                                  </a:lnTo>
                                  <a:lnTo>
                                    <a:pt x="3261" y="2771"/>
                                  </a:lnTo>
                                  <a:lnTo>
                                    <a:pt x="3447" y="2740"/>
                                  </a:lnTo>
                                  <a:lnTo>
                                    <a:pt x="3610" y="2654"/>
                                  </a:lnTo>
                                  <a:lnTo>
                                    <a:pt x="3712" y="2554"/>
                                  </a:lnTo>
                                </a:path>
                              </a:pathLst>
                            </a:custGeom>
                            <a:solidFill>
                              <a:srgbClr val="6ABFE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18" name="Freeform 8"/>
                          <wps:cNvSpPr>
                            <a:spLocks/>
                          </wps:cNvSpPr>
                          <wps:spPr bwMode="auto">
                            <a:xfrm>
                              <a:off x="3757" y="-4074"/>
                              <a:ext cx="4091" cy="2966"/>
                            </a:xfrm>
                            <a:custGeom>
                              <a:avLst/>
                              <a:gdLst>
                                <a:gd name="T0" fmla="+- 0 7836 3757"/>
                                <a:gd name="T1" fmla="*/ T0 w 4091"/>
                                <a:gd name="T2" fmla="+- 0 -2012 -4074"/>
                                <a:gd name="T3" fmla="*/ -2012 h 2966"/>
                                <a:gd name="T4" fmla="+- 0 7640 3757"/>
                                <a:gd name="T5" fmla="*/ T4 w 4091"/>
                                <a:gd name="T6" fmla="+- 0 -2012 -4074"/>
                                <a:gd name="T7" fmla="*/ -2012 h 2966"/>
                                <a:gd name="T8" fmla="+- 0 7661 3757"/>
                                <a:gd name="T9" fmla="*/ T8 w 4091"/>
                                <a:gd name="T10" fmla="+- 0 -2009 -4074"/>
                                <a:gd name="T11" fmla="*/ -2009 h 2966"/>
                                <a:gd name="T12" fmla="+- 0 7681 3757"/>
                                <a:gd name="T13" fmla="*/ T12 w 4091"/>
                                <a:gd name="T14" fmla="+- 0 -2004 -4074"/>
                                <a:gd name="T15" fmla="*/ -2004 h 2966"/>
                                <a:gd name="T16" fmla="+- 0 7700 3757"/>
                                <a:gd name="T17" fmla="*/ T16 w 4091"/>
                                <a:gd name="T18" fmla="+- 0 -2001 -4074"/>
                                <a:gd name="T19" fmla="*/ -2001 h 2966"/>
                                <a:gd name="T20" fmla="+- 0 7719 3757"/>
                                <a:gd name="T21" fmla="*/ T20 w 4091"/>
                                <a:gd name="T22" fmla="+- 0 -1999 -4074"/>
                                <a:gd name="T23" fmla="*/ -1999 h 2966"/>
                                <a:gd name="T24" fmla="+- 0 7739 3757"/>
                                <a:gd name="T25" fmla="*/ T24 w 4091"/>
                                <a:gd name="T26" fmla="+- 0 -1998 -4074"/>
                                <a:gd name="T27" fmla="*/ -1998 h 2966"/>
                                <a:gd name="T28" fmla="+- 0 7836 3757"/>
                                <a:gd name="T29" fmla="*/ T28 w 4091"/>
                                <a:gd name="T30" fmla="+- 0 -2012 -4074"/>
                                <a:gd name="T31" fmla="*/ -2012 h 2966"/>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4091" h="2966">
                                  <a:moveTo>
                                    <a:pt x="4079" y="2062"/>
                                  </a:moveTo>
                                  <a:lnTo>
                                    <a:pt x="3883" y="2062"/>
                                  </a:lnTo>
                                  <a:lnTo>
                                    <a:pt x="3904" y="2065"/>
                                  </a:lnTo>
                                  <a:lnTo>
                                    <a:pt x="3924" y="2070"/>
                                  </a:lnTo>
                                  <a:lnTo>
                                    <a:pt x="3943" y="2073"/>
                                  </a:lnTo>
                                  <a:lnTo>
                                    <a:pt x="3962" y="2075"/>
                                  </a:lnTo>
                                  <a:lnTo>
                                    <a:pt x="3982" y="2076"/>
                                  </a:lnTo>
                                  <a:lnTo>
                                    <a:pt x="4079" y="2062"/>
                                  </a:lnTo>
                                </a:path>
                              </a:pathLst>
                            </a:custGeom>
                            <a:solidFill>
                              <a:srgbClr val="6ABFE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19" name="Freeform 9"/>
                          <wps:cNvSpPr>
                            <a:spLocks/>
                          </wps:cNvSpPr>
                          <wps:spPr bwMode="auto">
                            <a:xfrm>
                              <a:off x="3757" y="-4074"/>
                              <a:ext cx="4091" cy="2966"/>
                            </a:xfrm>
                            <a:custGeom>
                              <a:avLst/>
                              <a:gdLst>
                                <a:gd name="T0" fmla="+- 0 4235 3757"/>
                                <a:gd name="T1" fmla="*/ T0 w 4091"/>
                                <a:gd name="T2" fmla="+- 0 -3006 -4074"/>
                                <a:gd name="T3" fmla="*/ -3006 h 2966"/>
                                <a:gd name="T4" fmla="+- 0 4154 3757"/>
                                <a:gd name="T5" fmla="*/ T4 w 4091"/>
                                <a:gd name="T6" fmla="+- 0 -3001 -4074"/>
                                <a:gd name="T7" fmla="*/ -3001 h 2966"/>
                                <a:gd name="T8" fmla="+- 0 4077 3757"/>
                                <a:gd name="T9" fmla="*/ T8 w 4091"/>
                                <a:gd name="T10" fmla="+- 0 -2982 -4074"/>
                                <a:gd name="T11" fmla="*/ -2982 h 2966"/>
                                <a:gd name="T12" fmla="+- 0 4006 3757"/>
                                <a:gd name="T13" fmla="*/ T12 w 4091"/>
                                <a:gd name="T14" fmla="+- 0 -2949 -4074"/>
                                <a:gd name="T15" fmla="*/ -2949 h 2966"/>
                                <a:gd name="T16" fmla="+- 0 3942 3757"/>
                                <a:gd name="T17" fmla="*/ T16 w 4091"/>
                                <a:gd name="T18" fmla="+- 0 -2905 -4074"/>
                                <a:gd name="T19" fmla="*/ -2905 h 2966"/>
                                <a:gd name="T20" fmla="+- 0 3885 3757"/>
                                <a:gd name="T21" fmla="*/ T20 w 4091"/>
                                <a:gd name="T22" fmla="+- 0 -2850 -4074"/>
                                <a:gd name="T23" fmla="*/ -2850 h 2966"/>
                                <a:gd name="T24" fmla="+- 0 3838 3757"/>
                                <a:gd name="T25" fmla="*/ T24 w 4091"/>
                                <a:gd name="T26" fmla="+- 0 -2786 -4074"/>
                                <a:gd name="T27" fmla="*/ -2786 h 2966"/>
                                <a:gd name="T28" fmla="+- 0 3800 3757"/>
                                <a:gd name="T29" fmla="*/ T28 w 4091"/>
                                <a:gd name="T30" fmla="+- 0 -2714 -4074"/>
                                <a:gd name="T31" fmla="*/ -2714 h 2966"/>
                                <a:gd name="T32" fmla="+- 0 3774 3757"/>
                                <a:gd name="T33" fmla="*/ T32 w 4091"/>
                                <a:gd name="T34" fmla="+- 0 -2636 -4074"/>
                                <a:gd name="T35" fmla="*/ -2636 h 2966"/>
                                <a:gd name="T36" fmla="+- 0 3760 3757"/>
                                <a:gd name="T37" fmla="*/ T36 w 4091"/>
                                <a:gd name="T38" fmla="+- 0 -2554 -4074"/>
                                <a:gd name="T39" fmla="*/ -2554 h 2966"/>
                                <a:gd name="T40" fmla="+- 0 3757 3757"/>
                                <a:gd name="T41" fmla="*/ T40 w 4091"/>
                                <a:gd name="T42" fmla="+- 0 -2502 -4074"/>
                                <a:gd name="T43" fmla="*/ -2502 h 2966"/>
                                <a:gd name="T44" fmla="+- 0 3760 3757"/>
                                <a:gd name="T45" fmla="*/ T44 w 4091"/>
                                <a:gd name="T46" fmla="+- 0 -2450 -4074"/>
                                <a:gd name="T47" fmla="*/ -2450 h 2966"/>
                                <a:gd name="T48" fmla="+- 0 3773 3757"/>
                                <a:gd name="T49" fmla="*/ T48 w 4091"/>
                                <a:gd name="T50" fmla="+- 0 -2368 -4074"/>
                                <a:gd name="T51" fmla="*/ -2368 h 2966"/>
                                <a:gd name="T52" fmla="+- 0 3800 3757"/>
                                <a:gd name="T53" fmla="*/ T52 w 4091"/>
                                <a:gd name="T54" fmla="+- 0 -2290 -4074"/>
                                <a:gd name="T55" fmla="*/ -2290 h 2966"/>
                                <a:gd name="T56" fmla="+- 0 3837 3757"/>
                                <a:gd name="T57" fmla="*/ T56 w 4091"/>
                                <a:gd name="T58" fmla="+- 0 -2219 -4074"/>
                                <a:gd name="T59" fmla="*/ -2219 h 2966"/>
                                <a:gd name="T60" fmla="+- 0 3885 3757"/>
                                <a:gd name="T61" fmla="*/ T60 w 4091"/>
                                <a:gd name="T62" fmla="+- 0 -2155 -4074"/>
                                <a:gd name="T63" fmla="*/ -2155 h 2966"/>
                                <a:gd name="T64" fmla="+- 0 3941 3757"/>
                                <a:gd name="T65" fmla="*/ T64 w 4091"/>
                                <a:gd name="T66" fmla="+- 0 -2099 -4074"/>
                                <a:gd name="T67" fmla="*/ -2099 h 2966"/>
                                <a:gd name="T68" fmla="+- 0 4006 3757"/>
                                <a:gd name="T69" fmla="*/ T68 w 4091"/>
                                <a:gd name="T70" fmla="+- 0 -2055 -4074"/>
                                <a:gd name="T71" fmla="*/ -2055 h 2966"/>
                                <a:gd name="T72" fmla="+- 0 4077 3757"/>
                                <a:gd name="T73" fmla="*/ T72 w 4091"/>
                                <a:gd name="T74" fmla="+- 0 -2022 -4074"/>
                                <a:gd name="T75" fmla="*/ -2022 h 2966"/>
                                <a:gd name="T76" fmla="+- 0 4154 3757"/>
                                <a:gd name="T77" fmla="*/ T76 w 4091"/>
                                <a:gd name="T78" fmla="+- 0 -2003 -4074"/>
                                <a:gd name="T79" fmla="*/ -2003 h 2966"/>
                                <a:gd name="T80" fmla="+- 0 4235 3757"/>
                                <a:gd name="T81" fmla="*/ T80 w 4091"/>
                                <a:gd name="T82" fmla="+- 0 -1998 -4074"/>
                                <a:gd name="T83" fmla="*/ -1998 h 2966"/>
                                <a:gd name="T84" fmla="+- 0 4276 3757"/>
                                <a:gd name="T85" fmla="*/ T84 w 4091"/>
                                <a:gd name="T86" fmla="+- 0 -2002 -4074"/>
                                <a:gd name="T87" fmla="*/ -2002 h 2966"/>
                                <a:gd name="T88" fmla="+- 0 4319 3757"/>
                                <a:gd name="T89" fmla="*/ T88 w 4091"/>
                                <a:gd name="T90" fmla="+- 0 -2010 -4074"/>
                                <a:gd name="T91" fmla="*/ -2010 h 2966"/>
                                <a:gd name="T92" fmla="+- 0 4333 3757"/>
                                <a:gd name="T93" fmla="*/ T92 w 4091"/>
                                <a:gd name="T94" fmla="+- 0 -2012 -4074"/>
                                <a:gd name="T95" fmla="*/ -2012 h 2966"/>
                                <a:gd name="T96" fmla="+- 0 7836 3757"/>
                                <a:gd name="T97" fmla="*/ T96 w 4091"/>
                                <a:gd name="T98" fmla="+- 0 -2012 -4074"/>
                                <a:gd name="T99" fmla="*/ -2012 h 2966"/>
                                <a:gd name="T100" fmla="+- 0 7891 3757"/>
                                <a:gd name="T101" fmla="*/ T100 w 4091"/>
                                <a:gd name="T102" fmla="+- 0 -2021 -4074"/>
                                <a:gd name="T103" fmla="*/ -2021 h 2966"/>
                                <a:gd name="T104" fmla="+- 0 8012 3757"/>
                                <a:gd name="T105" fmla="*/ T104 w 4091"/>
                                <a:gd name="T106" fmla="+- 0 -2083 -4074"/>
                                <a:gd name="T107" fmla="*/ -2083 h 2966"/>
                                <a:gd name="T108" fmla="+- 0 8111 3757"/>
                                <a:gd name="T109" fmla="*/ T108 w 4091"/>
                                <a:gd name="T110" fmla="+- 0 -2180 -4074"/>
                                <a:gd name="T111" fmla="*/ -2180 h 2966"/>
                                <a:gd name="T112" fmla="+- 0 8180 3757"/>
                                <a:gd name="T113" fmla="*/ T112 w 4091"/>
                                <a:gd name="T114" fmla="+- 0 -2305 -4074"/>
                                <a:gd name="T115" fmla="*/ -2305 h 2966"/>
                                <a:gd name="T116" fmla="+- 0 8214 3757"/>
                                <a:gd name="T117" fmla="*/ T116 w 4091"/>
                                <a:gd name="T118" fmla="+- 0 -2450 -4074"/>
                                <a:gd name="T119" fmla="*/ -2450 h 2966"/>
                                <a:gd name="T120" fmla="+- 0 8216 3757"/>
                                <a:gd name="T121" fmla="*/ T120 w 4091"/>
                                <a:gd name="T122" fmla="+- 0 -2502 -4074"/>
                                <a:gd name="T123" fmla="*/ -2502 h 2966"/>
                                <a:gd name="T124" fmla="+- 0 8195 3757"/>
                                <a:gd name="T125" fmla="*/ T124 w 4091"/>
                                <a:gd name="T126" fmla="+- 0 -2652 -4074"/>
                                <a:gd name="T127" fmla="*/ -2652 h 2966"/>
                                <a:gd name="T128" fmla="+- 0 8137 3757"/>
                                <a:gd name="T129" fmla="*/ T128 w 4091"/>
                                <a:gd name="T130" fmla="+- 0 -2784 -4074"/>
                                <a:gd name="T131" fmla="*/ -2784 h 2966"/>
                                <a:gd name="T132" fmla="+- 0 8047 3757"/>
                                <a:gd name="T133" fmla="*/ T132 w 4091"/>
                                <a:gd name="T134" fmla="+- 0 -2891 -4074"/>
                                <a:gd name="T135" fmla="*/ -2891 h 2966"/>
                                <a:gd name="T136" fmla="+- 0 7933 3757"/>
                                <a:gd name="T137" fmla="*/ T136 w 4091"/>
                                <a:gd name="T138" fmla="+- 0 -2966 -4074"/>
                                <a:gd name="T139" fmla="*/ -2966 h 2966"/>
                                <a:gd name="T140" fmla="+- 0 7848 3757"/>
                                <a:gd name="T141" fmla="*/ T140 w 4091"/>
                                <a:gd name="T142" fmla="+- 0 -2990 -4074"/>
                                <a:gd name="T143" fmla="*/ -2990 h 2966"/>
                                <a:gd name="T144" fmla="+- 0 4333 3757"/>
                                <a:gd name="T145" fmla="*/ T144 w 4091"/>
                                <a:gd name="T146" fmla="+- 0 -2990 -4074"/>
                                <a:gd name="T147" fmla="*/ -2990 h 2966"/>
                                <a:gd name="T148" fmla="+- 0 4326 3757"/>
                                <a:gd name="T149" fmla="*/ T148 w 4091"/>
                                <a:gd name="T150" fmla="+- 0 -2993 -4074"/>
                                <a:gd name="T151" fmla="*/ -2993 h 2966"/>
                                <a:gd name="T152" fmla="+- 0 4319 3757"/>
                                <a:gd name="T153" fmla="*/ T152 w 4091"/>
                                <a:gd name="T154" fmla="+- 0 -2994 -4074"/>
                                <a:gd name="T155" fmla="*/ -2994 h 2966"/>
                                <a:gd name="T156" fmla="+- 0 4276 3757"/>
                                <a:gd name="T157" fmla="*/ T156 w 4091"/>
                                <a:gd name="T158" fmla="+- 0 -3002 -4074"/>
                                <a:gd name="T159" fmla="*/ -3002 h 2966"/>
                                <a:gd name="T160" fmla="+- 0 4235 3757"/>
                                <a:gd name="T161" fmla="*/ T160 w 4091"/>
                                <a:gd name="T162" fmla="+- 0 -3006 -4074"/>
                                <a:gd name="T163" fmla="*/ -3006 h 29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4091" h="2966">
                                  <a:moveTo>
                                    <a:pt x="478" y="1068"/>
                                  </a:moveTo>
                                  <a:lnTo>
                                    <a:pt x="397" y="1073"/>
                                  </a:lnTo>
                                  <a:lnTo>
                                    <a:pt x="320" y="1092"/>
                                  </a:lnTo>
                                  <a:lnTo>
                                    <a:pt x="249" y="1125"/>
                                  </a:lnTo>
                                  <a:lnTo>
                                    <a:pt x="185" y="1169"/>
                                  </a:lnTo>
                                  <a:lnTo>
                                    <a:pt x="128" y="1224"/>
                                  </a:lnTo>
                                  <a:lnTo>
                                    <a:pt x="81" y="1288"/>
                                  </a:lnTo>
                                  <a:lnTo>
                                    <a:pt x="43" y="1360"/>
                                  </a:lnTo>
                                  <a:lnTo>
                                    <a:pt x="17" y="1438"/>
                                  </a:lnTo>
                                  <a:lnTo>
                                    <a:pt x="3" y="1520"/>
                                  </a:lnTo>
                                  <a:lnTo>
                                    <a:pt x="0" y="1572"/>
                                  </a:lnTo>
                                  <a:lnTo>
                                    <a:pt x="3" y="1624"/>
                                  </a:lnTo>
                                  <a:lnTo>
                                    <a:pt x="16" y="1706"/>
                                  </a:lnTo>
                                  <a:lnTo>
                                    <a:pt x="43" y="1784"/>
                                  </a:lnTo>
                                  <a:lnTo>
                                    <a:pt x="80" y="1855"/>
                                  </a:lnTo>
                                  <a:lnTo>
                                    <a:pt x="128" y="1919"/>
                                  </a:lnTo>
                                  <a:lnTo>
                                    <a:pt x="184" y="1975"/>
                                  </a:lnTo>
                                  <a:lnTo>
                                    <a:pt x="249" y="2019"/>
                                  </a:lnTo>
                                  <a:lnTo>
                                    <a:pt x="320" y="2052"/>
                                  </a:lnTo>
                                  <a:lnTo>
                                    <a:pt x="397" y="2071"/>
                                  </a:lnTo>
                                  <a:lnTo>
                                    <a:pt x="478" y="2076"/>
                                  </a:lnTo>
                                  <a:lnTo>
                                    <a:pt x="519" y="2072"/>
                                  </a:lnTo>
                                  <a:lnTo>
                                    <a:pt x="562" y="2064"/>
                                  </a:lnTo>
                                  <a:lnTo>
                                    <a:pt x="576" y="2062"/>
                                  </a:lnTo>
                                  <a:lnTo>
                                    <a:pt x="4079" y="2062"/>
                                  </a:lnTo>
                                  <a:lnTo>
                                    <a:pt x="4134" y="2053"/>
                                  </a:lnTo>
                                  <a:lnTo>
                                    <a:pt x="4255" y="1991"/>
                                  </a:lnTo>
                                  <a:lnTo>
                                    <a:pt x="4354" y="1894"/>
                                  </a:lnTo>
                                  <a:lnTo>
                                    <a:pt x="4423" y="1769"/>
                                  </a:lnTo>
                                  <a:lnTo>
                                    <a:pt x="4457" y="1624"/>
                                  </a:lnTo>
                                  <a:lnTo>
                                    <a:pt x="4459" y="1572"/>
                                  </a:lnTo>
                                  <a:lnTo>
                                    <a:pt x="4438" y="1422"/>
                                  </a:lnTo>
                                  <a:lnTo>
                                    <a:pt x="4380" y="1290"/>
                                  </a:lnTo>
                                  <a:lnTo>
                                    <a:pt x="4290" y="1183"/>
                                  </a:lnTo>
                                  <a:lnTo>
                                    <a:pt x="4176" y="1108"/>
                                  </a:lnTo>
                                  <a:lnTo>
                                    <a:pt x="4091" y="1084"/>
                                  </a:lnTo>
                                  <a:lnTo>
                                    <a:pt x="576" y="1084"/>
                                  </a:lnTo>
                                  <a:lnTo>
                                    <a:pt x="569" y="1081"/>
                                  </a:lnTo>
                                  <a:lnTo>
                                    <a:pt x="562" y="1080"/>
                                  </a:lnTo>
                                  <a:lnTo>
                                    <a:pt x="519" y="1072"/>
                                  </a:lnTo>
                                  <a:lnTo>
                                    <a:pt x="478" y="1068"/>
                                  </a:lnTo>
                                </a:path>
                              </a:pathLst>
                            </a:custGeom>
                            <a:solidFill>
                              <a:srgbClr val="6ABFE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0" name="Freeform 10"/>
                          <wps:cNvSpPr>
                            <a:spLocks/>
                          </wps:cNvSpPr>
                          <wps:spPr bwMode="auto">
                            <a:xfrm>
                              <a:off x="3757" y="-4074"/>
                              <a:ext cx="4091" cy="2966"/>
                            </a:xfrm>
                            <a:custGeom>
                              <a:avLst/>
                              <a:gdLst>
                                <a:gd name="T0" fmla="+- 0 4934 3757"/>
                                <a:gd name="T1" fmla="*/ T0 w 4091"/>
                                <a:gd name="T2" fmla="+- 0 -3700 -4074"/>
                                <a:gd name="T3" fmla="*/ -3700 h 2966"/>
                                <a:gd name="T4" fmla="+- 0 4864 3757"/>
                                <a:gd name="T5" fmla="*/ T4 w 4091"/>
                                <a:gd name="T6" fmla="+- 0 -3693 -4074"/>
                                <a:gd name="T7" fmla="*/ -3693 h 2966"/>
                                <a:gd name="T8" fmla="+- 0 4796 3757"/>
                                <a:gd name="T9" fmla="*/ T8 w 4091"/>
                                <a:gd name="T10" fmla="+- 0 -3678 -4074"/>
                                <a:gd name="T11" fmla="*/ -3678 h 2966"/>
                                <a:gd name="T12" fmla="+- 0 4731 3757"/>
                                <a:gd name="T13" fmla="*/ T12 w 4091"/>
                                <a:gd name="T14" fmla="+- 0 -3654 -4074"/>
                                <a:gd name="T15" fmla="*/ -3654 h 2966"/>
                                <a:gd name="T16" fmla="+- 0 4669 3757"/>
                                <a:gd name="T17" fmla="*/ T16 w 4091"/>
                                <a:gd name="T18" fmla="+- 0 -3623 -4074"/>
                                <a:gd name="T19" fmla="*/ -3623 h 2966"/>
                                <a:gd name="T20" fmla="+- 0 4609 3757"/>
                                <a:gd name="T21" fmla="*/ T20 w 4091"/>
                                <a:gd name="T22" fmla="+- 0 -3585 -4074"/>
                                <a:gd name="T23" fmla="*/ -3585 h 2966"/>
                                <a:gd name="T24" fmla="+- 0 4554 3757"/>
                                <a:gd name="T25" fmla="*/ T24 w 4091"/>
                                <a:gd name="T26" fmla="+- 0 -3540 -4074"/>
                                <a:gd name="T27" fmla="*/ -3540 h 2966"/>
                                <a:gd name="T28" fmla="+- 0 4504 3757"/>
                                <a:gd name="T29" fmla="*/ T28 w 4091"/>
                                <a:gd name="T30" fmla="+- 0 -3489 -4074"/>
                                <a:gd name="T31" fmla="*/ -3489 h 2966"/>
                                <a:gd name="T32" fmla="+- 0 4459 3757"/>
                                <a:gd name="T33" fmla="*/ T32 w 4091"/>
                                <a:gd name="T34" fmla="+- 0 -3432 -4074"/>
                                <a:gd name="T35" fmla="*/ -3432 h 2966"/>
                                <a:gd name="T36" fmla="+- 0 4420 3757"/>
                                <a:gd name="T37" fmla="*/ T36 w 4091"/>
                                <a:gd name="T38" fmla="+- 0 -3370 -4074"/>
                                <a:gd name="T39" fmla="*/ -3370 h 2966"/>
                                <a:gd name="T40" fmla="+- 0 4387 3757"/>
                                <a:gd name="T41" fmla="*/ T40 w 4091"/>
                                <a:gd name="T42" fmla="+- 0 -3303 -4074"/>
                                <a:gd name="T43" fmla="*/ -3303 h 2966"/>
                                <a:gd name="T44" fmla="+- 0 4361 3757"/>
                                <a:gd name="T45" fmla="*/ T44 w 4091"/>
                                <a:gd name="T46" fmla="+- 0 -3231 -4074"/>
                                <a:gd name="T47" fmla="*/ -3231 h 2966"/>
                                <a:gd name="T48" fmla="+- 0 4343 3757"/>
                                <a:gd name="T49" fmla="*/ T48 w 4091"/>
                                <a:gd name="T50" fmla="+- 0 -3155 -4074"/>
                                <a:gd name="T51" fmla="*/ -3155 h 2966"/>
                                <a:gd name="T52" fmla="+- 0 4333 3757"/>
                                <a:gd name="T53" fmla="*/ T52 w 4091"/>
                                <a:gd name="T54" fmla="+- 0 -3076 -4074"/>
                                <a:gd name="T55" fmla="*/ -3076 h 2966"/>
                                <a:gd name="T56" fmla="+- 0 4332 3757"/>
                                <a:gd name="T57" fmla="*/ T56 w 4091"/>
                                <a:gd name="T58" fmla="+- 0 -2993 -4074"/>
                                <a:gd name="T59" fmla="*/ -2993 h 2966"/>
                                <a:gd name="T60" fmla="+- 0 4333 3757"/>
                                <a:gd name="T61" fmla="*/ T60 w 4091"/>
                                <a:gd name="T62" fmla="+- 0 -2990 -4074"/>
                                <a:gd name="T63" fmla="*/ -2990 h 2966"/>
                                <a:gd name="T64" fmla="+- 0 7640 3757"/>
                                <a:gd name="T65" fmla="*/ T64 w 4091"/>
                                <a:gd name="T66" fmla="+- 0 -2990 -4074"/>
                                <a:gd name="T67" fmla="*/ -2990 h 2966"/>
                                <a:gd name="T68" fmla="+- 0 7640 3757"/>
                                <a:gd name="T69" fmla="*/ T68 w 4091"/>
                                <a:gd name="T70" fmla="+- 0 -2998 -4074"/>
                                <a:gd name="T71" fmla="*/ -2998 h 2966"/>
                                <a:gd name="T72" fmla="+- 0 7641 3757"/>
                                <a:gd name="T73" fmla="*/ T72 w 4091"/>
                                <a:gd name="T74" fmla="+- 0 -3000 -4074"/>
                                <a:gd name="T75" fmla="*/ -3000 h 2966"/>
                                <a:gd name="T76" fmla="+- 0 7639 3757"/>
                                <a:gd name="T77" fmla="*/ T76 w 4091"/>
                                <a:gd name="T78" fmla="+- 0 -3080 -4074"/>
                                <a:gd name="T79" fmla="*/ -3080 h 2966"/>
                                <a:gd name="T80" fmla="+- 0 7629 3757"/>
                                <a:gd name="T81" fmla="*/ T80 w 4091"/>
                                <a:gd name="T82" fmla="+- 0 -3160 -4074"/>
                                <a:gd name="T83" fmla="*/ -3160 h 2966"/>
                                <a:gd name="T84" fmla="+- 0 7609 3757"/>
                                <a:gd name="T85" fmla="*/ T84 w 4091"/>
                                <a:gd name="T86" fmla="+- 0 -3237 -4074"/>
                                <a:gd name="T87" fmla="*/ -3237 h 2966"/>
                                <a:gd name="T88" fmla="+- 0 7582 3757"/>
                                <a:gd name="T89" fmla="*/ T88 w 4091"/>
                                <a:gd name="T90" fmla="+- 0 -3311 -4074"/>
                                <a:gd name="T91" fmla="*/ -3311 h 2966"/>
                                <a:gd name="T92" fmla="+- 0 7547 3757"/>
                                <a:gd name="T93" fmla="*/ T92 w 4091"/>
                                <a:gd name="T94" fmla="+- 0 -3381 -4074"/>
                                <a:gd name="T95" fmla="*/ -3381 h 2966"/>
                                <a:gd name="T96" fmla="+- 0 7504 3757"/>
                                <a:gd name="T97" fmla="*/ T96 w 4091"/>
                                <a:gd name="T98" fmla="+- 0 -3447 -4074"/>
                                <a:gd name="T99" fmla="*/ -3447 h 2966"/>
                                <a:gd name="T100" fmla="+- 0 7453 3757"/>
                                <a:gd name="T101" fmla="*/ T100 w 4091"/>
                                <a:gd name="T102" fmla="+- 0 -3507 -4074"/>
                                <a:gd name="T103" fmla="*/ -3507 h 2966"/>
                                <a:gd name="T104" fmla="+- 0 7436 3757"/>
                                <a:gd name="T105" fmla="*/ T104 w 4091"/>
                                <a:gd name="T106" fmla="+- 0 -3524 -4074"/>
                                <a:gd name="T107" fmla="*/ -3524 h 2966"/>
                                <a:gd name="T108" fmla="+- 0 5374 3757"/>
                                <a:gd name="T109" fmla="*/ T108 w 4091"/>
                                <a:gd name="T110" fmla="+- 0 -3524 -4074"/>
                                <a:gd name="T111" fmla="*/ -3524 h 2966"/>
                                <a:gd name="T112" fmla="+- 0 5352 3757"/>
                                <a:gd name="T113" fmla="*/ T112 w 4091"/>
                                <a:gd name="T114" fmla="+- 0 -3545 -4074"/>
                                <a:gd name="T115" fmla="*/ -3545 h 2966"/>
                                <a:gd name="T116" fmla="+- 0 5285 3757"/>
                                <a:gd name="T117" fmla="*/ T116 w 4091"/>
                                <a:gd name="T118" fmla="+- 0 -3597 -4074"/>
                                <a:gd name="T119" fmla="*/ -3597 h 2966"/>
                                <a:gd name="T120" fmla="+- 0 5216 3757"/>
                                <a:gd name="T121" fmla="*/ T120 w 4091"/>
                                <a:gd name="T122" fmla="+- 0 -3637 -4074"/>
                                <a:gd name="T123" fmla="*/ -3637 h 2966"/>
                                <a:gd name="T124" fmla="+- 0 5146 3757"/>
                                <a:gd name="T125" fmla="*/ T124 w 4091"/>
                                <a:gd name="T126" fmla="+- 0 -3668 -4074"/>
                                <a:gd name="T127" fmla="*/ -3668 h 2966"/>
                                <a:gd name="T128" fmla="+- 0 5075 3757"/>
                                <a:gd name="T129" fmla="*/ T128 w 4091"/>
                                <a:gd name="T130" fmla="+- 0 -3688 -4074"/>
                                <a:gd name="T131" fmla="*/ -3688 h 2966"/>
                                <a:gd name="T132" fmla="+- 0 5004 3757"/>
                                <a:gd name="T133" fmla="*/ T132 w 4091"/>
                                <a:gd name="T134" fmla="+- 0 -3699 -4074"/>
                                <a:gd name="T135" fmla="*/ -3699 h 2966"/>
                                <a:gd name="T136" fmla="+- 0 4934 3757"/>
                                <a:gd name="T137" fmla="*/ T136 w 4091"/>
                                <a:gd name="T138" fmla="+- 0 -3700 -4074"/>
                                <a:gd name="T139" fmla="*/ -3700 h 29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Lst>
                              <a:rect l="0" t="0" r="r" b="b"/>
                              <a:pathLst>
                                <a:path w="4091" h="2966">
                                  <a:moveTo>
                                    <a:pt x="1177" y="374"/>
                                  </a:moveTo>
                                  <a:lnTo>
                                    <a:pt x="1107" y="381"/>
                                  </a:lnTo>
                                  <a:lnTo>
                                    <a:pt x="1039" y="396"/>
                                  </a:lnTo>
                                  <a:lnTo>
                                    <a:pt x="974" y="420"/>
                                  </a:lnTo>
                                  <a:lnTo>
                                    <a:pt x="912" y="451"/>
                                  </a:lnTo>
                                  <a:lnTo>
                                    <a:pt x="852" y="489"/>
                                  </a:lnTo>
                                  <a:lnTo>
                                    <a:pt x="797" y="534"/>
                                  </a:lnTo>
                                  <a:lnTo>
                                    <a:pt x="747" y="585"/>
                                  </a:lnTo>
                                  <a:lnTo>
                                    <a:pt x="702" y="642"/>
                                  </a:lnTo>
                                  <a:lnTo>
                                    <a:pt x="663" y="704"/>
                                  </a:lnTo>
                                  <a:lnTo>
                                    <a:pt x="630" y="771"/>
                                  </a:lnTo>
                                  <a:lnTo>
                                    <a:pt x="604" y="843"/>
                                  </a:lnTo>
                                  <a:lnTo>
                                    <a:pt x="586" y="919"/>
                                  </a:lnTo>
                                  <a:lnTo>
                                    <a:pt x="576" y="998"/>
                                  </a:lnTo>
                                  <a:lnTo>
                                    <a:pt x="575" y="1081"/>
                                  </a:lnTo>
                                  <a:lnTo>
                                    <a:pt x="576" y="1084"/>
                                  </a:lnTo>
                                  <a:lnTo>
                                    <a:pt x="3883" y="1084"/>
                                  </a:lnTo>
                                  <a:lnTo>
                                    <a:pt x="3883" y="1076"/>
                                  </a:lnTo>
                                  <a:lnTo>
                                    <a:pt x="3884" y="1074"/>
                                  </a:lnTo>
                                  <a:lnTo>
                                    <a:pt x="3882" y="994"/>
                                  </a:lnTo>
                                  <a:lnTo>
                                    <a:pt x="3872" y="914"/>
                                  </a:lnTo>
                                  <a:lnTo>
                                    <a:pt x="3852" y="837"/>
                                  </a:lnTo>
                                  <a:lnTo>
                                    <a:pt x="3825" y="763"/>
                                  </a:lnTo>
                                  <a:lnTo>
                                    <a:pt x="3790" y="693"/>
                                  </a:lnTo>
                                  <a:lnTo>
                                    <a:pt x="3747" y="627"/>
                                  </a:lnTo>
                                  <a:lnTo>
                                    <a:pt x="3696" y="567"/>
                                  </a:lnTo>
                                  <a:lnTo>
                                    <a:pt x="3679" y="550"/>
                                  </a:lnTo>
                                  <a:lnTo>
                                    <a:pt x="1617" y="550"/>
                                  </a:lnTo>
                                  <a:lnTo>
                                    <a:pt x="1595" y="529"/>
                                  </a:lnTo>
                                  <a:lnTo>
                                    <a:pt x="1528" y="477"/>
                                  </a:lnTo>
                                  <a:lnTo>
                                    <a:pt x="1459" y="437"/>
                                  </a:lnTo>
                                  <a:lnTo>
                                    <a:pt x="1389" y="406"/>
                                  </a:lnTo>
                                  <a:lnTo>
                                    <a:pt x="1318" y="386"/>
                                  </a:lnTo>
                                  <a:lnTo>
                                    <a:pt x="1247" y="375"/>
                                  </a:lnTo>
                                  <a:lnTo>
                                    <a:pt x="1177" y="374"/>
                                  </a:lnTo>
                                </a:path>
                              </a:pathLst>
                            </a:custGeom>
                            <a:solidFill>
                              <a:srgbClr val="6ABFE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1" name="Freeform 11"/>
                          <wps:cNvSpPr>
                            <a:spLocks/>
                          </wps:cNvSpPr>
                          <wps:spPr bwMode="auto">
                            <a:xfrm>
                              <a:off x="3757" y="-4074"/>
                              <a:ext cx="4091" cy="2966"/>
                            </a:xfrm>
                            <a:custGeom>
                              <a:avLst/>
                              <a:gdLst>
                                <a:gd name="T0" fmla="+- 0 7753 3757"/>
                                <a:gd name="T1" fmla="*/ T0 w 4091"/>
                                <a:gd name="T2" fmla="+- 0 -3006 -4074"/>
                                <a:gd name="T3" fmla="*/ -3006 h 2966"/>
                                <a:gd name="T4" fmla="+- 0 7739 3757"/>
                                <a:gd name="T5" fmla="*/ T4 w 4091"/>
                                <a:gd name="T6" fmla="+- 0 -3006 -4074"/>
                                <a:gd name="T7" fmla="*/ -3006 h 2966"/>
                                <a:gd name="T8" fmla="+- 0 7718 3757"/>
                                <a:gd name="T9" fmla="*/ T8 w 4091"/>
                                <a:gd name="T10" fmla="+- 0 -3005 -4074"/>
                                <a:gd name="T11" fmla="*/ -3005 h 2966"/>
                                <a:gd name="T12" fmla="+- 0 7699 3757"/>
                                <a:gd name="T13" fmla="*/ T12 w 4091"/>
                                <a:gd name="T14" fmla="+- 0 -3003 -4074"/>
                                <a:gd name="T15" fmla="*/ -3003 h 2966"/>
                                <a:gd name="T16" fmla="+- 0 7680 3757"/>
                                <a:gd name="T17" fmla="*/ T16 w 4091"/>
                                <a:gd name="T18" fmla="+- 0 -3000 -4074"/>
                                <a:gd name="T19" fmla="*/ -3000 h 2966"/>
                                <a:gd name="T20" fmla="+- 0 7660 3757"/>
                                <a:gd name="T21" fmla="*/ T20 w 4091"/>
                                <a:gd name="T22" fmla="+- 0 -2996 -4074"/>
                                <a:gd name="T23" fmla="*/ -2996 h 2966"/>
                                <a:gd name="T24" fmla="+- 0 7640 3757"/>
                                <a:gd name="T25" fmla="*/ T24 w 4091"/>
                                <a:gd name="T26" fmla="+- 0 -2990 -4074"/>
                                <a:gd name="T27" fmla="*/ -2990 h 2966"/>
                                <a:gd name="T28" fmla="+- 0 7848 3757"/>
                                <a:gd name="T29" fmla="*/ T28 w 4091"/>
                                <a:gd name="T30" fmla="+- 0 -2990 -4074"/>
                                <a:gd name="T31" fmla="*/ -2990 h 2966"/>
                                <a:gd name="T32" fmla="+- 0 7801 3757"/>
                                <a:gd name="T33" fmla="*/ T32 w 4091"/>
                                <a:gd name="T34" fmla="+- 0 -3004 -4074"/>
                                <a:gd name="T35" fmla="*/ -3004 h 2966"/>
                                <a:gd name="T36" fmla="+- 0 7753 3757"/>
                                <a:gd name="T37" fmla="*/ T36 w 4091"/>
                                <a:gd name="T38" fmla="+- 0 -3006 -4074"/>
                                <a:gd name="T39" fmla="*/ -3006 h 29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091" h="2966">
                                  <a:moveTo>
                                    <a:pt x="3996" y="1068"/>
                                  </a:moveTo>
                                  <a:lnTo>
                                    <a:pt x="3982" y="1068"/>
                                  </a:lnTo>
                                  <a:lnTo>
                                    <a:pt x="3961" y="1069"/>
                                  </a:lnTo>
                                  <a:lnTo>
                                    <a:pt x="3942" y="1071"/>
                                  </a:lnTo>
                                  <a:lnTo>
                                    <a:pt x="3923" y="1074"/>
                                  </a:lnTo>
                                  <a:lnTo>
                                    <a:pt x="3903" y="1078"/>
                                  </a:lnTo>
                                  <a:lnTo>
                                    <a:pt x="3883" y="1084"/>
                                  </a:lnTo>
                                  <a:lnTo>
                                    <a:pt x="4091" y="1084"/>
                                  </a:lnTo>
                                  <a:lnTo>
                                    <a:pt x="4044" y="1070"/>
                                  </a:lnTo>
                                  <a:lnTo>
                                    <a:pt x="3996" y="1068"/>
                                  </a:lnTo>
                                </a:path>
                              </a:pathLst>
                            </a:custGeom>
                            <a:solidFill>
                              <a:srgbClr val="6ABFE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2" name="Freeform 12"/>
                          <wps:cNvSpPr>
                            <a:spLocks/>
                          </wps:cNvSpPr>
                          <wps:spPr bwMode="auto">
                            <a:xfrm>
                              <a:off x="3757" y="-4074"/>
                              <a:ext cx="4091" cy="2966"/>
                            </a:xfrm>
                            <a:custGeom>
                              <a:avLst/>
                              <a:gdLst>
                                <a:gd name="T0" fmla="+- 0 5987 3757"/>
                                <a:gd name="T1" fmla="*/ T0 w 4091"/>
                                <a:gd name="T2" fmla="+- 0 -4074 -4074"/>
                                <a:gd name="T3" fmla="*/ -4074 h 2966"/>
                                <a:gd name="T4" fmla="+- 0 5911 3757"/>
                                <a:gd name="T5" fmla="*/ T4 w 4091"/>
                                <a:gd name="T6" fmla="+- 0 -4069 -4074"/>
                                <a:gd name="T7" fmla="*/ -4069 h 2966"/>
                                <a:gd name="T8" fmla="+- 0 5836 3757"/>
                                <a:gd name="T9" fmla="*/ T8 w 4091"/>
                                <a:gd name="T10" fmla="+- 0 -4054 -4074"/>
                                <a:gd name="T11" fmla="*/ -4054 h 2966"/>
                                <a:gd name="T12" fmla="+- 0 5763 3757"/>
                                <a:gd name="T13" fmla="*/ T12 w 4091"/>
                                <a:gd name="T14" fmla="+- 0 -4030 -4074"/>
                                <a:gd name="T15" fmla="*/ -4030 h 2966"/>
                                <a:gd name="T16" fmla="+- 0 5693 3757"/>
                                <a:gd name="T17" fmla="*/ T16 w 4091"/>
                                <a:gd name="T18" fmla="+- 0 -3995 -4074"/>
                                <a:gd name="T19" fmla="*/ -3995 h 2966"/>
                                <a:gd name="T20" fmla="+- 0 5627 3757"/>
                                <a:gd name="T21" fmla="*/ T20 w 4091"/>
                                <a:gd name="T22" fmla="+- 0 -3951 -4074"/>
                                <a:gd name="T23" fmla="*/ -3951 h 2966"/>
                                <a:gd name="T24" fmla="+- 0 5565 3757"/>
                                <a:gd name="T25" fmla="*/ T24 w 4091"/>
                                <a:gd name="T26" fmla="+- 0 -3897 -4074"/>
                                <a:gd name="T27" fmla="*/ -3897 h 2966"/>
                                <a:gd name="T28" fmla="+- 0 5510 3757"/>
                                <a:gd name="T29" fmla="*/ T28 w 4091"/>
                                <a:gd name="T30" fmla="+- 0 -3833 -4074"/>
                                <a:gd name="T31" fmla="*/ -3833 h 2966"/>
                                <a:gd name="T32" fmla="+- 0 5461 3757"/>
                                <a:gd name="T33" fmla="*/ T32 w 4091"/>
                                <a:gd name="T34" fmla="+- 0 -3759 -4074"/>
                                <a:gd name="T35" fmla="*/ -3759 h 2966"/>
                                <a:gd name="T36" fmla="+- 0 5419 3757"/>
                                <a:gd name="T37" fmla="*/ T36 w 4091"/>
                                <a:gd name="T38" fmla="+- 0 -3675 -4074"/>
                                <a:gd name="T39" fmla="*/ -3675 h 2966"/>
                                <a:gd name="T40" fmla="+- 0 5387 3757"/>
                                <a:gd name="T41" fmla="*/ T40 w 4091"/>
                                <a:gd name="T42" fmla="+- 0 -3582 -4074"/>
                                <a:gd name="T43" fmla="*/ -3582 h 2966"/>
                                <a:gd name="T44" fmla="+- 0 5374 3757"/>
                                <a:gd name="T45" fmla="*/ T44 w 4091"/>
                                <a:gd name="T46" fmla="+- 0 -3524 -4074"/>
                                <a:gd name="T47" fmla="*/ -3524 h 2966"/>
                                <a:gd name="T48" fmla="+- 0 6600 3757"/>
                                <a:gd name="T49" fmla="*/ T48 w 4091"/>
                                <a:gd name="T50" fmla="+- 0 -3524 -4074"/>
                                <a:gd name="T51" fmla="*/ -3524 h 2966"/>
                                <a:gd name="T52" fmla="+- 0 6554 3757"/>
                                <a:gd name="T53" fmla="*/ T52 w 4091"/>
                                <a:gd name="T54" fmla="+- 0 -3675 -4074"/>
                                <a:gd name="T55" fmla="*/ -3675 h 2966"/>
                                <a:gd name="T56" fmla="+- 0 6513 3757"/>
                                <a:gd name="T57" fmla="*/ T56 w 4091"/>
                                <a:gd name="T58" fmla="+- 0 -3759 -4074"/>
                                <a:gd name="T59" fmla="*/ -3759 h 2966"/>
                                <a:gd name="T60" fmla="+- 0 6464 3757"/>
                                <a:gd name="T61" fmla="*/ T60 w 4091"/>
                                <a:gd name="T62" fmla="+- 0 -3833 -4074"/>
                                <a:gd name="T63" fmla="*/ -3833 h 2966"/>
                                <a:gd name="T64" fmla="+- 0 6409 3757"/>
                                <a:gd name="T65" fmla="*/ T64 w 4091"/>
                                <a:gd name="T66" fmla="+- 0 -3897 -4074"/>
                                <a:gd name="T67" fmla="*/ -3897 h 2966"/>
                                <a:gd name="T68" fmla="+- 0 6347 3757"/>
                                <a:gd name="T69" fmla="*/ T68 w 4091"/>
                                <a:gd name="T70" fmla="+- 0 -3951 -4074"/>
                                <a:gd name="T71" fmla="*/ -3951 h 2966"/>
                                <a:gd name="T72" fmla="+- 0 6281 3757"/>
                                <a:gd name="T73" fmla="*/ T72 w 4091"/>
                                <a:gd name="T74" fmla="+- 0 -3995 -4074"/>
                                <a:gd name="T75" fmla="*/ -3995 h 2966"/>
                                <a:gd name="T76" fmla="+- 0 6211 3757"/>
                                <a:gd name="T77" fmla="*/ T76 w 4091"/>
                                <a:gd name="T78" fmla="+- 0 -4030 -4074"/>
                                <a:gd name="T79" fmla="*/ -4030 h 2966"/>
                                <a:gd name="T80" fmla="+- 0 6138 3757"/>
                                <a:gd name="T81" fmla="*/ T80 w 4091"/>
                                <a:gd name="T82" fmla="+- 0 -4054 -4074"/>
                                <a:gd name="T83" fmla="*/ -4054 h 2966"/>
                                <a:gd name="T84" fmla="+- 0 6063 3757"/>
                                <a:gd name="T85" fmla="*/ T84 w 4091"/>
                                <a:gd name="T86" fmla="+- 0 -4069 -4074"/>
                                <a:gd name="T87" fmla="*/ -4069 h 2966"/>
                                <a:gd name="T88" fmla="+- 0 5987 3757"/>
                                <a:gd name="T89" fmla="*/ T88 w 4091"/>
                                <a:gd name="T90" fmla="+- 0 -4074 -4074"/>
                                <a:gd name="T91" fmla="*/ -4074 h 29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Lst>
                              <a:rect l="0" t="0" r="r" b="b"/>
                              <a:pathLst>
                                <a:path w="4091" h="2966">
                                  <a:moveTo>
                                    <a:pt x="2230" y="0"/>
                                  </a:moveTo>
                                  <a:lnTo>
                                    <a:pt x="2154" y="5"/>
                                  </a:lnTo>
                                  <a:lnTo>
                                    <a:pt x="2079" y="20"/>
                                  </a:lnTo>
                                  <a:lnTo>
                                    <a:pt x="2006" y="44"/>
                                  </a:lnTo>
                                  <a:lnTo>
                                    <a:pt x="1936" y="79"/>
                                  </a:lnTo>
                                  <a:lnTo>
                                    <a:pt x="1870" y="123"/>
                                  </a:lnTo>
                                  <a:lnTo>
                                    <a:pt x="1808" y="177"/>
                                  </a:lnTo>
                                  <a:lnTo>
                                    <a:pt x="1753" y="241"/>
                                  </a:lnTo>
                                  <a:lnTo>
                                    <a:pt x="1704" y="315"/>
                                  </a:lnTo>
                                  <a:lnTo>
                                    <a:pt x="1662" y="399"/>
                                  </a:lnTo>
                                  <a:lnTo>
                                    <a:pt x="1630" y="492"/>
                                  </a:lnTo>
                                  <a:lnTo>
                                    <a:pt x="1617" y="550"/>
                                  </a:lnTo>
                                  <a:lnTo>
                                    <a:pt x="2843" y="550"/>
                                  </a:lnTo>
                                  <a:lnTo>
                                    <a:pt x="2797" y="399"/>
                                  </a:lnTo>
                                  <a:lnTo>
                                    <a:pt x="2756" y="315"/>
                                  </a:lnTo>
                                  <a:lnTo>
                                    <a:pt x="2707" y="241"/>
                                  </a:lnTo>
                                  <a:lnTo>
                                    <a:pt x="2652" y="177"/>
                                  </a:lnTo>
                                  <a:lnTo>
                                    <a:pt x="2590" y="123"/>
                                  </a:lnTo>
                                  <a:lnTo>
                                    <a:pt x="2524" y="79"/>
                                  </a:lnTo>
                                  <a:lnTo>
                                    <a:pt x="2454" y="44"/>
                                  </a:lnTo>
                                  <a:lnTo>
                                    <a:pt x="2381" y="20"/>
                                  </a:lnTo>
                                  <a:lnTo>
                                    <a:pt x="2306" y="5"/>
                                  </a:lnTo>
                                  <a:lnTo>
                                    <a:pt x="2230" y="0"/>
                                  </a:lnTo>
                                </a:path>
                              </a:pathLst>
                            </a:custGeom>
                            <a:solidFill>
                              <a:srgbClr val="6ABFE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3" name="Freeform 13"/>
                          <wps:cNvSpPr>
                            <a:spLocks/>
                          </wps:cNvSpPr>
                          <wps:spPr bwMode="auto">
                            <a:xfrm>
                              <a:off x="3757" y="-4074"/>
                              <a:ext cx="4091" cy="2966"/>
                            </a:xfrm>
                            <a:custGeom>
                              <a:avLst/>
                              <a:gdLst>
                                <a:gd name="T0" fmla="+- 0 7009 3757"/>
                                <a:gd name="T1" fmla="*/ T0 w 4091"/>
                                <a:gd name="T2" fmla="+- 0 -3700 -4074"/>
                                <a:gd name="T3" fmla="*/ -3700 h 2966"/>
                                <a:gd name="T4" fmla="+- 0 6930 3757"/>
                                <a:gd name="T5" fmla="*/ T4 w 4091"/>
                                <a:gd name="T6" fmla="+- 0 -3693 -4074"/>
                                <a:gd name="T7" fmla="*/ -3693 h 2966"/>
                                <a:gd name="T8" fmla="+- 0 6853 3757"/>
                                <a:gd name="T9" fmla="*/ T8 w 4091"/>
                                <a:gd name="T10" fmla="+- 0 -3676 -4074"/>
                                <a:gd name="T11" fmla="*/ -3676 h 2966"/>
                                <a:gd name="T12" fmla="+- 0 6779 3757"/>
                                <a:gd name="T13" fmla="*/ T12 w 4091"/>
                                <a:gd name="T14" fmla="+- 0 -3649 -4074"/>
                                <a:gd name="T15" fmla="*/ -3649 h 2966"/>
                                <a:gd name="T16" fmla="+- 0 6709 3757"/>
                                <a:gd name="T17" fmla="*/ T16 w 4091"/>
                                <a:gd name="T18" fmla="+- 0 -3611 -4074"/>
                                <a:gd name="T19" fmla="*/ -3611 h 2966"/>
                                <a:gd name="T20" fmla="+- 0 6620 3757"/>
                                <a:gd name="T21" fmla="*/ T20 w 4091"/>
                                <a:gd name="T22" fmla="+- 0 -3545 -4074"/>
                                <a:gd name="T23" fmla="*/ -3545 h 2966"/>
                                <a:gd name="T24" fmla="+- 0 6600 3757"/>
                                <a:gd name="T25" fmla="*/ T24 w 4091"/>
                                <a:gd name="T26" fmla="+- 0 -3524 -4074"/>
                                <a:gd name="T27" fmla="*/ -3524 h 2966"/>
                                <a:gd name="T28" fmla="+- 0 7436 3757"/>
                                <a:gd name="T29" fmla="*/ T28 w 4091"/>
                                <a:gd name="T30" fmla="+- 0 -3524 -4074"/>
                                <a:gd name="T31" fmla="*/ -3524 h 2966"/>
                                <a:gd name="T32" fmla="+- 0 7364 3757"/>
                                <a:gd name="T33" fmla="*/ T32 w 4091"/>
                                <a:gd name="T34" fmla="+- 0 -3586 -4074"/>
                                <a:gd name="T35" fmla="*/ -3586 h 2966"/>
                                <a:gd name="T36" fmla="+- 0 7296 3757"/>
                                <a:gd name="T37" fmla="*/ T36 w 4091"/>
                                <a:gd name="T38" fmla="+- 0 -3629 -4074"/>
                                <a:gd name="T39" fmla="*/ -3629 h 2966"/>
                                <a:gd name="T40" fmla="+- 0 7204 3757"/>
                                <a:gd name="T41" fmla="*/ T40 w 4091"/>
                                <a:gd name="T42" fmla="+- 0 -3670 -4074"/>
                                <a:gd name="T43" fmla="*/ -3670 h 2966"/>
                                <a:gd name="T44" fmla="+- 0 7144 3757"/>
                                <a:gd name="T45" fmla="*/ T44 w 4091"/>
                                <a:gd name="T46" fmla="+- 0 -3686 -4074"/>
                                <a:gd name="T47" fmla="*/ -3686 h 2966"/>
                                <a:gd name="T48" fmla="+- 0 7063 3757"/>
                                <a:gd name="T49" fmla="*/ T48 w 4091"/>
                                <a:gd name="T50" fmla="+- 0 -3698 -4074"/>
                                <a:gd name="T51" fmla="*/ -3698 h 2966"/>
                                <a:gd name="T52" fmla="+- 0 7009 3757"/>
                                <a:gd name="T53" fmla="*/ T52 w 4091"/>
                                <a:gd name="T54" fmla="+- 0 -3700 -4074"/>
                                <a:gd name="T55" fmla="*/ -3700 h 29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4091" h="2966">
                                  <a:moveTo>
                                    <a:pt x="3252" y="374"/>
                                  </a:moveTo>
                                  <a:lnTo>
                                    <a:pt x="3173" y="381"/>
                                  </a:lnTo>
                                  <a:lnTo>
                                    <a:pt x="3096" y="398"/>
                                  </a:lnTo>
                                  <a:lnTo>
                                    <a:pt x="3022" y="425"/>
                                  </a:lnTo>
                                  <a:lnTo>
                                    <a:pt x="2952" y="463"/>
                                  </a:lnTo>
                                  <a:lnTo>
                                    <a:pt x="2863" y="529"/>
                                  </a:lnTo>
                                  <a:lnTo>
                                    <a:pt x="2843" y="550"/>
                                  </a:lnTo>
                                  <a:lnTo>
                                    <a:pt x="3679" y="550"/>
                                  </a:lnTo>
                                  <a:lnTo>
                                    <a:pt x="3607" y="488"/>
                                  </a:lnTo>
                                  <a:lnTo>
                                    <a:pt x="3539" y="445"/>
                                  </a:lnTo>
                                  <a:lnTo>
                                    <a:pt x="3447" y="404"/>
                                  </a:lnTo>
                                  <a:lnTo>
                                    <a:pt x="3387" y="388"/>
                                  </a:lnTo>
                                  <a:lnTo>
                                    <a:pt x="3306" y="376"/>
                                  </a:lnTo>
                                  <a:lnTo>
                                    <a:pt x="3252" y="374"/>
                                  </a:lnTo>
                                </a:path>
                              </a:pathLst>
                            </a:custGeom>
                            <a:solidFill>
                              <a:srgbClr val="6ABFE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24" name="Group 14"/>
                        <wpg:cNvGrpSpPr>
                          <a:grpSpLocks/>
                        </wpg:cNvGrpSpPr>
                        <wpg:grpSpPr bwMode="auto">
                          <a:xfrm>
                            <a:off x="3757" y="-4074"/>
                            <a:ext cx="4459" cy="2966"/>
                            <a:chOff x="3757" y="-4074"/>
                            <a:chExt cx="4459" cy="2966"/>
                          </a:xfrm>
                        </wpg:grpSpPr>
                        <wps:wsp>
                          <wps:cNvPr id="525" name="Freeform 15"/>
                          <wps:cNvSpPr>
                            <a:spLocks/>
                          </wps:cNvSpPr>
                          <wps:spPr bwMode="auto">
                            <a:xfrm>
                              <a:off x="3757" y="-4074"/>
                              <a:ext cx="4459" cy="2966"/>
                            </a:xfrm>
                            <a:custGeom>
                              <a:avLst/>
                              <a:gdLst>
                                <a:gd name="T0" fmla="+- 0 7718 3757"/>
                                <a:gd name="T1" fmla="*/ T0 w 4459"/>
                                <a:gd name="T2" fmla="+- 0 -3005 -4074"/>
                                <a:gd name="T3" fmla="*/ -3005 h 2966"/>
                                <a:gd name="T4" fmla="+- 0 7660 3757"/>
                                <a:gd name="T5" fmla="*/ T4 w 4459"/>
                                <a:gd name="T6" fmla="+- 0 -2996 -4074"/>
                                <a:gd name="T7" fmla="*/ -2996 h 2966"/>
                                <a:gd name="T8" fmla="+- 0 7642 3757"/>
                                <a:gd name="T9" fmla="*/ T8 w 4459"/>
                                <a:gd name="T10" fmla="+- 0 -3000 -4074"/>
                                <a:gd name="T11" fmla="*/ -3000 h 2966"/>
                                <a:gd name="T12" fmla="+- 0 7629 3757"/>
                                <a:gd name="T13" fmla="*/ T12 w 4459"/>
                                <a:gd name="T14" fmla="+- 0 -3160 -4074"/>
                                <a:gd name="T15" fmla="*/ -3160 h 2966"/>
                                <a:gd name="T16" fmla="+- 0 7547 3757"/>
                                <a:gd name="T17" fmla="*/ T16 w 4459"/>
                                <a:gd name="T18" fmla="+- 0 -3381 -4074"/>
                                <a:gd name="T19" fmla="*/ -3381 h 2966"/>
                                <a:gd name="T20" fmla="+- 0 7396 3757"/>
                                <a:gd name="T21" fmla="*/ T20 w 4459"/>
                                <a:gd name="T22" fmla="+- 0 -3561 -4074"/>
                                <a:gd name="T23" fmla="*/ -3561 h 2966"/>
                                <a:gd name="T24" fmla="+- 0 7204 3757"/>
                                <a:gd name="T25" fmla="*/ T24 w 4459"/>
                                <a:gd name="T26" fmla="+- 0 -3670 -4074"/>
                                <a:gd name="T27" fmla="*/ -3670 h 2966"/>
                                <a:gd name="T28" fmla="+- 0 7009 3757"/>
                                <a:gd name="T29" fmla="*/ T28 w 4459"/>
                                <a:gd name="T30" fmla="+- 0 -3700 -4074"/>
                                <a:gd name="T31" fmla="*/ -3700 h 2966"/>
                                <a:gd name="T32" fmla="+- 0 6828 3757"/>
                                <a:gd name="T33" fmla="*/ T32 w 4459"/>
                                <a:gd name="T34" fmla="+- 0 -3668 -4074"/>
                                <a:gd name="T35" fmla="*/ -3668 h 2966"/>
                                <a:gd name="T36" fmla="+- 0 6643 3757"/>
                                <a:gd name="T37" fmla="*/ T36 w 4459"/>
                                <a:gd name="T38" fmla="+- 0 -3563 -4074"/>
                                <a:gd name="T39" fmla="*/ -3563 h 2966"/>
                                <a:gd name="T40" fmla="+- 0 6587 3757"/>
                                <a:gd name="T41" fmla="*/ T40 w 4459"/>
                                <a:gd name="T42" fmla="+- 0 -3582 -4074"/>
                                <a:gd name="T43" fmla="*/ -3582 h 2966"/>
                                <a:gd name="T44" fmla="+- 0 6464 3757"/>
                                <a:gd name="T45" fmla="*/ T44 w 4459"/>
                                <a:gd name="T46" fmla="+- 0 -3833 -4074"/>
                                <a:gd name="T47" fmla="*/ -3833 h 2966"/>
                                <a:gd name="T48" fmla="+- 0 6281 3757"/>
                                <a:gd name="T49" fmla="*/ T48 w 4459"/>
                                <a:gd name="T50" fmla="+- 0 -3995 -4074"/>
                                <a:gd name="T51" fmla="*/ -3995 h 2966"/>
                                <a:gd name="T52" fmla="+- 0 6063 3757"/>
                                <a:gd name="T53" fmla="*/ T52 w 4459"/>
                                <a:gd name="T54" fmla="+- 0 -4069 -4074"/>
                                <a:gd name="T55" fmla="*/ -4069 h 2966"/>
                                <a:gd name="T56" fmla="+- 0 5836 3757"/>
                                <a:gd name="T57" fmla="*/ T56 w 4459"/>
                                <a:gd name="T58" fmla="+- 0 -4054 -4074"/>
                                <a:gd name="T59" fmla="*/ -4054 h 2966"/>
                                <a:gd name="T60" fmla="+- 0 5627 3757"/>
                                <a:gd name="T61" fmla="*/ T60 w 4459"/>
                                <a:gd name="T62" fmla="+- 0 -3951 -4074"/>
                                <a:gd name="T63" fmla="*/ -3951 h 2966"/>
                                <a:gd name="T64" fmla="+- 0 5461 3757"/>
                                <a:gd name="T65" fmla="*/ T64 w 4459"/>
                                <a:gd name="T66" fmla="+- 0 -3759 -4074"/>
                                <a:gd name="T67" fmla="*/ -3759 h 2966"/>
                                <a:gd name="T68" fmla="+- 0 5374 3757"/>
                                <a:gd name="T69" fmla="*/ T68 w 4459"/>
                                <a:gd name="T70" fmla="+- 0 -3524 -4074"/>
                                <a:gd name="T71" fmla="*/ -3524 h 2966"/>
                                <a:gd name="T72" fmla="+- 0 5216 3757"/>
                                <a:gd name="T73" fmla="*/ T72 w 4459"/>
                                <a:gd name="T74" fmla="+- 0 -3637 -4074"/>
                                <a:gd name="T75" fmla="*/ -3637 h 2966"/>
                                <a:gd name="T76" fmla="+- 0 5004 3757"/>
                                <a:gd name="T77" fmla="*/ T76 w 4459"/>
                                <a:gd name="T78" fmla="+- 0 -3699 -4074"/>
                                <a:gd name="T79" fmla="*/ -3699 h 2966"/>
                                <a:gd name="T80" fmla="+- 0 4796 3757"/>
                                <a:gd name="T81" fmla="*/ T80 w 4459"/>
                                <a:gd name="T82" fmla="+- 0 -3678 -4074"/>
                                <a:gd name="T83" fmla="*/ -3678 h 2966"/>
                                <a:gd name="T84" fmla="+- 0 4609 3757"/>
                                <a:gd name="T85" fmla="*/ T84 w 4459"/>
                                <a:gd name="T86" fmla="+- 0 -3585 -4074"/>
                                <a:gd name="T87" fmla="*/ -3585 h 2966"/>
                                <a:gd name="T88" fmla="+- 0 4459 3757"/>
                                <a:gd name="T89" fmla="*/ T88 w 4459"/>
                                <a:gd name="T90" fmla="+- 0 -3432 -4074"/>
                                <a:gd name="T91" fmla="*/ -3432 h 2966"/>
                                <a:gd name="T92" fmla="+- 0 4361 3757"/>
                                <a:gd name="T93" fmla="*/ T92 w 4459"/>
                                <a:gd name="T94" fmla="+- 0 -3231 -4074"/>
                                <a:gd name="T95" fmla="*/ -3231 h 2966"/>
                                <a:gd name="T96" fmla="+- 0 4332 3757"/>
                                <a:gd name="T97" fmla="*/ T96 w 4459"/>
                                <a:gd name="T98" fmla="+- 0 -2993 -4074"/>
                                <a:gd name="T99" fmla="*/ -2993 h 2966"/>
                                <a:gd name="T100" fmla="+- 0 4319 3757"/>
                                <a:gd name="T101" fmla="*/ T100 w 4459"/>
                                <a:gd name="T102" fmla="+- 0 -2994 -4074"/>
                                <a:gd name="T103" fmla="*/ -2994 h 2966"/>
                                <a:gd name="T104" fmla="+- 0 4154 3757"/>
                                <a:gd name="T105" fmla="*/ T104 w 4459"/>
                                <a:gd name="T106" fmla="+- 0 -3001 -4074"/>
                                <a:gd name="T107" fmla="*/ -3001 h 2966"/>
                                <a:gd name="T108" fmla="+- 0 3942 3757"/>
                                <a:gd name="T109" fmla="*/ T108 w 4459"/>
                                <a:gd name="T110" fmla="+- 0 -2905 -4074"/>
                                <a:gd name="T111" fmla="*/ -2905 h 2966"/>
                                <a:gd name="T112" fmla="+- 0 3800 3757"/>
                                <a:gd name="T113" fmla="*/ T112 w 4459"/>
                                <a:gd name="T114" fmla="+- 0 -2714 -4074"/>
                                <a:gd name="T115" fmla="*/ -2714 h 2966"/>
                                <a:gd name="T116" fmla="+- 0 3757 3757"/>
                                <a:gd name="T117" fmla="*/ T116 w 4459"/>
                                <a:gd name="T118" fmla="+- 0 -2502 -4074"/>
                                <a:gd name="T119" fmla="*/ -2502 h 2966"/>
                                <a:gd name="T120" fmla="+- 0 3800 3757"/>
                                <a:gd name="T121" fmla="*/ T120 w 4459"/>
                                <a:gd name="T122" fmla="+- 0 -2290 -4074"/>
                                <a:gd name="T123" fmla="*/ -2290 h 2966"/>
                                <a:gd name="T124" fmla="+- 0 3941 3757"/>
                                <a:gd name="T125" fmla="*/ T124 w 4459"/>
                                <a:gd name="T126" fmla="+- 0 -2099 -4074"/>
                                <a:gd name="T127" fmla="*/ -2099 h 2966"/>
                                <a:gd name="T128" fmla="+- 0 4154 3757"/>
                                <a:gd name="T129" fmla="*/ T128 w 4459"/>
                                <a:gd name="T130" fmla="+- 0 -2003 -4074"/>
                                <a:gd name="T131" fmla="*/ -2003 h 2966"/>
                                <a:gd name="T132" fmla="+- 0 4319 3757"/>
                                <a:gd name="T133" fmla="*/ T132 w 4459"/>
                                <a:gd name="T134" fmla="+- 0 -2010 -4074"/>
                                <a:gd name="T135" fmla="*/ -2010 h 2966"/>
                                <a:gd name="T136" fmla="+- 0 4345 3757"/>
                                <a:gd name="T137" fmla="*/ T136 w 4459"/>
                                <a:gd name="T138" fmla="+- 0 -1840 -4074"/>
                                <a:gd name="T139" fmla="*/ -1840 h 2966"/>
                                <a:gd name="T140" fmla="+- 0 4429 3757"/>
                                <a:gd name="T141" fmla="*/ T140 w 4459"/>
                                <a:gd name="T142" fmla="+- 0 -1618 -4074"/>
                                <a:gd name="T143" fmla="*/ -1618 h 2966"/>
                                <a:gd name="T144" fmla="+- 0 4573 3757"/>
                                <a:gd name="T145" fmla="*/ T144 w 4459"/>
                                <a:gd name="T146" fmla="+- 0 -1447 -4074"/>
                                <a:gd name="T147" fmla="*/ -1447 h 2966"/>
                                <a:gd name="T148" fmla="+- 0 4760 3757"/>
                                <a:gd name="T149" fmla="*/ T148 w 4459"/>
                                <a:gd name="T150" fmla="+- 0 -1338 -4074"/>
                                <a:gd name="T151" fmla="*/ -1338 h 2966"/>
                                <a:gd name="T152" fmla="+- 0 4971 3757"/>
                                <a:gd name="T153" fmla="*/ T152 w 4459"/>
                                <a:gd name="T154" fmla="+- 0 -1303 -4074"/>
                                <a:gd name="T155" fmla="*/ -1303 h 2966"/>
                                <a:gd name="T156" fmla="+- 0 5187 3757"/>
                                <a:gd name="T157" fmla="*/ T156 w 4459"/>
                                <a:gd name="T158" fmla="+- 0 -1352 -4074"/>
                                <a:gd name="T159" fmla="*/ -1352 h 2966"/>
                                <a:gd name="T160" fmla="+- 0 5390 3757"/>
                                <a:gd name="T161" fmla="*/ T160 w 4459"/>
                                <a:gd name="T162" fmla="+- 0 -1496 -4074"/>
                                <a:gd name="T163" fmla="*/ -1496 h 2966"/>
                                <a:gd name="T164" fmla="+- 0 5568 3757"/>
                                <a:gd name="T165" fmla="*/ T164 w 4459"/>
                                <a:gd name="T166" fmla="+- 0 -1283 -4074"/>
                                <a:gd name="T167" fmla="*/ -1283 h 2966"/>
                                <a:gd name="T168" fmla="+- 0 5939 3757"/>
                                <a:gd name="T169" fmla="*/ T168 w 4459"/>
                                <a:gd name="T170" fmla="+- 0 -1110 -4074"/>
                                <a:gd name="T171" fmla="*/ -1110 h 2966"/>
                                <a:gd name="T172" fmla="+- 0 6257 3757"/>
                                <a:gd name="T173" fmla="*/ T172 w 4459"/>
                                <a:gd name="T174" fmla="+- 0 -1174 -4074"/>
                                <a:gd name="T175" fmla="*/ -1174 h 2966"/>
                                <a:gd name="T176" fmla="+- 0 6541 3757"/>
                                <a:gd name="T177" fmla="*/ T176 w 4459"/>
                                <a:gd name="T178" fmla="+- 0 -1476 -4074"/>
                                <a:gd name="T179" fmla="*/ -1476 h 2966"/>
                                <a:gd name="T180" fmla="+- 0 6708 3757"/>
                                <a:gd name="T181" fmla="*/ T180 w 4459"/>
                                <a:gd name="T182" fmla="+- 0 -1393 -4074"/>
                                <a:gd name="T183" fmla="*/ -1393 h 2966"/>
                                <a:gd name="T184" fmla="+- 0 6984 3757"/>
                                <a:gd name="T185" fmla="*/ T184 w 4459"/>
                                <a:gd name="T186" fmla="+- 0 -1304 -4074"/>
                                <a:gd name="T187" fmla="*/ -1304 h 2966"/>
                                <a:gd name="T188" fmla="+- 0 7367 3757"/>
                                <a:gd name="T189" fmla="*/ T188 w 4459"/>
                                <a:gd name="T190" fmla="+- 0 -1420 -4074"/>
                                <a:gd name="T191" fmla="*/ -1420 h 2966"/>
                                <a:gd name="T192" fmla="+- 0 7638 3757"/>
                                <a:gd name="T193" fmla="*/ T192 w 4459"/>
                                <a:gd name="T194" fmla="+- 0 -1915 -4074"/>
                                <a:gd name="T195" fmla="*/ -1915 h 2966"/>
                                <a:gd name="T196" fmla="+- 0 7640 3757"/>
                                <a:gd name="T197" fmla="*/ T196 w 4459"/>
                                <a:gd name="T198" fmla="+- 0 -2006 -4074"/>
                                <a:gd name="T199" fmla="*/ -2006 h 2966"/>
                                <a:gd name="T200" fmla="+- 0 7681 3757"/>
                                <a:gd name="T201" fmla="*/ T200 w 4459"/>
                                <a:gd name="T202" fmla="+- 0 -2004 -4074"/>
                                <a:gd name="T203" fmla="*/ -2004 h 2966"/>
                                <a:gd name="T204" fmla="+- 0 7739 3757"/>
                                <a:gd name="T205" fmla="*/ T204 w 4459"/>
                                <a:gd name="T206" fmla="+- 0 -1998 -4074"/>
                                <a:gd name="T207" fmla="*/ -1998 h 2966"/>
                                <a:gd name="T208" fmla="+- 0 8111 3757"/>
                                <a:gd name="T209" fmla="*/ T208 w 4459"/>
                                <a:gd name="T210" fmla="+- 0 -2180 -4074"/>
                                <a:gd name="T211" fmla="*/ -2180 h 2966"/>
                                <a:gd name="T212" fmla="+- 0 8216 3757"/>
                                <a:gd name="T213" fmla="*/ T212 w 4459"/>
                                <a:gd name="T214" fmla="+- 0 -2502 -4074"/>
                                <a:gd name="T215" fmla="*/ -2502 h 2966"/>
                                <a:gd name="T216" fmla="+- 0 8047 3757"/>
                                <a:gd name="T217" fmla="*/ T216 w 4459"/>
                                <a:gd name="T218" fmla="+- 0 -2891 -4074"/>
                                <a:gd name="T219" fmla="*/ -2891 h 2966"/>
                                <a:gd name="T220" fmla="+- 0 7753 3757"/>
                                <a:gd name="T221" fmla="*/ T220 w 4459"/>
                                <a:gd name="T222" fmla="+- 0 -3006 -4074"/>
                                <a:gd name="T223" fmla="*/ -3006 h 29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Lst>
                              <a:rect l="0" t="0" r="r" b="b"/>
                              <a:pathLst>
                                <a:path w="4459" h="2966">
                                  <a:moveTo>
                                    <a:pt x="3996" y="1068"/>
                                  </a:moveTo>
                                  <a:lnTo>
                                    <a:pt x="3982" y="1068"/>
                                  </a:lnTo>
                                  <a:lnTo>
                                    <a:pt x="3961" y="1069"/>
                                  </a:lnTo>
                                  <a:lnTo>
                                    <a:pt x="3942" y="1071"/>
                                  </a:lnTo>
                                  <a:lnTo>
                                    <a:pt x="3923" y="1074"/>
                                  </a:lnTo>
                                  <a:lnTo>
                                    <a:pt x="3903" y="1078"/>
                                  </a:lnTo>
                                  <a:lnTo>
                                    <a:pt x="3883" y="1084"/>
                                  </a:lnTo>
                                  <a:lnTo>
                                    <a:pt x="3883" y="1076"/>
                                  </a:lnTo>
                                  <a:lnTo>
                                    <a:pt x="3885" y="1074"/>
                                  </a:lnTo>
                                  <a:lnTo>
                                    <a:pt x="3885" y="1034"/>
                                  </a:lnTo>
                                  <a:lnTo>
                                    <a:pt x="3882" y="994"/>
                                  </a:lnTo>
                                  <a:lnTo>
                                    <a:pt x="3872" y="914"/>
                                  </a:lnTo>
                                  <a:lnTo>
                                    <a:pt x="3852" y="837"/>
                                  </a:lnTo>
                                  <a:lnTo>
                                    <a:pt x="3825" y="763"/>
                                  </a:lnTo>
                                  <a:lnTo>
                                    <a:pt x="3790" y="693"/>
                                  </a:lnTo>
                                  <a:lnTo>
                                    <a:pt x="3747" y="627"/>
                                  </a:lnTo>
                                  <a:lnTo>
                                    <a:pt x="3696" y="567"/>
                                  </a:lnTo>
                                  <a:lnTo>
                                    <a:pt x="3639" y="513"/>
                                  </a:lnTo>
                                  <a:lnTo>
                                    <a:pt x="3574" y="466"/>
                                  </a:lnTo>
                                  <a:lnTo>
                                    <a:pt x="3503" y="427"/>
                                  </a:lnTo>
                                  <a:lnTo>
                                    <a:pt x="3447" y="404"/>
                                  </a:lnTo>
                                  <a:lnTo>
                                    <a:pt x="3387" y="388"/>
                                  </a:lnTo>
                                  <a:lnTo>
                                    <a:pt x="3306" y="376"/>
                                  </a:lnTo>
                                  <a:lnTo>
                                    <a:pt x="3252" y="374"/>
                                  </a:lnTo>
                                  <a:lnTo>
                                    <a:pt x="3226" y="375"/>
                                  </a:lnTo>
                                  <a:lnTo>
                                    <a:pt x="3147" y="385"/>
                                  </a:lnTo>
                                  <a:lnTo>
                                    <a:pt x="3071" y="406"/>
                                  </a:lnTo>
                                  <a:lnTo>
                                    <a:pt x="2999" y="437"/>
                                  </a:lnTo>
                                  <a:lnTo>
                                    <a:pt x="2930" y="478"/>
                                  </a:lnTo>
                                  <a:lnTo>
                                    <a:pt x="2886" y="511"/>
                                  </a:lnTo>
                                  <a:lnTo>
                                    <a:pt x="2863" y="529"/>
                                  </a:lnTo>
                                  <a:lnTo>
                                    <a:pt x="2843" y="550"/>
                                  </a:lnTo>
                                  <a:lnTo>
                                    <a:pt x="2830" y="492"/>
                                  </a:lnTo>
                                  <a:lnTo>
                                    <a:pt x="2797" y="399"/>
                                  </a:lnTo>
                                  <a:lnTo>
                                    <a:pt x="2756" y="315"/>
                                  </a:lnTo>
                                  <a:lnTo>
                                    <a:pt x="2707" y="241"/>
                                  </a:lnTo>
                                  <a:lnTo>
                                    <a:pt x="2652" y="177"/>
                                  </a:lnTo>
                                  <a:lnTo>
                                    <a:pt x="2590" y="123"/>
                                  </a:lnTo>
                                  <a:lnTo>
                                    <a:pt x="2524" y="79"/>
                                  </a:lnTo>
                                  <a:lnTo>
                                    <a:pt x="2454" y="44"/>
                                  </a:lnTo>
                                  <a:lnTo>
                                    <a:pt x="2381" y="20"/>
                                  </a:lnTo>
                                  <a:lnTo>
                                    <a:pt x="2306" y="5"/>
                                  </a:lnTo>
                                  <a:lnTo>
                                    <a:pt x="2230" y="0"/>
                                  </a:lnTo>
                                  <a:lnTo>
                                    <a:pt x="2154" y="5"/>
                                  </a:lnTo>
                                  <a:lnTo>
                                    <a:pt x="2079" y="20"/>
                                  </a:lnTo>
                                  <a:lnTo>
                                    <a:pt x="2006" y="44"/>
                                  </a:lnTo>
                                  <a:lnTo>
                                    <a:pt x="1936" y="79"/>
                                  </a:lnTo>
                                  <a:lnTo>
                                    <a:pt x="1870" y="123"/>
                                  </a:lnTo>
                                  <a:lnTo>
                                    <a:pt x="1808" y="177"/>
                                  </a:lnTo>
                                  <a:lnTo>
                                    <a:pt x="1753" y="241"/>
                                  </a:lnTo>
                                  <a:lnTo>
                                    <a:pt x="1704" y="315"/>
                                  </a:lnTo>
                                  <a:lnTo>
                                    <a:pt x="1662" y="399"/>
                                  </a:lnTo>
                                  <a:lnTo>
                                    <a:pt x="1630" y="492"/>
                                  </a:lnTo>
                                  <a:lnTo>
                                    <a:pt x="1617" y="550"/>
                                  </a:lnTo>
                                  <a:lnTo>
                                    <a:pt x="1595" y="529"/>
                                  </a:lnTo>
                                  <a:lnTo>
                                    <a:pt x="1528" y="477"/>
                                  </a:lnTo>
                                  <a:lnTo>
                                    <a:pt x="1459" y="437"/>
                                  </a:lnTo>
                                  <a:lnTo>
                                    <a:pt x="1389" y="406"/>
                                  </a:lnTo>
                                  <a:lnTo>
                                    <a:pt x="1318" y="386"/>
                                  </a:lnTo>
                                  <a:lnTo>
                                    <a:pt x="1247" y="375"/>
                                  </a:lnTo>
                                  <a:lnTo>
                                    <a:pt x="1177" y="374"/>
                                  </a:lnTo>
                                  <a:lnTo>
                                    <a:pt x="1107" y="381"/>
                                  </a:lnTo>
                                  <a:lnTo>
                                    <a:pt x="1039" y="396"/>
                                  </a:lnTo>
                                  <a:lnTo>
                                    <a:pt x="974" y="420"/>
                                  </a:lnTo>
                                  <a:lnTo>
                                    <a:pt x="912" y="451"/>
                                  </a:lnTo>
                                  <a:lnTo>
                                    <a:pt x="852" y="489"/>
                                  </a:lnTo>
                                  <a:lnTo>
                                    <a:pt x="797" y="534"/>
                                  </a:lnTo>
                                  <a:lnTo>
                                    <a:pt x="747" y="585"/>
                                  </a:lnTo>
                                  <a:lnTo>
                                    <a:pt x="702" y="642"/>
                                  </a:lnTo>
                                  <a:lnTo>
                                    <a:pt x="663" y="704"/>
                                  </a:lnTo>
                                  <a:lnTo>
                                    <a:pt x="630" y="771"/>
                                  </a:lnTo>
                                  <a:lnTo>
                                    <a:pt x="604" y="843"/>
                                  </a:lnTo>
                                  <a:lnTo>
                                    <a:pt x="586" y="919"/>
                                  </a:lnTo>
                                  <a:lnTo>
                                    <a:pt x="576" y="998"/>
                                  </a:lnTo>
                                  <a:lnTo>
                                    <a:pt x="575" y="1081"/>
                                  </a:lnTo>
                                  <a:lnTo>
                                    <a:pt x="576" y="1084"/>
                                  </a:lnTo>
                                  <a:lnTo>
                                    <a:pt x="569" y="1081"/>
                                  </a:lnTo>
                                  <a:lnTo>
                                    <a:pt x="562" y="1080"/>
                                  </a:lnTo>
                                  <a:lnTo>
                                    <a:pt x="519" y="1072"/>
                                  </a:lnTo>
                                  <a:lnTo>
                                    <a:pt x="478" y="1068"/>
                                  </a:lnTo>
                                  <a:lnTo>
                                    <a:pt x="397" y="1073"/>
                                  </a:lnTo>
                                  <a:lnTo>
                                    <a:pt x="320" y="1092"/>
                                  </a:lnTo>
                                  <a:lnTo>
                                    <a:pt x="249" y="1125"/>
                                  </a:lnTo>
                                  <a:lnTo>
                                    <a:pt x="185" y="1169"/>
                                  </a:lnTo>
                                  <a:lnTo>
                                    <a:pt x="128" y="1224"/>
                                  </a:lnTo>
                                  <a:lnTo>
                                    <a:pt x="81" y="1288"/>
                                  </a:lnTo>
                                  <a:lnTo>
                                    <a:pt x="43" y="1360"/>
                                  </a:lnTo>
                                  <a:lnTo>
                                    <a:pt x="17" y="1438"/>
                                  </a:lnTo>
                                  <a:lnTo>
                                    <a:pt x="3" y="1520"/>
                                  </a:lnTo>
                                  <a:lnTo>
                                    <a:pt x="0" y="1572"/>
                                  </a:lnTo>
                                  <a:lnTo>
                                    <a:pt x="3" y="1624"/>
                                  </a:lnTo>
                                  <a:lnTo>
                                    <a:pt x="16" y="1706"/>
                                  </a:lnTo>
                                  <a:lnTo>
                                    <a:pt x="43" y="1784"/>
                                  </a:lnTo>
                                  <a:lnTo>
                                    <a:pt x="80" y="1855"/>
                                  </a:lnTo>
                                  <a:lnTo>
                                    <a:pt x="128" y="1919"/>
                                  </a:lnTo>
                                  <a:lnTo>
                                    <a:pt x="184" y="1975"/>
                                  </a:lnTo>
                                  <a:lnTo>
                                    <a:pt x="249" y="2019"/>
                                  </a:lnTo>
                                  <a:lnTo>
                                    <a:pt x="320" y="2052"/>
                                  </a:lnTo>
                                  <a:lnTo>
                                    <a:pt x="397" y="2071"/>
                                  </a:lnTo>
                                  <a:lnTo>
                                    <a:pt x="478" y="2076"/>
                                  </a:lnTo>
                                  <a:lnTo>
                                    <a:pt x="519" y="2072"/>
                                  </a:lnTo>
                                  <a:lnTo>
                                    <a:pt x="562" y="2064"/>
                                  </a:lnTo>
                                  <a:lnTo>
                                    <a:pt x="576" y="2062"/>
                                  </a:lnTo>
                                  <a:lnTo>
                                    <a:pt x="577" y="2150"/>
                                  </a:lnTo>
                                  <a:lnTo>
                                    <a:pt x="588" y="2234"/>
                                  </a:lnTo>
                                  <a:lnTo>
                                    <a:pt x="608" y="2313"/>
                                  </a:lnTo>
                                  <a:lnTo>
                                    <a:pt x="637" y="2387"/>
                                  </a:lnTo>
                                  <a:lnTo>
                                    <a:pt x="672" y="2456"/>
                                  </a:lnTo>
                                  <a:lnTo>
                                    <a:pt x="714" y="2520"/>
                                  </a:lnTo>
                                  <a:lnTo>
                                    <a:pt x="763" y="2577"/>
                                  </a:lnTo>
                                  <a:lnTo>
                                    <a:pt x="816" y="2627"/>
                                  </a:lnTo>
                                  <a:lnTo>
                                    <a:pt x="875" y="2671"/>
                                  </a:lnTo>
                                  <a:lnTo>
                                    <a:pt x="937" y="2707"/>
                                  </a:lnTo>
                                  <a:lnTo>
                                    <a:pt x="1003" y="2736"/>
                                  </a:lnTo>
                                  <a:lnTo>
                                    <a:pt x="1072" y="2756"/>
                                  </a:lnTo>
                                  <a:lnTo>
                                    <a:pt x="1142" y="2768"/>
                                  </a:lnTo>
                                  <a:lnTo>
                                    <a:pt x="1214" y="2771"/>
                                  </a:lnTo>
                                  <a:lnTo>
                                    <a:pt x="1286" y="2765"/>
                                  </a:lnTo>
                                  <a:lnTo>
                                    <a:pt x="1358" y="2748"/>
                                  </a:lnTo>
                                  <a:lnTo>
                                    <a:pt x="1430" y="2722"/>
                                  </a:lnTo>
                                  <a:lnTo>
                                    <a:pt x="1500" y="2685"/>
                                  </a:lnTo>
                                  <a:lnTo>
                                    <a:pt x="1568" y="2637"/>
                                  </a:lnTo>
                                  <a:lnTo>
                                    <a:pt x="1633" y="2578"/>
                                  </a:lnTo>
                                  <a:lnTo>
                                    <a:pt x="1656" y="2554"/>
                                  </a:lnTo>
                                  <a:lnTo>
                                    <a:pt x="1722" y="2682"/>
                                  </a:lnTo>
                                  <a:lnTo>
                                    <a:pt x="1811" y="2791"/>
                                  </a:lnTo>
                                  <a:lnTo>
                                    <a:pt x="1920" y="2878"/>
                                  </a:lnTo>
                                  <a:lnTo>
                                    <a:pt x="2045" y="2936"/>
                                  </a:lnTo>
                                  <a:lnTo>
                                    <a:pt x="2182" y="2964"/>
                                  </a:lnTo>
                                  <a:lnTo>
                                    <a:pt x="2230" y="2966"/>
                                  </a:lnTo>
                                  <a:lnTo>
                                    <a:pt x="2370" y="2950"/>
                                  </a:lnTo>
                                  <a:lnTo>
                                    <a:pt x="2500" y="2900"/>
                                  </a:lnTo>
                                  <a:lnTo>
                                    <a:pt x="2614" y="2822"/>
                                  </a:lnTo>
                                  <a:lnTo>
                                    <a:pt x="2710" y="2720"/>
                                  </a:lnTo>
                                  <a:lnTo>
                                    <a:pt x="2784" y="2598"/>
                                  </a:lnTo>
                                  <a:lnTo>
                                    <a:pt x="2805" y="2554"/>
                                  </a:lnTo>
                                  <a:lnTo>
                                    <a:pt x="2873" y="2623"/>
                                  </a:lnTo>
                                  <a:lnTo>
                                    <a:pt x="2951" y="2681"/>
                                  </a:lnTo>
                                  <a:lnTo>
                                    <a:pt x="3036" y="2725"/>
                                  </a:lnTo>
                                  <a:lnTo>
                                    <a:pt x="3129" y="2755"/>
                                  </a:lnTo>
                                  <a:lnTo>
                                    <a:pt x="3227" y="2770"/>
                                  </a:lnTo>
                                  <a:lnTo>
                                    <a:pt x="3261" y="2771"/>
                                  </a:lnTo>
                                  <a:lnTo>
                                    <a:pt x="3447" y="2740"/>
                                  </a:lnTo>
                                  <a:lnTo>
                                    <a:pt x="3610" y="2654"/>
                                  </a:lnTo>
                                  <a:lnTo>
                                    <a:pt x="3743" y="2522"/>
                                  </a:lnTo>
                                  <a:lnTo>
                                    <a:pt x="3835" y="2354"/>
                                  </a:lnTo>
                                  <a:lnTo>
                                    <a:pt x="3881" y="2159"/>
                                  </a:lnTo>
                                  <a:lnTo>
                                    <a:pt x="3885" y="2089"/>
                                  </a:lnTo>
                                  <a:lnTo>
                                    <a:pt x="3885" y="2074"/>
                                  </a:lnTo>
                                  <a:lnTo>
                                    <a:pt x="3883" y="2068"/>
                                  </a:lnTo>
                                  <a:lnTo>
                                    <a:pt x="3883" y="2062"/>
                                  </a:lnTo>
                                  <a:lnTo>
                                    <a:pt x="3904" y="2065"/>
                                  </a:lnTo>
                                  <a:lnTo>
                                    <a:pt x="3924" y="2070"/>
                                  </a:lnTo>
                                  <a:lnTo>
                                    <a:pt x="3943" y="2073"/>
                                  </a:lnTo>
                                  <a:lnTo>
                                    <a:pt x="3962" y="2075"/>
                                  </a:lnTo>
                                  <a:lnTo>
                                    <a:pt x="3982" y="2076"/>
                                  </a:lnTo>
                                  <a:lnTo>
                                    <a:pt x="4134" y="2053"/>
                                  </a:lnTo>
                                  <a:lnTo>
                                    <a:pt x="4255" y="1991"/>
                                  </a:lnTo>
                                  <a:lnTo>
                                    <a:pt x="4354" y="1894"/>
                                  </a:lnTo>
                                  <a:lnTo>
                                    <a:pt x="4423" y="1769"/>
                                  </a:lnTo>
                                  <a:lnTo>
                                    <a:pt x="4457" y="1624"/>
                                  </a:lnTo>
                                  <a:lnTo>
                                    <a:pt x="4459" y="1572"/>
                                  </a:lnTo>
                                  <a:lnTo>
                                    <a:pt x="4438" y="1422"/>
                                  </a:lnTo>
                                  <a:lnTo>
                                    <a:pt x="4380" y="1290"/>
                                  </a:lnTo>
                                  <a:lnTo>
                                    <a:pt x="4290" y="1183"/>
                                  </a:lnTo>
                                  <a:lnTo>
                                    <a:pt x="4176" y="1108"/>
                                  </a:lnTo>
                                  <a:lnTo>
                                    <a:pt x="4044" y="1070"/>
                                  </a:lnTo>
                                  <a:lnTo>
                                    <a:pt x="3996" y="1068"/>
                                  </a:lnTo>
                                  <a:close/>
                                </a:path>
                              </a:pathLst>
                            </a:custGeom>
                            <a:noFill/>
                            <a:ln w="16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26" name="Group 16"/>
                        <wpg:cNvGrpSpPr>
                          <a:grpSpLocks/>
                        </wpg:cNvGrpSpPr>
                        <wpg:grpSpPr bwMode="auto">
                          <a:xfrm>
                            <a:off x="4837" y="-2016"/>
                            <a:ext cx="2542" cy="431"/>
                            <a:chOff x="4837" y="-2016"/>
                            <a:chExt cx="2542" cy="431"/>
                          </a:xfrm>
                        </wpg:grpSpPr>
                        <wps:wsp>
                          <wps:cNvPr id="527" name="Freeform 17"/>
                          <wps:cNvSpPr>
                            <a:spLocks/>
                          </wps:cNvSpPr>
                          <wps:spPr bwMode="auto">
                            <a:xfrm>
                              <a:off x="4837" y="-2016"/>
                              <a:ext cx="2542" cy="431"/>
                            </a:xfrm>
                            <a:custGeom>
                              <a:avLst/>
                              <a:gdLst>
                                <a:gd name="T0" fmla="+- 0 4837 4837"/>
                                <a:gd name="T1" fmla="*/ T0 w 2542"/>
                                <a:gd name="T2" fmla="+- 0 -1585 -2016"/>
                                <a:gd name="T3" fmla="*/ -1585 h 431"/>
                                <a:gd name="T4" fmla="+- 0 7379 4837"/>
                                <a:gd name="T5" fmla="*/ T4 w 2542"/>
                                <a:gd name="T6" fmla="+- 0 -1585 -2016"/>
                                <a:gd name="T7" fmla="*/ -1585 h 431"/>
                                <a:gd name="T8" fmla="+- 0 7379 4837"/>
                                <a:gd name="T9" fmla="*/ T8 w 2542"/>
                                <a:gd name="T10" fmla="+- 0 -2016 -2016"/>
                                <a:gd name="T11" fmla="*/ -2016 h 431"/>
                                <a:gd name="T12" fmla="+- 0 4837 4837"/>
                                <a:gd name="T13" fmla="*/ T12 w 2542"/>
                                <a:gd name="T14" fmla="+- 0 -2016 -2016"/>
                                <a:gd name="T15" fmla="*/ -2016 h 431"/>
                                <a:gd name="T16" fmla="+- 0 4837 4837"/>
                                <a:gd name="T17" fmla="*/ T16 w 2542"/>
                                <a:gd name="T18" fmla="+- 0 -1585 -2016"/>
                                <a:gd name="T19" fmla="*/ -1585 h 431"/>
                              </a:gdLst>
                              <a:ahLst/>
                              <a:cxnLst>
                                <a:cxn ang="0">
                                  <a:pos x="T1" y="T3"/>
                                </a:cxn>
                                <a:cxn ang="0">
                                  <a:pos x="T5" y="T7"/>
                                </a:cxn>
                                <a:cxn ang="0">
                                  <a:pos x="T9" y="T11"/>
                                </a:cxn>
                                <a:cxn ang="0">
                                  <a:pos x="T13" y="T15"/>
                                </a:cxn>
                                <a:cxn ang="0">
                                  <a:pos x="T17" y="T19"/>
                                </a:cxn>
                              </a:cxnLst>
                              <a:rect l="0" t="0" r="r" b="b"/>
                              <a:pathLst>
                                <a:path w="2542" h="431">
                                  <a:moveTo>
                                    <a:pt x="0" y="431"/>
                                  </a:moveTo>
                                  <a:lnTo>
                                    <a:pt x="2542" y="431"/>
                                  </a:lnTo>
                                  <a:lnTo>
                                    <a:pt x="2542" y="0"/>
                                  </a:lnTo>
                                  <a:lnTo>
                                    <a:pt x="0" y="0"/>
                                  </a:lnTo>
                                  <a:lnTo>
                                    <a:pt x="0" y="431"/>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28" name="Group 18"/>
                        <wpg:cNvGrpSpPr>
                          <a:grpSpLocks/>
                        </wpg:cNvGrpSpPr>
                        <wpg:grpSpPr bwMode="auto">
                          <a:xfrm>
                            <a:off x="4837" y="-2016"/>
                            <a:ext cx="2542" cy="431"/>
                            <a:chOff x="4837" y="-2016"/>
                            <a:chExt cx="2542" cy="431"/>
                          </a:xfrm>
                        </wpg:grpSpPr>
                        <wps:wsp>
                          <wps:cNvPr id="529" name="Freeform 19"/>
                          <wps:cNvSpPr>
                            <a:spLocks/>
                          </wps:cNvSpPr>
                          <wps:spPr bwMode="auto">
                            <a:xfrm>
                              <a:off x="4837" y="-2016"/>
                              <a:ext cx="2542" cy="431"/>
                            </a:xfrm>
                            <a:custGeom>
                              <a:avLst/>
                              <a:gdLst>
                                <a:gd name="T0" fmla="+- 0 7379 4837"/>
                                <a:gd name="T1" fmla="*/ T0 w 2542"/>
                                <a:gd name="T2" fmla="+- 0 -2016 -2016"/>
                                <a:gd name="T3" fmla="*/ -2016 h 431"/>
                                <a:gd name="T4" fmla="+- 0 4837 4837"/>
                                <a:gd name="T5" fmla="*/ T4 w 2542"/>
                                <a:gd name="T6" fmla="+- 0 -2016 -2016"/>
                                <a:gd name="T7" fmla="*/ -2016 h 431"/>
                                <a:gd name="T8" fmla="+- 0 4837 4837"/>
                                <a:gd name="T9" fmla="*/ T8 w 2542"/>
                                <a:gd name="T10" fmla="+- 0 -1585 -2016"/>
                                <a:gd name="T11" fmla="*/ -1585 h 431"/>
                                <a:gd name="T12" fmla="+- 0 7379 4837"/>
                                <a:gd name="T13" fmla="*/ T12 w 2542"/>
                                <a:gd name="T14" fmla="+- 0 -1585 -2016"/>
                                <a:gd name="T15" fmla="*/ -1585 h 431"/>
                                <a:gd name="T16" fmla="+- 0 7379 4837"/>
                                <a:gd name="T17" fmla="*/ T16 w 2542"/>
                                <a:gd name="T18" fmla="+- 0 -2016 -2016"/>
                                <a:gd name="T19" fmla="*/ -2016 h 431"/>
                              </a:gdLst>
                              <a:ahLst/>
                              <a:cxnLst>
                                <a:cxn ang="0">
                                  <a:pos x="T1" y="T3"/>
                                </a:cxn>
                                <a:cxn ang="0">
                                  <a:pos x="T5" y="T7"/>
                                </a:cxn>
                                <a:cxn ang="0">
                                  <a:pos x="T9" y="T11"/>
                                </a:cxn>
                                <a:cxn ang="0">
                                  <a:pos x="T13" y="T15"/>
                                </a:cxn>
                                <a:cxn ang="0">
                                  <a:pos x="T17" y="T19"/>
                                </a:cxn>
                              </a:cxnLst>
                              <a:rect l="0" t="0" r="r" b="b"/>
                              <a:pathLst>
                                <a:path w="2542" h="431">
                                  <a:moveTo>
                                    <a:pt x="2542" y="0"/>
                                  </a:moveTo>
                                  <a:lnTo>
                                    <a:pt x="0" y="0"/>
                                  </a:lnTo>
                                  <a:lnTo>
                                    <a:pt x="0" y="431"/>
                                  </a:lnTo>
                                  <a:lnTo>
                                    <a:pt x="2542" y="431"/>
                                  </a:lnTo>
                                  <a:lnTo>
                                    <a:pt x="2542" y="0"/>
                                  </a:lnTo>
                                  <a:close/>
                                </a:path>
                              </a:pathLst>
                            </a:custGeom>
                            <a:noFill/>
                            <a:ln w="16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0" name="Picture 2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5226" y="-1932"/>
                              <a:ext cx="1776" cy="85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31" name="Picture 2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5990" y="-1780"/>
                              <a:ext cx="290" cy="7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532" name="Group 22"/>
                        <wpg:cNvGrpSpPr>
                          <a:grpSpLocks/>
                        </wpg:cNvGrpSpPr>
                        <wpg:grpSpPr bwMode="auto">
                          <a:xfrm>
                            <a:off x="4837" y="-3500"/>
                            <a:ext cx="2494" cy="479"/>
                            <a:chOff x="4837" y="-3500"/>
                            <a:chExt cx="2494" cy="479"/>
                          </a:xfrm>
                        </wpg:grpSpPr>
                        <wps:wsp>
                          <wps:cNvPr id="533" name="Freeform 23"/>
                          <wps:cNvSpPr>
                            <a:spLocks/>
                          </wps:cNvSpPr>
                          <wps:spPr bwMode="auto">
                            <a:xfrm>
                              <a:off x="4837" y="-3500"/>
                              <a:ext cx="2494" cy="479"/>
                            </a:xfrm>
                            <a:custGeom>
                              <a:avLst/>
                              <a:gdLst>
                                <a:gd name="T0" fmla="+- 0 4837 4837"/>
                                <a:gd name="T1" fmla="*/ T0 w 2494"/>
                                <a:gd name="T2" fmla="+- 0 -3022 -3500"/>
                                <a:gd name="T3" fmla="*/ -3022 h 479"/>
                                <a:gd name="T4" fmla="+- 0 7331 4837"/>
                                <a:gd name="T5" fmla="*/ T4 w 2494"/>
                                <a:gd name="T6" fmla="+- 0 -3022 -3500"/>
                                <a:gd name="T7" fmla="*/ -3022 h 479"/>
                                <a:gd name="T8" fmla="+- 0 7331 4837"/>
                                <a:gd name="T9" fmla="*/ T8 w 2494"/>
                                <a:gd name="T10" fmla="+- 0 -3500 -3500"/>
                                <a:gd name="T11" fmla="*/ -3500 h 479"/>
                                <a:gd name="T12" fmla="+- 0 4837 4837"/>
                                <a:gd name="T13" fmla="*/ T12 w 2494"/>
                                <a:gd name="T14" fmla="+- 0 -3500 -3500"/>
                                <a:gd name="T15" fmla="*/ -3500 h 479"/>
                                <a:gd name="T16" fmla="+- 0 4837 4837"/>
                                <a:gd name="T17" fmla="*/ T16 w 2494"/>
                                <a:gd name="T18" fmla="+- 0 -3022 -3500"/>
                                <a:gd name="T19" fmla="*/ -3022 h 479"/>
                              </a:gdLst>
                              <a:ahLst/>
                              <a:cxnLst>
                                <a:cxn ang="0">
                                  <a:pos x="T1" y="T3"/>
                                </a:cxn>
                                <a:cxn ang="0">
                                  <a:pos x="T5" y="T7"/>
                                </a:cxn>
                                <a:cxn ang="0">
                                  <a:pos x="T9" y="T11"/>
                                </a:cxn>
                                <a:cxn ang="0">
                                  <a:pos x="T13" y="T15"/>
                                </a:cxn>
                                <a:cxn ang="0">
                                  <a:pos x="T17" y="T19"/>
                                </a:cxn>
                              </a:cxnLst>
                              <a:rect l="0" t="0" r="r" b="b"/>
                              <a:pathLst>
                                <a:path w="2494" h="479">
                                  <a:moveTo>
                                    <a:pt x="0" y="478"/>
                                  </a:moveTo>
                                  <a:lnTo>
                                    <a:pt x="2494" y="478"/>
                                  </a:lnTo>
                                  <a:lnTo>
                                    <a:pt x="2494" y="0"/>
                                  </a:lnTo>
                                  <a:lnTo>
                                    <a:pt x="0" y="0"/>
                                  </a:lnTo>
                                  <a:lnTo>
                                    <a:pt x="0" y="478"/>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34" name="Group 24"/>
                        <wpg:cNvGrpSpPr>
                          <a:grpSpLocks/>
                        </wpg:cNvGrpSpPr>
                        <wpg:grpSpPr bwMode="auto">
                          <a:xfrm>
                            <a:off x="4837" y="-3500"/>
                            <a:ext cx="2494" cy="479"/>
                            <a:chOff x="4837" y="-3500"/>
                            <a:chExt cx="2494" cy="479"/>
                          </a:xfrm>
                        </wpg:grpSpPr>
                        <wps:wsp>
                          <wps:cNvPr id="535" name="Freeform 25"/>
                          <wps:cNvSpPr>
                            <a:spLocks/>
                          </wps:cNvSpPr>
                          <wps:spPr bwMode="auto">
                            <a:xfrm>
                              <a:off x="4837" y="-3500"/>
                              <a:ext cx="2494" cy="479"/>
                            </a:xfrm>
                            <a:custGeom>
                              <a:avLst/>
                              <a:gdLst>
                                <a:gd name="T0" fmla="+- 0 7331 4837"/>
                                <a:gd name="T1" fmla="*/ T0 w 2494"/>
                                <a:gd name="T2" fmla="+- 0 -3500 -3500"/>
                                <a:gd name="T3" fmla="*/ -3500 h 479"/>
                                <a:gd name="T4" fmla="+- 0 4837 4837"/>
                                <a:gd name="T5" fmla="*/ T4 w 2494"/>
                                <a:gd name="T6" fmla="+- 0 -3500 -3500"/>
                                <a:gd name="T7" fmla="*/ -3500 h 479"/>
                                <a:gd name="T8" fmla="+- 0 4837 4837"/>
                                <a:gd name="T9" fmla="*/ T8 w 2494"/>
                                <a:gd name="T10" fmla="+- 0 -3022 -3500"/>
                                <a:gd name="T11" fmla="*/ -3022 h 479"/>
                                <a:gd name="T12" fmla="+- 0 7331 4837"/>
                                <a:gd name="T13" fmla="*/ T12 w 2494"/>
                                <a:gd name="T14" fmla="+- 0 -3022 -3500"/>
                                <a:gd name="T15" fmla="*/ -3022 h 479"/>
                                <a:gd name="T16" fmla="+- 0 7331 4837"/>
                                <a:gd name="T17" fmla="*/ T16 w 2494"/>
                                <a:gd name="T18" fmla="+- 0 -3500 -3500"/>
                                <a:gd name="T19" fmla="*/ -3500 h 479"/>
                              </a:gdLst>
                              <a:ahLst/>
                              <a:cxnLst>
                                <a:cxn ang="0">
                                  <a:pos x="T1" y="T3"/>
                                </a:cxn>
                                <a:cxn ang="0">
                                  <a:pos x="T5" y="T7"/>
                                </a:cxn>
                                <a:cxn ang="0">
                                  <a:pos x="T9" y="T11"/>
                                </a:cxn>
                                <a:cxn ang="0">
                                  <a:pos x="T13" y="T15"/>
                                </a:cxn>
                                <a:cxn ang="0">
                                  <a:pos x="T17" y="T19"/>
                                </a:cxn>
                              </a:cxnLst>
                              <a:rect l="0" t="0" r="r" b="b"/>
                              <a:pathLst>
                                <a:path w="2494" h="479">
                                  <a:moveTo>
                                    <a:pt x="2494" y="0"/>
                                  </a:moveTo>
                                  <a:lnTo>
                                    <a:pt x="0" y="0"/>
                                  </a:lnTo>
                                  <a:lnTo>
                                    <a:pt x="0" y="478"/>
                                  </a:lnTo>
                                  <a:lnTo>
                                    <a:pt x="2494" y="478"/>
                                  </a:lnTo>
                                  <a:lnTo>
                                    <a:pt x="2494" y="0"/>
                                  </a:lnTo>
                                  <a:close/>
                                </a:path>
                              </a:pathLst>
                            </a:custGeom>
                            <a:noFill/>
                            <a:ln w="16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6" name="Picture 2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5070" y="-3392"/>
                              <a:ext cx="2035" cy="85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37" name="Picture 2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5920" y="-3239"/>
                              <a:ext cx="384" cy="7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38" name="Picture 2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7522" y="-2720"/>
                              <a:ext cx="336" cy="5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39" name="Picture 2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7463" y="-2569"/>
                              <a:ext cx="461" cy="562"/>
                            </a:xfrm>
                            <a:prstGeom prst="rect">
                              <a:avLst/>
                            </a:prstGeom>
                            <a:noFill/>
                            <a:extLst>
                              <a:ext uri="{909E8E84-426E-40DD-AFC4-6F175D3DCCD1}">
                                <a14:hiddenFill xmlns:a14="http://schemas.microsoft.com/office/drawing/2010/main">
                                  <a:solidFill>
                                    <a:srgbClr val="FFFFFF"/>
                                  </a:solidFill>
                                </a14:hiddenFill>
                              </a:ext>
                            </a:extLst>
                          </pic:spPr>
                        </pic:pic>
                      </wpg:grpSp>
                      <wpg:grpSp>
                        <wpg:cNvPr id="540" name="Group 30"/>
                        <wpg:cNvGrpSpPr>
                          <a:grpSpLocks/>
                        </wpg:cNvGrpSpPr>
                        <wpg:grpSpPr bwMode="auto">
                          <a:xfrm>
                            <a:off x="6372" y="-5128"/>
                            <a:ext cx="1055" cy="724"/>
                            <a:chOff x="6372" y="-5128"/>
                            <a:chExt cx="1055" cy="724"/>
                          </a:xfrm>
                        </wpg:grpSpPr>
                        <wps:wsp>
                          <wps:cNvPr id="541" name="Freeform 31"/>
                          <wps:cNvSpPr>
                            <a:spLocks/>
                          </wps:cNvSpPr>
                          <wps:spPr bwMode="auto">
                            <a:xfrm>
                              <a:off x="6372" y="-5128"/>
                              <a:ext cx="1055" cy="724"/>
                            </a:xfrm>
                            <a:custGeom>
                              <a:avLst/>
                              <a:gdLst>
                                <a:gd name="T0" fmla="+- 0 6372 6372"/>
                                <a:gd name="T1" fmla="*/ T0 w 1055"/>
                                <a:gd name="T2" fmla="+- 0 -4404 -5128"/>
                                <a:gd name="T3" fmla="*/ -4404 h 724"/>
                                <a:gd name="T4" fmla="+- 0 7427 6372"/>
                                <a:gd name="T5" fmla="*/ T4 w 1055"/>
                                <a:gd name="T6" fmla="+- 0 -4404 -5128"/>
                                <a:gd name="T7" fmla="*/ -4404 h 724"/>
                                <a:gd name="T8" fmla="+- 0 7427 6372"/>
                                <a:gd name="T9" fmla="*/ T8 w 1055"/>
                                <a:gd name="T10" fmla="+- 0 -5128 -5128"/>
                                <a:gd name="T11" fmla="*/ -5128 h 724"/>
                                <a:gd name="T12" fmla="+- 0 6372 6372"/>
                                <a:gd name="T13" fmla="*/ T12 w 1055"/>
                                <a:gd name="T14" fmla="+- 0 -5128 -5128"/>
                                <a:gd name="T15" fmla="*/ -5128 h 724"/>
                                <a:gd name="T16" fmla="+- 0 6372 6372"/>
                                <a:gd name="T17" fmla="*/ T16 w 1055"/>
                                <a:gd name="T18" fmla="+- 0 -4404 -5128"/>
                                <a:gd name="T19" fmla="*/ -4404 h 724"/>
                              </a:gdLst>
                              <a:ahLst/>
                              <a:cxnLst>
                                <a:cxn ang="0">
                                  <a:pos x="T1" y="T3"/>
                                </a:cxn>
                                <a:cxn ang="0">
                                  <a:pos x="T5" y="T7"/>
                                </a:cxn>
                                <a:cxn ang="0">
                                  <a:pos x="T9" y="T11"/>
                                </a:cxn>
                                <a:cxn ang="0">
                                  <a:pos x="T13" y="T15"/>
                                </a:cxn>
                                <a:cxn ang="0">
                                  <a:pos x="T17" y="T19"/>
                                </a:cxn>
                              </a:cxnLst>
                              <a:rect l="0" t="0" r="r" b="b"/>
                              <a:pathLst>
                                <a:path w="1055" h="724">
                                  <a:moveTo>
                                    <a:pt x="0" y="724"/>
                                  </a:moveTo>
                                  <a:lnTo>
                                    <a:pt x="1055" y="724"/>
                                  </a:lnTo>
                                  <a:lnTo>
                                    <a:pt x="1055" y="0"/>
                                  </a:lnTo>
                                  <a:lnTo>
                                    <a:pt x="0" y="0"/>
                                  </a:lnTo>
                                  <a:lnTo>
                                    <a:pt x="0" y="724"/>
                                  </a:lnTo>
                                  <a:close/>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2" name="Picture 3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6599" y="-4974"/>
                              <a:ext cx="614" cy="2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43" name="Picture 3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6516" y="-4819"/>
                              <a:ext cx="778" cy="2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44" name="Picture 3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6775" y="-4667"/>
                              <a:ext cx="259" cy="55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545" name="Group 35"/>
                        <wpg:cNvGrpSpPr>
                          <a:grpSpLocks/>
                        </wpg:cNvGrpSpPr>
                        <wpg:grpSpPr bwMode="auto">
                          <a:xfrm>
                            <a:off x="6416" y="-4320"/>
                            <a:ext cx="391" cy="736"/>
                            <a:chOff x="6416" y="-4320"/>
                            <a:chExt cx="391" cy="736"/>
                          </a:xfrm>
                        </wpg:grpSpPr>
                        <wps:wsp>
                          <wps:cNvPr id="546" name="Freeform 36"/>
                          <wps:cNvSpPr>
                            <a:spLocks/>
                          </wps:cNvSpPr>
                          <wps:spPr bwMode="auto">
                            <a:xfrm>
                              <a:off x="6416" y="-4320"/>
                              <a:ext cx="391" cy="736"/>
                            </a:xfrm>
                            <a:custGeom>
                              <a:avLst/>
                              <a:gdLst>
                                <a:gd name="T0" fmla="+- 0 6808 6416"/>
                                <a:gd name="T1" fmla="*/ T0 w 391"/>
                                <a:gd name="T2" fmla="+- 0 -4320 -4320"/>
                                <a:gd name="T3" fmla="*/ -4320 h 736"/>
                                <a:gd name="T4" fmla="+- 0 6416 6416"/>
                                <a:gd name="T5" fmla="*/ T4 w 391"/>
                                <a:gd name="T6" fmla="+- 0 -3584 -4320"/>
                                <a:gd name="T7" fmla="*/ -3584 h 736"/>
                              </a:gdLst>
                              <a:ahLst/>
                              <a:cxnLst>
                                <a:cxn ang="0">
                                  <a:pos x="T1" y="T3"/>
                                </a:cxn>
                                <a:cxn ang="0">
                                  <a:pos x="T5" y="T7"/>
                                </a:cxn>
                              </a:cxnLst>
                              <a:rect l="0" t="0" r="r" b="b"/>
                              <a:pathLst>
                                <a:path w="391" h="736">
                                  <a:moveTo>
                                    <a:pt x="392" y="0"/>
                                  </a:moveTo>
                                  <a:lnTo>
                                    <a:pt x="0" y="736"/>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47" name="Group 37"/>
                        <wpg:cNvGrpSpPr>
                          <a:grpSpLocks/>
                        </wpg:cNvGrpSpPr>
                        <wpg:grpSpPr bwMode="auto">
                          <a:xfrm>
                            <a:off x="6773" y="-4404"/>
                            <a:ext cx="79" cy="107"/>
                            <a:chOff x="6773" y="-4404"/>
                            <a:chExt cx="79" cy="107"/>
                          </a:xfrm>
                        </wpg:grpSpPr>
                        <wps:wsp>
                          <wps:cNvPr id="548" name="Freeform 38"/>
                          <wps:cNvSpPr>
                            <a:spLocks/>
                          </wps:cNvSpPr>
                          <wps:spPr bwMode="auto">
                            <a:xfrm>
                              <a:off x="6773" y="-4404"/>
                              <a:ext cx="79" cy="107"/>
                            </a:xfrm>
                            <a:custGeom>
                              <a:avLst/>
                              <a:gdLst>
                                <a:gd name="T0" fmla="+- 0 6852 6773"/>
                                <a:gd name="T1" fmla="*/ T0 w 79"/>
                                <a:gd name="T2" fmla="+- 0 -4404 -4404"/>
                                <a:gd name="T3" fmla="*/ -4404 h 107"/>
                                <a:gd name="T4" fmla="+- 0 6773 6773"/>
                                <a:gd name="T5" fmla="*/ T4 w 79"/>
                                <a:gd name="T6" fmla="+- 0 -4330 -4404"/>
                                <a:gd name="T7" fmla="*/ -4330 h 107"/>
                                <a:gd name="T8" fmla="+- 0 6834 6773"/>
                                <a:gd name="T9" fmla="*/ T8 w 79"/>
                                <a:gd name="T10" fmla="+- 0 -4297 -4404"/>
                                <a:gd name="T11" fmla="*/ -4297 h 107"/>
                                <a:gd name="T12" fmla="+- 0 6852 6773"/>
                                <a:gd name="T13" fmla="*/ T12 w 79"/>
                                <a:gd name="T14" fmla="+- 0 -4404 -4404"/>
                                <a:gd name="T15" fmla="*/ -4404 h 107"/>
                              </a:gdLst>
                              <a:ahLst/>
                              <a:cxnLst>
                                <a:cxn ang="0">
                                  <a:pos x="T1" y="T3"/>
                                </a:cxn>
                                <a:cxn ang="0">
                                  <a:pos x="T5" y="T7"/>
                                </a:cxn>
                                <a:cxn ang="0">
                                  <a:pos x="T9" y="T11"/>
                                </a:cxn>
                                <a:cxn ang="0">
                                  <a:pos x="T13" y="T15"/>
                                </a:cxn>
                              </a:cxnLst>
                              <a:rect l="0" t="0" r="r" b="b"/>
                              <a:pathLst>
                                <a:path w="79" h="107">
                                  <a:moveTo>
                                    <a:pt x="79" y="0"/>
                                  </a:moveTo>
                                  <a:lnTo>
                                    <a:pt x="0" y="74"/>
                                  </a:lnTo>
                                  <a:lnTo>
                                    <a:pt x="61" y="107"/>
                                  </a:lnTo>
                                  <a:lnTo>
                                    <a:pt x="79"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49" name="Group 39"/>
                        <wpg:cNvGrpSpPr>
                          <a:grpSpLocks/>
                        </wpg:cNvGrpSpPr>
                        <wpg:grpSpPr bwMode="auto">
                          <a:xfrm>
                            <a:off x="6372" y="-3608"/>
                            <a:ext cx="79" cy="108"/>
                            <a:chOff x="6372" y="-3608"/>
                            <a:chExt cx="79" cy="108"/>
                          </a:xfrm>
                        </wpg:grpSpPr>
                        <wps:wsp>
                          <wps:cNvPr id="550" name="Freeform 40"/>
                          <wps:cNvSpPr>
                            <a:spLocks/>
                          </wps:cNvSpPr>
                          <wps:spPr bwMode="auto">
                            <a:xfrm>
                              <a:off x="6372" y="-3608"/>
                              <a:ext cx="79" cy="108"/>
                            </a:xfrm>
                            <a:custGeom>
                              <a:avLst/>
                              <a:gdLst>
                                <a:gd name="T0" fmla="+- 0 6390 6372"/>
                                <a:gd name="T1" fmla="*/ T0 w 79"/>
                                <a:gd name="T2" fmla="+- 0 -3608 -3608"/>
                                <a:gd name="T3" fmla="*/ -3608 h 108"/>
                                <a:gd name="T4" fmla="+- 0 6372 6372"/>
                                <a:gd name="T5" fmla="*/ T4 w 79"/>
                                <a:gd name="T6" fmla="+- 0 -3500 -3608"/>
                                <a:gd name="T7" fmla="*/ -3500 h 108"/>
                                <a:gd name="T8" fmla="+- 0 6451 6372"/>
                                <a:gd name="T9" fmla="*/ T8 w 79"/>
                                <a:gd name="T10" fmla="+- 0 -3576 -3608"/>
                                <a:gd name="T11" fmla="*/ -3576 h 108"/>
                                <a:gd name="T12" fmla="+- 0 6390 6372"/>
                                <a:gd name="T13" fmla="*/ T12 w 79"/>
                                <a:gd name="T14" fmla="+- 0 -3608 -3608"/>
                                <a:gd name="T15" fmla="*/ -3608 h 108"/>
                              </a:gdLst>
                              <a:ahLst/>
                              <a:cxnLst>
                                <a:cxn ang="0">
                                  <a:pos x="T1" y="T3"/>
                                </a:cxn>
                                <a:cxn ang="0">
                                  <a:pos x="T5" y="T7"/>
                                </a:cxn>
                                <a:cxn ang="0">
                                  <a:pos x="T9" y="T11"/>
                                </a:cxn>
                                <a:cxn ang="0">
                                  <a:pos x="T13" y="T15"/>
                                </a:cxn>
                              </a:cxnLst>
                              <a:rect l="0" t="0" r="r" b="b"/>
                              <a:pathLst>
                                <a:path w="79" h="108">
                                  <a:moveTo>
                                    <a:pt x="18" y="0"/>
                                  </a:moveTo>
                                  <a:lnTo>
                                    <a:pt x="0" y="108"/>
                                  </a:lnTo>
                                  <a:lnTo>
                                    <a:pt x="79" y="32"/>
                                  </a:lnTo>
                                  <a:lnTo>
                                    <a:pt x="18"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51" name="Group 41"/>
                        <wpg:cNvGrpSpPr>
                          <a:grpSpLocks/>
                        </wpg:cNvGrpSpPr>
                        <wpg:grpSpPr bwMode="auto">
                          <a:xfrm>
                            <a:off x="5605" y="-4318"/>
                            <a:ext cx="2" cy="725"/>
                            <a:chOff x="5605" y="-4318"/>
                            <a:chExt cx="2" cy="725"/>
                          </a:xfrm>
                        </wpg:grpSpPr>
                        <wps:wsp>
                          <wps:cNvPr id="552" name="Freeform 42"/>
                          <wps:cNvSpPr>
                            <a:spLocks/>
                          </wps:cNvSpPr>
                          <wps:spPr bwMode="auto">
                            <a:xfrm>
                              <a:off x="5605" y="-4318"/>
                              <a:ext cx="2" cy="725"/>
                            </a:xfrm>
                            <a:custGeom>
                              <a:avLst/>
                              <a:gdLst>
                                <a:gd name="T0" fmla="+- 0 -4318 -4318"/>
                                <a:gd name="T1" fmla="*/ -4318 h 725"/>
                                <a:gd name="T2" fmla="+- 0 -3593 -4318"/>
                                <a:gd name="T3" fmla="*/ -3593 h 725"/>
                              </a:gdLst>
                              <a:ahLst/>
                              <a:cxnLst>
                                <a:cxn ang="0">
                                  <a:pos x="0" y="T1"/>
                                </a:cxn>
                                <a:cxn ang="0">
                                  <a:pos x="0" y="T3"/>
                                </a:cxn>
                              </a:cxnLst>
                              <a:rect l="0" t="0" r="r" b="b"/>
                              <a:pathLst>
                                <a:path h="725">
                                  <a:moveTo>
                                    <a:pt x="0" y="0"/>
                                  </a:moveTo>
                                  <a:lnTo>
                                    <a:pt x="0" y="725"/>
                                  </a:lnTo>
                                </a:path>
                              </a:pathLst>
                            </a:custGeom>
                            <a:noFill/>
                            <a:ln w="9677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53" name="Group 43"/>
                        <wpg:cNvGrpSpPr>
                          <a:grpSpLocks/>
                        </wpg:cNvGrpSpPr>
                        <wpg:grpSpPr bwMode="auto">
                          <a:xfrm>
                            <a:off x="5496" y="-4410"/>
                            <a:ext cx="67" cy="108"/>
                            <a:chOff x="5496" y="-4410"/>
                            <a:chExt cx="67" cy="108"/>
                          </a:xfrm>
                        </wpg:grpSpPr>
                        <wps:wsp>
                          <wps:cNvPr id="554" name="Freeform 44"/>
                          <wps:cNvSpPr>
                            <a:spLocks/>
                          </wps:cNvSpPr>
                          <wps:spPr bwMode="auto">
                            <a:xfrm>
                              <a:off x="5496" y="-4410"/>
                              <a:ext cx="67" cy="108"/>
                            </a:xfrm>
                            <a:custGeom>
                              <a:avLst/>
                              <a:gdLst>
                                <a:gd name="T0" fmla="+- 0 5508 5496"/>
                                <a:gd name="T1" fmla="*/ T0 w 67"/>
                                <a:gd name="T2" fmla="+- 0 -4410 -4410"/>
                                <a:gd name="T3" fmla="*/ -4410 h 108"/>
                                <a:gd name="T4" fmla="+- 0 5496 5496"/>
                                <a:gd name="T5" fmla="*/ T4 w 67"/>
                                <a:gd name="T6" fmla="+- 0 -4302 -4410"/>
                                <a:gd name="T7" fmla="*/ -4302 h 108"/>
                                <a:gd name="T8" fmla="+- 0 5563 5496"/>
                                <a:gd name="T9" fmla="*/ T8 w 67"/>
                                <a:gd name="T10" fmla="+- 0 -4315 -4410"/>
                                <a:gd name="T11" fmla="*/ -4315 h 108"/>
                                <a:gd name="T12" fmla="+- 0 5508 5496"/>
                                <a:gd name="T13" fmla="*/ T12 w 67"/>
                                <a:gd name="T14" fmla="+- 0 -4410 -4410"/>
                                <a:gd name="T15" fmla="*/ -4410 h 108"/>
                              </a:gdLst>
                              <a:ahLst/>
                              <a:cxnLst>
                                <a:cxn ang="0">
                                  <a:pos x="T1" y="T3"/>
                                </a:cxn>
                                <a:cxn ang="0">
                                  <a:pos x="T5" y="T7"/>
                                </a:cxn>
                                <a:cxn ang="0">
                                  <a:pos x="T9" y="T11"/>
                                </a:cxn>
                                <a:cxn ang="0">
                                  <a:pos x="T13" y="T15"/>
                                </a:cxn>
                              </a:cxnLst>
                              <a:rect l="0" t="0" r="r" b="b"/>
                              <a:pathLst>
                                <a:path w="67" h="108">
                                  <a:moveTo>
                                    <a:pt x="12" y="0"/>
                                  </a:moveTo>
                                  <a:lnTo>
                                    <a:pt x="0" y="108"/>
                                  </a:lnTo>
                                  <a:lnTo>
                                    <a:pt x="67" y="95"/>
                                  </a:lnTo>
                                  <a:lnTo>
                                    <a:pt x="12"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55" name="Group 45"/>
                        <wpg:cNvGrpSpPr>
                          <a:grpSpLocks/>
                        </wpg:cNvGrpSpPr>
                        <wpg:grpSpPr bwMode="auto">
                          <a:xfrm>
                            <a:off x="5645" y="-3608"/>
                            <a:ext cx="68" cy="108"/>
                            <a:chOff x="5645" y="-3608"/>
                            <a:chExt cx="68" cy="108"/>
                          </a:xfrm>
                        </wpg:grpSpPr>
                        <wps:wsp>
                          <wps:cNvPr id="556" name="Freeform 46"/>
                          <wps:cNvSpPr>
                            <a:spLocks/>
                          </wps:cNvSpPr>
                          <wps:spPr bwMode="auto">
                            <a:xfrm>
                              <a:off x="5645" y="-3608"/>
                              <a:ext cx="68" cy="108"/>
                            </a:xfrm>
                            <a:custGeom>
                              <a:avLst/>
                              <a:gdLst>
                                <a:gd name="T0" fmla="+- 0 5713 5645"/>
                                <a:gd name="T1" fmla="*/ T0 w 68"/>
                                <a:gd name="T2" fmla="+- 0 -3608 -3608"/>
                                <a:gd name="T3" fmla="*/ -3608 h 108"/>
                                <a:gd name="T4" fmla="+- 0 5645 5645"/>
                                <a:gd name="T5" fmla="*/ T4 w 68"/>
                                <a:gd name="T6" fmla="+- 0 -3594 -3608"/>
                                <a:gd name="T7" fmla="*/ -3594 h 108"/>
                                <a:gd name="T8" fmla="+- 0 5700 5645"/>
                                <a:gd name="T9" fmla="*/ T8 w 68"/>
                                <a:gd name="T10" fmla="+- 0 -3500 -3608"/>
                                <a:gd name="T11" fmla="*/ -3500 h 108"/>
                                <a:gd name="T12" fmla="+- 0 5713 5645"/>
                                <a:gd name="T13" fmla="*/ T12 w 68"/>
                                <a:gd name="T14" fmla="+- 0 -3608 -3608"/>
                                <a:gd name="T15" fmla="*/ -3608 h 108"/>
                              </a:gdLst>
                              <a:ahLst/>
                              <a:cxnLst>
                                <a:cxn ang="0">
                                  <a:pos x="T1" y="T3"/>
                                </a:cxn>
                                <a:cxn ang="0">
                                  <a:pos x="T5" y="T7"/>
                                </a:cxn>
                                <a:cxn ang="0">
                                  <a:pos x="T9" y="T11"/>
                                </a:cxn>
                                <a:cxn ang="0">
                                  <a:pos x="T13" y="T15"/>
                                </a:cxn>
                              </a:cxnLst>
                              <a:rect l="0" t="0" r="r" b="b"/>
                              <a:pathLst>
                                <a:path w="68" h="108">
                                  <a:moveTo>
                                    <a:pt x="68" y="0"/>
                                  </a:moveTo>
                                  <a:lnTo>
                                    <a:pt x="0" y="14"/>
                                  </a:lnTo>
                                  <a:lnTo>
                                    <a:pt x="55" y="108"/>
                                  </a:lnTo>
                                  <a:lnTo>
                                    <a:pt x="68"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57" name="Group 47"/>
                        <wpg:cNvGrpSpPr>
                          <a:grpSpLocks/>
                        </wpg:cNvGrpSpPr>
                        <wpg:grpSpPr bwMode="auto">
                          <a:xfrm>
                            <a:off x="3515" y="-5128"/>
                            <a:ext cx="1034" cy="724"/>
                            <a:chOff x="3515" y="-5128"/>
                            <a:chExt cx="1034" cy="724"/>
                          </a:xfrm>
                        </wpg:grpSpPr>
                        <wps:wsp>
                          <wps:cNvPr id="558" name="Freeform 48"/>
                          <wps:cNvSpPr>
                            <a:spLocks/>
                          </wps:cNvSpPr>
                          <wps:spPr bwMode="auto">
                            <a:xfrm>
                              <a:off x="3515" y="-5128"/>
                              <a:ext cx="1034" cy="724"/>
                            </a:xfrm>
                            <a:custGeom>
                              <a:avLst/>
                              <a:gdLst>
                                <a:gd name="T0" fmla="+- 0 3515 3515"/>
                                <a:gd name="T1" fmla="*/ T0 w 1034"/>
                                <a:gd name="T2" fmla="+- 0 -4404 -5128"/>
                                <a:gd name="T3" fmla="*/ -4404 h 724"/>
                                <a:gd name="T4" fmla="+- 0 4549 3515"/>
                                <a:gd name="T5" fmla="*/ T4 w 1034"/>
                                <a:gd name="T6" fmla="+- 0 -4404 -5128"/>
                                <a:gd name="T7" fmla="*/ -4404 h 724"/>
                                <a:gd name="T8" fmla="+- 0 4549 3515"/>
                                <a:gd name="T9" fmla="*/ T8 w 1034"/>
                                <a:gd name="T10" fmla="+- 0 -5128 -5128"/>
                                <a:gd name="T11" fmla="*/ -5128 h 724"/>
                                <a:gd name="T12" fmla="+- 0 3515 3515"/>
                                <a:gd name="T13" fmla="*/ T12 w 1034"/>
                                <a:gd name="T14" fmla="+- 0 -5128 -5128"/>
                                <a:gd name="T15" fmla="*/ -5128 h 724"/>
                                <a:gd name="T16" fmla="+- 0 3515 3515"/>
                                <a:gd name="T17" fmla="*/ T16 w 1034"/>
                                <a:gd name="T18" fmla="+- 0 -4404 -5128"/>
                                <a:gd name="T19" fmla="*/ -4404 h 724"/>
                              </a:gdLst>
                              <a:ahLst/>
                              <a:cxnLst>
                                <a:cxn ang="0">
                                  <a:pos x="T1" y="T3"/>
                                </a:cxn>
                                <a:cxn ang="0">
                                  <a:pos x="T5" y="T7"/>
                                </a:cxn>
                                <a:cxn ang="0">
                                  <a:pos x="T9" y="T11"/>
                                </a:cxn>
                                <a:cxn ang="0">
                                  <a:pos x="T13" y="T15"/>
                                </a:cxn>
                                <a:cxn ang="0">
                                  <a:pos x="T17" y="T19"/>
                                </a:cxn>
                              </a:cxnLst>
                              <a:rect l="0" t="0" r="r" b="b"/>
                              <a:pathLst>
                                <a:path w="1034" h="724">
                                  <a:moveTo>
                                    <a:pt x="0" y="724"/>
                                  </a:moveTo>
                                  <a:lnTo>
                                    <a:pt x="1034" y="724"/>
                                  </a:lnTo>
                                  <a:lnTo>
                                    <a:pt x="1034" y="0"/>
                                  </a:lnTo>
                                  <a:lnTo>
                                    <a:pt x="0" y="0"/>
                                  </a:lnTo>
                                  <a:lnTo>
                                    <a:pt x="0" y="724"/>
                                  </a:lnTo>
                                  <a:close/>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9" name="Picture 4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3732" y="-4974"/>
                              <a:ext cx="614" cy="2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60" name="Picture 5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3791" y="-4819"/>
                              <a:ext cx="490" cy="5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61" name="Picture 5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3724" y="-4668"/>
                              <a:ext cx="624" cy="28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562" name="Group 52"/>
                        <wpg:cNvGrpSpPr>
                          <a:grpSpLocks/>
                        </wpg:cNvGrpSpPr>
                        <wpg:grpSpPr bwMode="auto">
                          <a:xfrm>
                            <a:off x="4139" y="-4339"/>
                            <a:ext cx="821" cy="774"/>
                            <a:chOff x="4139" y="-4339"/>
                            <a:chExt cx="821" cy="774"/>
                          </a:xfrm>
                        </wpg:grpSpPr>
                        <wps:wsp>
                          <wps:cNvPr id="563" name="Freeform 53"/>
                          <wps:cNvSpPr>
                            <a:spLocks/>
                          </wps:cNvSpPr>
                          <wps:spPr bwMode="auto">
                            <a:xfrm>
                              <a:off x="4139" y="-4339"/>
                              <a:ext cx="821" cy="774"/>
                            </a:xfrm>
                            <a:custGeom>
                              <a:avLst/>
                              <a:gdLst>
                                <a:gd name="T0" fmla="+- 0 4139 4139"/>
                                <a:gd name="T1" fmla="*/ T0 w 821"/>
                                <a:gd name="T2" fmla="+- 0 -4339 -4339"/>
                                <a:gd name="T3" fmla="*/ -4339 h 774"/>
                                <a:gd name="T4" fmla="+- 0 4960 4139"/>
                                <a:gd name="T5" fmla="*/ T4 w 821"/>
                                <a:gd name="T6" fmla="+- 0 -3565 -4339"/>
                                <a:gd name="T7" fmla="*/ -3565 h 774"/>
                              </a:gdLst>
                              <a:ahLst/>
                              <a:cxnLst>
                                <a:cxn ang="0">
                                  <a:pos x="T1" y="T3"/>
                                </a:cxn>
                                <a:cxn ang="0">
                                  <a:pos x="T5" y="T7"/>
                                </a:cxn>
                              </a:cxnLst>
                              <a:rect l="0" t="0" r="r" b="b"/>
                              <a:pathLst>
                                <a:path w="821" h="774">
                                  <a:moveTo>
                                    <a:pt x="0" y="0"/>
                                  </a:moveTo>
                                  <a:lnTo>
                                    <a:pt x="821" y="774"/>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64" name="Group 54"/>
                        <wpg:cNvGrpSpPr>
                          <a:grpSpLocks/>
                        </wpg:cNvGrpSpPr>
                        <wpg:grpSpPr bwMode="auto">
                          <a:xfrm>
                            <a:off x="4069" y="-4404"/>
                            <a:ext cx="100" cy="96"/>
                            <a:chOff x="4069" y="-4404"/>
                            <a:chExt cx="100" cy="96"/>
                          </a:xfrm>
                        </wpg:grpSpPr>
                        <wps:wsp>
                          <wps:cNvPr id="565" name="Freeform 55"/>
                          <wps:cNvSpPr>
                            <a:spLocks/>
                          </wps:cNvSpPr>
                          <wps:spPr bwMode="auto">
                            <a:xfrm>
                              <a:off x="4069" y="-4404"/>
                              <a:ext cx="100" cy="96"/>
                            </a:xfrm>
                            <a:custGeom>
                              <a:avLst/>
                              <a:gdLst>
                                <a:gd name="T0" fmla="+- 0 4069 4069"/>
                                <a:gd name="T1" fmla="*/ T0 w 100"/>
                                <a:gd name="T2" fmla="+- 0 -4404 -4404"/>
                                <a:gd name="T3" fmla="*/ -4404 h 96"/>
                                <a:gd name="T4" fmla="+- 0 4121 4069"/>
                                <a:gd name="T5" fmla="*/ T4 w 100"/>
                                <a:gd name="T6" fmla="+- 0 -4308 -4404"/>
                                <a:gd name="T7" fmla="*/ -4308 h 96"/>
                                <a:gd name="T8" fmla="+- 0 4169 4069"/>
                                <a:gd name="T9" fmla="*/ T8 w 100"/>
                                <a:gd name="T10" fmla="+- 0 -4358 -4404"/>
                                <a:gd name="T11" fmla="*/ -4358 h 96"/>
                                <a:gd name="T12" fmla="+- 0 4069 4069"/>
                                <a:gd name="T13" fmla="*/ T12 w 100"/>
                                <a:gd name="T14" fmla="+- 0 -4404 -4404"/>
                                <a:gd name="T15" fmla="*/ -4404 h 96"/>
                              </a:gdLst>
                              <a:ahLst/>
                              <a:cxnLst>
                                <a:cxn ang="0">
                                  <a:pos x="T1" y="T3"/>
                                </a:cxn>
                                <a:cxn ang="0">
                                  <a:pos x="T5" y="T7"/>
                                </a:cxn>
                                <a:cxn ang="0">
                                  <a:pos x="T9" y="T11"/>
                                </a:cxn>
                                <a:cxn ang="0">
                                  <a:pos x="T13" y="T15"/>
                                </a:cxn>
                              </a:cxnLst>
                              <a:rect l="0" t="0" r="r" b="b"/>
                              <a:pathLst>
                                <a:path w="100" h="96">
                                  <a:moveTo>
                                    <a:pt x="0" y="0"/>
                                  </a:moveTo>
                                  <a:lnTo>
                                    <a:pt x="52" y="96"/>
                                  </a:lnTo>
                                  <a:lnTo>
                                    <a:pt x="100" y="46"/>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66" name="Group 56"/>
                        <wpg:cNvGrpSpPr>
                          <a:grpSpLocks/>
                        </wpg:cNvGrpSpPr>
                        <wpg:grpSpPr bwMode="auto">
                          <a:xfrm>
                            <a:off x="4930" y="-3596"/>
                            <a:ext cx="100" cy="96"/>
                            <a:chOff x="4930" y="-3596"/>
                            <a:chExt cx="100" cy="96"/>
                          </a:xfrm>
                        </wpg:grpSpPr>
                        <wps:wsp>
                          <wps:cNvPr id="567" name="Freeform 57"/>
                          <wps:cNvSpPr>
                            <a:spLocks/>
                          </wps:cNvSpPr>
                          <wps:spPr bwMode="auto">
                            <a:xfrm>
                              <a:off x="4930" y="-3596"/>
                              <a:ext cx="100" cy="96"/>
                            </a:xfrm>
                            <a:custGeom>
                              <a:avLst/>
                              <a:gdLst>
                                <a:gd name="T0" fmla="+- 0 4978 4930"/>
                                <a:gd name="T1" fmla="*/ T0 w 100"/>
                                <a:gd name="T2" fmla="+- 0 -3596 -3596"/>
                                <a:gd name="T3" fmla="*/ -3596 h 96"/>
                                <a:gd name="T4" fmla="+- 0 4930 4930"/>
                                <a:gd name="T5" fmla="*/ T4 w 100"/>
                                <a:gd name="T6" fmla="+- 0 -3546 -3596"/>
                                <a:gd name="T7" fmla="*/ -3546 h 96"/>
                                <a:gd name="T8" fmla="+- 0 5029 4930"/>
                                <a:gd name="T9" fmla="*/ T8 w 100"/>
                                <a:gd name="T10" fmla="+- 0 -3500 -3596"/>
                                <a:gd name="T11" fmla="*/ -3500 h 96"/>
                                <a:gd name="T12" fmla="+- 0 4978 4930"/>
                                <a:gd name="T13" fmla="*/ T12 w 100"/>
                                <a:gd name="T14" fmla="+- 0 -3596 -3596"/>
                                <a:gd name="T15" fmla="*/ -3596 h 96"/>
                              </a:gdLst>
                              <a:ahLst/>
                              <a:cxnLst>
                                <a:cxn ang="0">
                                  <a:pos x="T1" y="T3"/>
                                </a:cxn>
                                <a:cxn ang="0">
                                  <a:pos x="T5" y="T7"/>
                                </a:cxn>
                                <a:cxn ang="0">
                                  <a:pos x="T9" y="T11"/>
                                </a:cxn>
                                <a:cxn ang="0">
                                  <a:pos x="T13" y="T15"/>
                                </a:cxn>
                              </a:cxnLst>
                              <a:rect l="0" t="0" r="r" b="b"/>
                              <a:pathLst>
                                <a:path w="100" h="96">
                                  <a:moveTo>
                                    <a:pt x="48" y="0"/>
                                  </a:moveTo>
                                  <a:lnTo>
                                    <a:pt x="0" y="50"/>
                                  </a:lnTo>
                                  <a:lnTo>
                                    <a:pt x="99" y="96"/>
                                  </a:lnTo>
                                  <a:lnTo>
                                    <a:pt x="48"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68" name="Group 58"/>
                        <wpg:cNvGrpSpPr>
                          <a:grpSpLocks/>
                        </wpg:cNvGrpSpPr>
                        <wpg:grpSpPr bwMode="auto">
                          <a:xfrm>
                            <a:off x="6325" y="-1505"/>
                            <a:ext cx="371" cy="604"/>
                            <a:chOff x="6325" y="-1505"/>
                            <a:chExt cx="371" cy="604"/>
                          </a:xfrm>
                        </wpg:grpSpPr>
                        <wps:wsp>
                          <wps:cNvPr id="569" name="Freeform 59"/>
                          <wps:cNvSpPr>
                            <a:spLocks/>
                          </wps:cNvSpPr>
                          <wps:spPr bwMode="auto">
                            <a:xfrm>
                              <a:off x="6325" y="-1505"/>
                              <a:ext cx="371" cy="604"/>
                            </a:xfrm>
                            <a:custGeom>
                              <a:avLst/>
                              <a:gdLst>
                                <a:gd name="T0" fmla="+- 0 6325 6325"/>
                                <a:gd name="T1" fmla="*/ T0 w 371"/>
                                <a:gd name="T2" fmla="+- 0 -1505 -1505"/>
                                <a:gd name="T3" fmla="*/ -1505 h 604"/>
                                <a:gd name="T4" fmla="+- 0 6696 6325"/>
                                <a:gd name="T5" fmla="*/ T4 w 371"/>
                                <a:gd name="T6" fmla="+- 0 -901 -1505"/>
                                <a:gd name="T7" fmla="*/ -901 h 604"/>
                              </a:gdLst>
                              <a:ahLst/>
                              <a:cxnLst>
                                <a:cxn ang="0">
                                  <a:pos x="T1" y="T3"/>
                                </a:cxn>
                                <a:cxn ang="0">
                                  <a:pos x="T5" y="T7"/>
                                </a:cxn>
                              </a:cxnLst>
                              <a:rect l="0" t="0" r="r" b="b"/>
                              <a:pathLst>
                                <a:path w="371" h="604">
                                  <a:moveTo>
                                    <a:pt x="0" y="0"/>
                                  </a:moveTo>
                                  <a:lnTo>
                                    <a:pt x="371" y="604"/>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70" name="Group 60"/>
                        <wpg:cNvGrpSpPr>
                          <a:grpSpLocks/>
                        </wpg:cNvGrpSpPr>
                        <wpg:grpSpPr bwMode="auto">
                          <a:xfrm>
                            <a:off x="6276" y="-1585"/>
                            <a:ext cx="84" cy="106"/>
                            <a:chOff x="6276" y="-1585"/>
                            <a:chExt cx="84" cy="106"/>
                          </a:xfrm>
                        </wpg:grpSpPr>
                        <wps:wsp>
                          <wps:cNvPr id="571" name="Freeform 61"/>
                          <wps:cNvSpPr>
                            <a:spLocks/>
                          </wps:cNvSpPr>
                          <wps:spPr bwMode="auto">
                            <a:xfrm>
                              <a:off x="6276" y="-1585"/>
                              <a:ext cx="84" cy="106"/>
                            </a:xfrm>
                            <a:custGeom>
                              <a:avLst/>
                              <a:gdLst>
                                <a:gd name="T0" fmla="+- 0 6276 6276"/>
                                <a:gd name="T1" fmla="*/ T0 w 84"/>
                                <a:gd name="T2" fmla="+- 0 -1585 -1585"/>
                                <a:gd name="T3" fmla="*/ -1585 h 106"/>
                                <a:gd name="T4" fmla="+- 0 6300 6276"/>
                                <a:gd name="T5" fmla="*/ T4 w 84"/>
                                <a:gd name="T6" fmla="+- 0 -1480 -1585"/>
                                <a:gd name="T7" fmla="*/ -1480 h 106"/>
                                <a:gd name="T8" fmla="+- 0 6360 6276"/>
                                <a:gd name="T9" fmla="*/ T8 w 84"/>
                                <a:gd name="T10" fmla="+- 0 -1516 -1585"/>
                                <a:gd name="T11" fmla="*/ -1516 h 106"/>
                                <a:gd name="T12" fmla="+- 0 6276 6276"/>
                                <a:gd name="T13" fmla="*/ T12 w 84"/>
                                <a:gd name="T14" fmla="+- 0 -1585 -1585"/>
                                <a:gd name="T15" fmla="*/ -1585 h 106"/>
                              </a:gdLst>
                              <a:ahLst/>
                              <a:cxnLst>
                                <a:cxn ang="0">
                                  <a:pos x="T1" y="T3"/>
                                </a:cxn>
                                <a:cxn ang="0">
                                  <a:pos x="T5" y="T7"/>
                                </a:cxn>
                                <a:cxn ang="0">
                                  <a:pos x="T9" y="T11"/>
                                </a:cxn>
                                <a:cxn ang="0">
                                  <a:pos x="T13" y="T15"/>
                                </a:cxn>
                              </a:cxnLst>
                              <a:rect l="0" t="0" r="r" b="b"/>
                              <a:pathLst>
                                <a:path w="84" h="106">
                                  <a:moveTo>
                                    <a:pt x="0" y="0"/>
                                  </a:moveTo>
                                  <a:lnTo>
                                    <a:pt x="24" y="105"/>
                                  </a:lnTo>
                                  <a:lnTo>
                                    <a:pt x="84" y="69"/>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72" name="Group 62"/>
                        <wpg:cNvGrpSpPr>
                          <a:grpSpLocks/>
                        </wpg:cNvGrpSpPr>
                        <wpg:grpSpPr bwMode="auto">
                          <a:xfrm>
                            <a:off x="6180" y="-820"/>
                            <a:ext cx="1132" cy="574"/>
                            <a:chOff x="6180" y="-820"/>
                            <a:chExt cx="1132" cy="574"/>
                          </a:xfrm>
                        </wpg:grpSpPr>
                        <wps:wsp>
                          <wps:cNvPr id="573" name="Freeform 63"/>
                          <wps:cNvSpPr>
                            <a:spLocks/>
                          </wps:cNvSpPr>
                          <wps:spPr bwMode="auto">
                            <a:xfrm>
                              <a:off x="6180" y="-820"/>
                              <a:ext cx="1132" cy="574"/>
                            </a:xfrm>
                            <a:custGeom>
                              <a:avLst/>
                              <a:gdLst>
                                <a:gd name="T0" fmla="+- 0 7312 6180"/>
                                <a:gd name="T1" fmla="*/ T0 w 1132"/>
                                <a:gd name="T2" fmla="+- 0 -820 -820"/>
                                <a:gd name="T3" fmla="*/ -820 h 574"/>
                                <a:gd name="T4" fmla="+- 0 6180 6180"/>
                                <a:gd name="T5" fmla="*/ T4 w 1132"/>
                                <a:gd name="T6" fmla="+- 0 -820 -820"/>
                                <a:gd name="T7" fmla="*/ -820 h 574"/>
                                <a:gd name="T8" fmla="+- 0 6180 6180"/>
                                <a:gd name="T9" fmla="*/ T8 w 1132"/>
                                <a:gd name="T10" fmla="+- 0 -246 -820"/>
                                <a:gd name="T11" fmla="*/ -246 h 574"/>
                                <a:gd name="T12" fmla="+- 0 7312 6180"/>
                                <a:gd name="T13" fmla="*/ T12 w 1132"/>
                                <a:gd name="T14" fmla="+- 0 -246 -820"/>
                                <a:gd name="T15" fmla="*/ -246 h 574"/>
                                <a:gd name="T16" fmla="+- 0 7312 6180"/>
                                <a:gd name="T17" fmla="*/ T16 w 1132"/>
                                <a:gd name="T18" fmla="+- 0 -820 -820"/>
                                <a:gd name="T19" fmla="*/ -820 h 574"/>
                              </a:gdLst>
                              <a:ahLst/>
                              <a:cxnLst>
                                <a:cxn ang="0">
                                  <a:pos x="T1" y="T3"/>
                                </a:cxn>
                                <a:cxn ang="0">
                                  <a:pos x="T5" y="T7"/>
                                </a:cxn>
                                <a:cxn ang="0">
                                  <a:pos x="T9" y="T11"/>
                                </a:cxn>
                                <a:cxn ang="0">
                                  <a:pos x="T13" y="T15"/>
                                </a:cxn>
                                <a:cxn ang="0">
                                  <a:pos x="T17" y="T19"/>
                                </a:cxn>
                              </a:cxnLst>
                              <a:rect l="0" t="0" r="r" b="b"/>
                              <a:pathLst>
                                <a:path w="1132" h="574">
                                  <a:moveTo>
                                    <a:pt x="1132" y="0"/>
                                  </a:moveTo>
                                  <a:lnTo>
                                    <a:pt x="0" y="0"/>
                                  </a:lnTo>
                                  <a:lnTo>
                                    <a:pt x="0" y="574"/>
                                  </a:lnTo>
                                  <a:lnTo>
                                    <a:pt x="1132" y="574"/>
                                  </a:lnTo>
                                  <a:lnTo>
                                    <a:pt x="1132" y="0"/>
                                  </a:lnTo>
                                  <a:close/>
                                </a:path>
                              </a:pathLst>
                            </a:custGeom>
                            <a:noFill/>
                            <a:ln w="16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74" name="Picture 6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6575" y="-662"/>
                              <a:ext cx="355" cy="5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75" name="Picture 6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6428" y="-511"/>
                              <a:ext cx="643" cy="35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576" name="Group 66"/>
                        <wpg:cNvGrpSpPr>
                          <a:grpSpLocks/>
                        </wpg:cNvGrpSpPr>
                        <wpg:grpSpPr bwMode="auto">
                          <a:xfrm>
                            <a:off x="6662" y="-926"/>
                            <a:ext cx="84" cy="107"/>
                            <a:chOff x="6662" y="-926"/>
                            <a:chExt cx="84" cy="107"/>
                          </a:xfrm>
                        </wpg:grpSpPr>
                        <wps:wsp>
                          <wps:cNvPr id="577" name="Freeform 67"/>
                          <wps:cNvSpPr>
                            <a:spLocks/>
                          </wps:cNvSpPr>
                          <wps:spPr bwMode="auto">
                            <a:xfrm>
                              <a:off x="6662" y="-926"/>
                              <a:ext cx="84" cy="107"/>
                            </a:xfrm>
                            <a:custGeom>
                              <a:avLst/>
                              <a:gdLst>
                                <a:gd name="T0" fmla="+- 0 6721 6662"/>
                                <a:gd name="T1" fmla="*/ T0 w 84"/>
                                <a:gd name="T2" fmla="+- 0 -926 -926"/>
                                <a:gd name="T3" fmla="*/ -926 h 107"/>
                                <a:gd name="T4" fmla="+- 0 6662 6662"/>
                                <a:gd name="T5" fmla="*/ T4 w 84"/>
                                <a:gd name="T6" fmla="+- 0 -890 -926"/>
                                <a:gd name="T7" fmla="*/ -890 h 107"/>
                                <a:gd name="T8" fmla="+- 0 6746 6662"/>
                                <a:gd name="T9" fmla="*/ T8 w 84"/>
                                <a:gd name="T10" fmla="+- 0 -820 -926"/>
                                <a:gd name="T11" fmla="*/ -820 h 107"/>
                                <a:gd name="T12" fmla="+- 0 6721 6662"/>
                                <a:gd name="T13" fmla="*/ T12 w 84"/>
                                <a:gd name="T14" fmla="+- 0 -926 -926"/>
                                <a:gd name="T15" fmla="*/ -926 h 107"/>
                              </a:gdLst>
                              <a:ahLst/>
                              <a:cxnLst>
                                <a:cxn ang="0">
                                  <a:pos x="T1" y="T3"/>
                                </a:cxn>
                                <a:cxn ang="0">
                                  <a:pos x="T5" y="T7"/>
                                </a:cxn>
                                <a:cxn ang="0">
                                  <a:pos x="T9" y="T11"/>
                                </a:cxn>
                                <a:cxn ang="0">
                                  <a:pos x="T13" y="T15"/>
                                </a:cxn>
                              </a:cxnLst>
                              <a:rect l="0" t="0" r="r" b="b"/>
                              <a:pathLst>
                                <a:path w="84" h="107">
                                  <a:moveTo>
                                    <a:pt x="59" y="0"/>
                                  </a:moveTo>
                                  <a:lnTo>
                                    <a:pt x="0" y="36"/>
                                  </a:lnTo>
                                  <a:lnTo>
                                    <a:pt x="84" y="106"/>
                                  </a:lnTo>
                                  <a:lnTo>
                                    <a:pt x="59"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78" name="Group 68"/>
                        <wpg:cNvGrpSpPr>
                          <a:grpSpLocks/>
                        </wpg:cNvGrpSpPr>
                        <wpg:grpSpPr bwMode="auto">
                          <a:xfrm>
                            <a:off x="7042" y="-1513"/>
                            <a:ext cx="630" cy="763"/>
                            <a:chOff x="7042" y="-1513"/>
                            <a:chExt cx="630" cy="763"/>
                          </a:xfrm>
                        </wpg:grpSpPr>
                        <wps:wsp>
                          <wps:cNvPr id="579" name="Freeform 69"/>
                          <wps:cNvSpPr>
                            <a:spLocks/>
                          </wps:cNvSpPr>
                          <wps:spPr bwMode="auto">
                            <a:xfrm>
                              <a:off x="7042" y="-1513"/>
                              <a:ext cx="630" cy="763"/>
                            </a:xfrm>
                            <a:custGeom>
                              <a:avLst/>
                              <a:gdLst>
                                <a:gd name="T0" fmla="+- 0 7042 7042"/>
                                <a:gd name="T1" fmla="*/ T0 w 630"/>
                                <a:gd name="T2" fmla="+- 0 -1513 -1513"/>
                                <a:gd name="T3" fmla="*/ -1513 h 763"/>
                                <a:gd name="T4" fmla="+- 0 7672 7042"/>
                                <a:gd name="T5" fmla="*/ T4 w 630"/>
                                <a:gd name="T6" fmla="+- 0 -750 -1513"/>
                                <a:gd name="T7" fmla="*/ -750 h 763"/>
                              </a:gdLst>
                              <a:ahLst/>
                              <a:cxnLst>
                                <a:cxn ang="0">
                                  <a:pos x="T1" y="T3"/>
                                </a:cxn>
                                <a:cxn ang="0">
                                  <a:pos x="T5" y="T7"/>
                                </a:cxn>
                              </a:cxnLst>
                              <a:rect l="0" t="0" r="r" b="b"/>
                              <a:pathLst>
                                <a:path w="630" h="763">
                                  <a:moveTo>
                                    <a:pt x="0" y="0"/>
                                  </a:moveTo>
                                  <a:lnTo>
                                    <a:pt x="630" y="763"/>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80" name="Group 70"/>
                        <wpg:cNvGrpSpPr>
                          <a:grpSpLocks/>
                        </wpg:cNvGrpSpPr>
                        <wpg:grpSpPr bwMode="auto">
                          <a:xfrm>
                            <a:off x="6980" y="-1585"/>
                            <a:ext cx="94" cy="101"/>
                            <a:chOff x="6980" y="-1585"/>
                            <a:chExt cx="94" cy="101"/>
                          </a:xfrm>
                        </wpg:grpSpPr>
                        <wps:wsp>
                          <wps:cNvPr id="581" name="Freeform 71"/>
                          <wps:cNvSpPr>
                            <a:spLocks/>
                          </wps:cNvSpPr>
                          <wps:spPr bwMode="auto">
                            <a:xfrm>
                              <a:off x="6980" y="-1585"/>
                              <a:ext cx="94" cy="101"/>
                            </a:xfrm>
                            <a:custGeom>
                              <a:avLst/>
                              <a:gdLst>
                                <a:gd name="T0" fmla="+- 0 6980 6980"/>
                                <a:gd name="T1" fmla="*/ T0 w 94"/>
                                <a:gd name="T2" fmla="+- 0 -1585 -1585"/>
                                <a:gd name="T3" fmla="*/ -1585 h 101"/>
                                <a:gd name="T4" fmla="+- 0 7020 6980"/>
                                <a:gd name="T5" fmla="*/ T4 w 94"/>
                                <a:gd name="T6" fmla="+- 0 -1484 -1585"/>
                                <a:gd name="T7" fmla="*/ -1484 h 101"/>
                                <a:gd name="T8" fmla="+- 0 7074 6980"/>
                                <a:gd name="T9" fmla="*/ T8 w 94"/>
                                <a:gd name="T10" fmla="+- 0 -1528 -1585"/>
                                <a:gd name="T11" fmla="*/ -1528 h 101"/>
                                <a:gd name="T12" fmla="+- 0 6980 6980"/>
                                <a:gd name="T13" fmla="*/ T12 w 94"/>
                                <a:gd name="T14" fmla="+- 0 -1585 -1585"/>
                                <a:gd name="T15" fmla="*/ -1585 h 101"/>
                              </a:gdLst>
                              <a:ahLst/>
                              <a:cxnLst>
                                <a:cxn ang="0">
                                  <a:pos x="T1" y="T3"/>
                                </a:cxn>
                                <a:cxn ang="0">
                                  <a:pos x="T5" y="T7"/>
                                </a:cxn>
                                <a:cxn ang="0">
                                  <a:pos x="T9" y="T11"/>
                                </a:cxn>
                                <a:cxn ang="0">
                                  <a:pos x="T13" y="T15"/>
                                </a:cxn>
                              </a:cxnLst>
                              <a:rect l="0" t="0" r="r" b="b"/>
                              <a:pathLst>
                                <a:path w="94" h="101">
                                  <a:moveTo>
                                    <a:pt x="0" y="0"/>
                                  </a:moveTo>
                                  <a:lnTo>
                                    <a:pt x="40" y="101"/>
                                  </a:lnTo>
                                  <a:lnTo>
                                    <a:pt x="94" y="57"/>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82" name="Group 72"/>
                        <wpg:cNvGrpSpPr>
                          <a:grpSpLocks/>
                        </wpg:cNvGrpSpPr>
                        <wpg:grpSpPr bwMode="auto">
                          <a:xfrm>
                            <a:off x="7693" y="-671"/>
                            <a:ext cx="77" cy="74"/>
                            <a:chOff x="7693" y="-671"/>
                            <a:chExt cx="77" cy="74"/>
                          </a:xfrm>
                        </wpg:grpSpPr>
                        <wps:wsp>
                          <wps:cNvPr id="583" name="Freeform 73"/>
                          <wps:cNvSpPr>
                            <a:spLocks/>
                          </wps:cNvSpPr>
                          <wps:spPr bwMode="auto">
                            <a:xfrm>
                              <a:off x="7693" y="-671"/>
                              <a:ext cx="77" cy="74"/>
                            </a:xfrm>
                            <a:custGeom>
                              <a:avLst/>
                              <a:gdLst>
                                <a:gd name="T0" fmla="+- 0 7693 7693"/>
                                <a:gd name="T1" fmla="*/ T0 w 77"/>
                                <a:gd name="T2" fmla="+- 0 -636 -671"/>
                                <a:gd name="T3" fmla="*/ -636 h 74"/>
                                <a:gd name="T4" fmla="+- 0 7700 7693"/>
                                <a:gd name="T5" fmla="*/ T4 w 77"/>
                                <a:gd name="T6" fmla="+- 0 -657 -671"/>
                                <a:gd name="T7" fmla="*/ -657 h 74"/>
                                <a:gd name="T8" fmla="+- 0 7716 7693"/>
                                <a:gd name="T9" fmla="*/ T8 w 77"/>
                                <a:gd name="T10" fmla="+- 0 -671 -671"/>
                                <a:gd name="T11" fmla="*/ -671 h 74"/>
                                <a:gd name="T12" fmla="+- 0 7744 7693"/>
                                <a:gd name="T13" fmla="*/ T12 w 77"/>
                                <a:gd name="T14" fmla="+- 0 -669 -671"/>
                                <a:gd name="T15" fmla="*/ -669 h 74"/>
                                <a:gd name="T16" fmla="+- 0 7762 7693"/>
                                <a:gd name="T17" fmla="*/ T16 w 77"/>
                                <a:gd name="T18" fmla="+- 0 -660 -671"/>
                                <a:gd name="T19" fmla="*/ -660 h 74"/>
                                <a:gd name="T20" fmla="+- 0 7770 7693"/>
                                <a:gd name="T21" fmla="*/ T20 w 77"/>
                                <a:gd name="T22" fmla="+- 0 -644 -671"/>
                                <a:gd name="T23" fmla="*/ -644 h 74"/>
                                <a:gd name="T24" fmla="+- 0 7766 7693"/>
                                <a:gd name="T25" fmla="*/ T24 w 77"/>
                                <a:gd name="T26" fmla="+- 0 -619 -671"/>
                                <a:gd name="T27" fmla="*/ -619 h 74"/>
                                <a:gd name="T28" fmla="+- 0 7753 7693"/>
                                <a:gd name="T29" fmla="*/ T28 w 77"/>
                                <a:gd name="T30" fmla="+- 0 -603 -671"/>
                                <a:gd name="T31" fmla="*/ -603 h 74"/>
                                <a:gd name="T32" fmla="+- 0 7735 7693"/>
                                <a:gd name="T33" fmla="*/ T32 w 77"/>
                                <a:gd name="T34" fmla="+- 0 -596 -671"/>
                                <a:gd name="T35" fmla="*/ -596 h 74"/>
                                <a:gd name="T36" fmla="+- 0 7713 7693"/>
                                <a:gd name="T37" fmla="*/ T36 w 77"/>
                                <a:gd name="T38" fmla="+- 0 -602 -671"/>
                                <a:gd name="T39" fmla="*/ -602 h 74"/>
                                <a:gd name="T40" fmla="+- 0 7698 7693"/>
                                <a:gd name="T41" fmla="*/ T40 w 77"/>
                                <a:gd name="T42" fmla="+- 0 -618 -671"/>
                                <a:gd name="T43" fmla="*/ -618 h 74"/>
                                <a:gd name="T44" fmla="+- 0 7693 7693"/>
                                <a:gd name="T45" fmla="*/ T44 w 77"/>
                                <a:gd name="T46" fmla="+- 0 -636 -671"/>
                                <a:gd name="T47" fmla="*/ -636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77" h="74">
                                  <a:moveTo>
                                    <a:pt x="0" y="35"/>
                                  </a:moveTo>
                                  <a:lnTo>
                                    <a:pt x="7" y="14"/>
                                  </a:lnTo>
                                  <a:lnTo>
                                    <a:pt x="23" y="0"/>
                                  </a:lnTo>
                                  <a:lnTo>
                                    <a:pt x="51" y="2"/>
                                  </a:lnTo>
                                  <a:lnTo>
                                    <a:pt x="69" y="11"/>
                                  </a:lnTo>
                                  <a:lnTo>
                                    <a:pt x="77" y="27"/>
                                  </a:lnTo>
                                  <a:lnTo>
                                    <a:pt x="73" y="52"/>
                                  </a:lnTo>
                                  <a:lnTo>
                                    <a:pt x="60" y="68"/>
                                  </a:lnTo>
                                  <a:lnTo>
                                    <a:pt x="42" y="75"/>
                                  </a:lnTo>
                                  <a:lnTo>
                                    <a:pt x="20" y="69"/>
                                  </a:lnTo>
                                  <a:lnTo>
                                    <a:pt x="5" y="53"/>
                                  </a:lnTo>
                                  <a:lnTo>
                                    <a:pt x="0" y="35"/>
                                  </a:lnTo>
                                  <a:close/>
                                </a:path>
                              </a:pathLst>
                            </a:custGeom>
                            <a:noFill/>
                            <a:ln w="325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84" name="Group 74"/>
                        <wpg:cNvGrpSpPr>
                          <a:grpSpLocks/>
                        </wpg:cNvGrpSpPr>
                        <wpg:grpSpPr bwMode="auto">
                          <a:xfrm>
                            <a:off x="7655" y="-558"/>
                            <a:ext cx="156" cy="2"/>
                            <a:chOff x="7655" y="-558"/>
                            <a:chExt cx="156" cy="2"/>
                          </a:xfrm>
                        </wpg:grpSpPr>
                        <wps:wsp>
                          <wps:cNvPr id="585" name="Freeform 75"/>
                          <wps:cNvSpPr>
                            <a:spLocks/>
                          </wps:cNvSpPr>
                          <wps:spPr bwMode="auto">
                            <a:xfrm>
                              <a:off x="7655" y="-558"/>
                              <a:ext cx="156" cy="2"/>
                            </a:xfrm>
                            <a:custGeom>
                              <a:avLst/>
                              <a:gdLst>
                                <a:gd name="T0" fmla="+- 0 7655 7655"/>
                                <a:gd name="T1" fmla="*/ T0 w 156"/>
                                <a:gd name="T2" fmla="+- 0 7811 7655"/>
                                <a:gd name="T3" fmla="*/ T2 w 156"/>
                              </a:gdLst>
                              <a:ahLst/>
                              <a:cxnLst>
                                <a:cxn ang="0">
                                  <a:pos x="T1" y="0"/>
                                </a:cxn>
                                <a:cxn ang="0">
                                  <a:pos x="T3" y="0"/>
                                </a:cxn>
                              </a:cxnLst>
                              <a:rect l="0" t="0" r="r" b="b"/>
                              <a:pathLst>
                                <a:path w="156">
                                  <a:moveTo>
                                    <a:pt x="0" y="0"/>
                                  </a:moveTo>
                                  <a:lnTo>
                                    <a:pt x="156" y="0"/>
                                  </a:lnTo>
                                </a:path>
                              </a:pathLst>
                            </a:custGeom>
                            <a:noFill/>
                            <a:ln w="325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86" name="Group 76"/>
                        <wpg:cNvGrpSpPr>
                          <a:grpSpLocks/>
                        </wpg:cNvGrpSpPr>
                        <wpg:grpSpPr bwMode="auto">
                          <a:xfrm>
                            <a:off x="7772" y="-402"/>
                            <a:ext cx="2" cy="156"/>
                            <a:chOff x="7772" y="-402"/>
                            <a:chExt cx="2" cy="156"/>
                          </a:xfrm>
                        </wpg:grpSpPr>
                        <wps:wsp>
                          <wps:cNvPr id="587" name="Freeform 77"/>
                          <wps:cNvSpPr>
                            <a:spLocks/>
                          </wps:cNvSpPr>
                          <wps:spPr bwMode="auto">
                            <a:xfrm>
                              <a:off x="7772" y="-402"/>
                              <a:ext cx="2" cy="156"/>
                            </a:xfrm>
                            <a:custGeom>
                              <a:avLst/>
                              <a:gdLst>
                                <a:gd name="T0" fmla="+- 0 -402 -402"/>
                                <a:gd name="T1" fmla="*/ -402 h 156"/>
                                <a:gd name="T2" fmla="+- 0 -246 -402"/>
                                <a:gd name="T3" fmla="*/ -246 h 156"/>
                              </a:gdLst>
                              <a:ahLst/>
                              <a:cxnLst>
                                <a:cxn ang="0">
                                  <a:pos x="0" y="T1"/>
                                </a:cxn>
                                <a:cxn ang="0">
                                  <a:pos x="0" y="T3"/>
                                </a:cxn>
                              </a:cxnLst>
                              <a:rect l="0" t="0" r="r" b="b"/>
                              <a:pathLst>
                                <a:path h="156">
                                  <a:moveTo>
                                    <a:pt x="0" y="0"/>
                                  </a:moveTo>
                                  <a:lnTo>
                                    <a:pt x="0" y="156"/>
                                  </a:lnTo>
                                </a:path>
                              </a:pathLst>
                            </a:custGeom>
                            <a:noFill/>
                            <a:ln w="4953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88" name="Group 78"/>
                        <wpg:cNvGrpSpPr>
                          <a:grpSpLocks/>
                        </wpg:cNvGrpSpPr>
                        <wpg:grpSpPr bwMode="auto">
                          <a:xfrm>
                            <a:off x="7655" y="-596"/>
                            <a:ext cx="78" cy="350"/>
                            <a:chOff x="7655" y="-596"/>
                            <a:chExt cx="78" cy="350"/>
                          </a:xfrm>
                        </wpg:grpSpPr>
                        <wps:wsp>
                          <wps:cNvPr id="589" name="Freeform 79"/>
                          <wps:cNvSpPr>
                            <a:spLocks/>
                          </wps:cNvSpPr>
                          <wps:spPr bwMode="auto">
                            <a:xfrm>
                              <a:off x="7655" y="-596"/>
                              <a:ext cx="78" cy="350"/>
                            </a:xfrm>
                            <a:custGeom>
                              <a:avLst/>
                              <a:gdLst>
                                <a:gd name="T0" fmla="+- 0 7733 7655"/>
                                <a:gd name="T1" fmla="*/ T0 w 78"/>
                                <a:gd name="T2" fmla="+- 0 -596 -596"/>
                                <a:gd name="T3" fmla="*/ -596 h 350"/>
                                <a:gd name="T4" fmla="+- 0 7733 7655"/>
                                <a:gd name="T5" fmla="*/ T4 w 78"/>
                                <a:gd name="T6" fmla="+- 0 -402 -596"/>
                                <a:gd name="T7" fmla="*/ -402 h 350"/>
                                <a:gd name="T8" fmla="+- 0 7655 7655"/>
                                <a:gd name="T9" fmla="*/ T8 w 78"/>
                                <a:gd name="T10" fmla="+- 0 -246 -596"/>
                                <a:gd name="T11" fmla="*/ -246 h 350"/>
                              </a:gdLst>
                              <a:ahLst/>
                              <a:cxnLst>
                                <a:cxn ang="0">
                                  <a:pos x="T1" y="T3"/>
                                </a:cxn>
                                <a:cxn ang="0">
                                  <a:pos x="T5" y="T7"/>
                                </a:cxn>
                                <a:cxn ang="0">
                                  <a:pos x="T9" y="T11"/>
                                </a:cxn>
                              </a:cxnLst>
                              <a:rect l="0" t="0" r="r" b="b"/>
                              <a:pathLst>
                                <a:path w="78" h="350">
                                  <a:moveTo>
                                    <a:pt x="78" y="0"/>
                                  </a:moveTo>
                                  <a:lnTo>
                                    <a:pt x="78" y="194"/>
                                  </a:lnTo>
                                  <a:lnTo>
                                    <a:pt x="0" y="350"/>
                                  </a:lnTo>
                                </a:path>
                              </a:pathLst>
                            </a:custGeom>
                            <a:noFill/>
                            <a:ln w="325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90" name="Group 80"/>
                        <wpg:cNvGrpSpPr>
                          <a:grpSpLocks/>
                        </wpg:cNvGrpSpPr>
                        <wpg:grpSpPr bwMode="auto">
                          <a:xfrm>
                            <a:off x="7640" y="-779"/>
                            <a:ext cx="92" cy="102"/>
                            <a:chOff x="7640" y="-779"/>
                            <a:chExt cx="92" cy="102"/>
                          </a:xfrm>
                        </wpg:grpSpPr>
                        <wps:wsp>
                          <wps:cNvPr id="591" name="Freeform 81"/>
                          <wps:cNvSpPr>
                            <a:spLocks/>
                          </wps:cNvSpPr>
                          <wps:spPr bwMode="auto">
                            <a:xfrm>
                              <a:off x="7640" y="-779"/>
                              <a:ext cx="92" cy="102"/>
                            </a:xfrm>
                            <a:custGeom>
                              <a:avLst/>
                              <a:gdLst>
                                <a:gd name="T0" fmla="+- 0 7693 7640"/>
                                <a:gd name="T1" fmla="*/ T0 w 92"/>
                                <a:gd name="T2" fmla="+- 0 -779 -779"/>
                                <a:gd name="T3" fmla="*/ -779 h 102"/>
                                <a:gd name="T4" fmla="+- 0 7640 7640"/>
                                <a:gd name="T5" fmla="*/ T4 w 92"/>
                                <a:gd name="T6" fmla="+- 0 -734 -779"/>
                                <a:gd name="T7" fmla="*/ -734 h 102"/>
                                <a:gd name="T8" fmla="+- 0 7733 7640"/>
                                <a:gd name="T9" fmla="*/ T8 w 92"/>
                                <a:gd name="T10" fmla="+- 0 -677 -779"/>
                                <a:gd name="T11" fmla="*/ -677 h 102"/>
                                <a:gd name="T12" fmla="+- 0 7693 7640"/>
                                <a:gd name="T13" fmla="*/ T12 w 92"/>
                                <a:gd name="T14" fmla="+- 0 -779 -779"/>
                                <a:gd name="T15" fmla="*/ -779 h 102"/>
                              </a:gdLst>
                              <a:ahLst/>
                              <a:cxnLst>
                                <a:cxn ang="0">
                                  <a:pos x="T1" y="T3"/>
                                </a:cxn>
                                <a:cxn ang="0">
                                  <a:pos x="T5" y="T7"/>
                                </a:cxn>
                                <a:cxn ang="0">
                                  <a:pos x="T9" y="T11"/>
                                </a:cxn>
                                <a:cxn ang="0">
                                  <a:pos x="T13" y="T15"/>
                                </a:cxn>
                              </a:cxnLst>
                              <a:rect l="0" t="0" r="r" b="b"/>
                              <a:pathLst>
                                <a:path w="92" h="102">
                                  <a:moveTo>
                                    <a:pt x="53" y="0"/>
                                  </a:moveTo>
                                  <a:lnTo>
                                    <a:pt x="0" y="45"/>
                                  </a:lnTo>
                                  <a:lnTo>
                                    <a:pt x="93" y="102"/>
                                  </a:lnTo>
                                  <a:lnTo>
                                    <a:pt x="53"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92" name="Group 82"/>
                        <wpg:cNvGrpSpPr>
                          <a:grpSpLocks/>
                        </wpg:cNvGrpSpPr>
                        <wpg:grpSpPr bwMode="auto">
                          <a:xfrm>
                            <a:off x="3206" y="-820"/>
                            <a:ext cx="1151" cy="574"/>
                            <a:chOff x="3206" y="-820"/>
                            <a:chExt cx="1151" cy="574"/>
                          </a:xfrm>
                        </wpg:grpSpPr>
                        <wps:wsp>
                          <wps:cNvPr id="593" name="Freeform 83"/>
                          <wps:cNvSpPr>
                            <a:spLocks/>
                          </wps:cNvSpPr>
                          <wps:spPr bwMode="auto">
                            <a:xfrm>
                              <a:off x="3206" y="-820"/>
                              <a:ext cx="1151" cy="574"/>
                            </a:xfrm>
                            <a:custGeom>
                              <a:avLst/>
                              <a:gdLst>
                                <a:gd name="T0" fmla="+- 0 3302 3206"/>
                                <a:gd name="T1" fmla="*/ T0 w 1151"/>
                                <a:gd name="T2" fmla="+- 0 -820 -820"/>
                                <a:gd name="T3" fmla="*/ -820 h 574"/>
                                <a:gd name="T4" fmla="+- 0 4261 3206"/>
                                <a:gd name="T5" fmla="*/ T4 w 1151"/>
                                <a:gd name="T6" fmla="+- 0 -820 -820"/>
                                <a:gd name="T7" fmla="*/ -820 h 574"/>
                                <a:gd name="T8" fmla="+- 0 4272 3206"/>
                                <a:gd name="T9" fmla="*/ T8 w 1151"/>
                                <a:gd name="T10" fmla="+- 0 -818 -820"/>
                                <a:gd name="T11" fmla="*/ -818 h 574"/>
                                <a:gd name="T12" fmla="+- 0 4317 3206"/>
                                <a:gd name="T13" fmla="*/ T12 w 1151"/>
                                <a:gd name="T14" fmla="+- 0 -765 -820"/>
                                <a:gd name="T15" fmla="*/ -765 h 574"/>
                                <a:gd name="T16" fmla="+- 0 4338 3206"/>
                                <a:gd name="T17" fmla="*/ T16 w 1151"/>
                                <a:gd name="T18" fmla="+- 0 -704 -820"/>
                                <a:gd name="T19" fmla="*/ -704 h 574"/>
                                <a:gd name="T20" fmla="+- 0 4352 3206"/>
                                <a:gd name="T21" fmla="*/ T20 w 1151"/>
                                <a:gd name="T22" fmla="+- 0 -626 -820"/>
                                <a:gd name="T23" fmla="*/ -626 h 574"/>
                                <a:gd name="T24" fmla="+- 0 4357 3206"/>
                                <a:gd name="T25" fmla="*/ T24 w 1151"/>
                                <a:gd name="T26" fmla="+- 0 -537 -820"/>
                                <a:gd name="T27" fmla="*/ -537 h 574"/>
                                <a:gd name="T28" fmla="+- 0 4357 3206"/>
                                <a:gd name="T29" fmla="*/ T28 w 1151"/>
                                <a:gd name="T30" fmla="+- 0 -505 -820"/>
                                <a:gd name="T31" fmla="*/ -505 h 574"/>
                                <a:gd name="T32" fmla="+- 0 4349 3206"/>
                                <a:gd name="T33" fmla="*/ T32 w 1151"/>
                                <a:gd name="T34" fmla="+- 0 -418 -820"/>
                                <a:gd name="T35" fmla="*/ -418 h 574"/>
                                <a:gd name="T36" fmla="+- 0 4333 3206"/>
                                <a:gd name="T37" fmla="*/ T36 w 1151"/>
                                <a:gd name="T38" fmla="+- 0 -344 -820"/>
                                <a:gd name="T39" fmla="*/ -344 h 574"/>
                                <a:gd name="T40" fmla="+- 0 4311 3206"/>
                                <a:gd name="T41" fmla="*/ T40 w 1151"/>
                                <a:gd name="T42" fmla="+- 0 -288 -820"/>
                                <a:gd name="T43" fmla="*/ -288 h 574"/>
                                <a:gd name="T44" fmla="+- 0 4264 3206"/>
                                <a:gd name="T45" fmla="*/ T44 w 1151"/>
                                <a:gd name="T46" fmla="+- 0 -246 -820"/>
                                <a:gd name="T47" fmla="*/ -246 h 574"/>
                                <a:gd name="T48" fmla="+- 0 3302 3206"/>
                                <a:gd name="T49" fmla="*/ T48 w 1151"/>
                                <a:gd name="T50" fmla="+- 0 -246 -820"/>
                                <a:gd name="T51" fmla="*/ -246 h 574"/>
                                <a:gd name="T52" fmla="+- 0 3292 3206"/>
                                <a:gd name="T53" fmla="*/ T52 w 1151"/>
                                <a:gd name="T54" fmla="+- 0 -248 -820"/>
                                <a:gd name="T55" fmla="*/ -248 h 574"/>
                                <a:gd name="T56" fmla="+- 0 3246 3206"/>
                                <a:gd name="T57" fmla="*/ T56 w 1151"/>
                                <a:gd name="T58" fmla="+- 0 -301 -820"/>
                                <a:gd name="T59" fmla="*/ -301 h 574"/>
                                <a:gd name="T60" fmla="+- 0 3225 3206"/>
                                <a:gd name="T61" fmla="*/ T60 w 1151"/>
                                <a:gd name="T62" fmla="+- 0 -362 -820"/>
                                <a:gd name="T63" fmla="*/ -362 h 574"/>
                                <a:gd name="T64" fmla="+- 0 3212 3206"/>
                                <a:gd name="T65" fmla="*/ T64 w 1151"/>
                                <a:gd name="T66" fmla="+- 0 -439 -820"/>
                                <a:gd name="T67" fmla="*/ -439 h 574"/>
                                <a:gd name="T68" fmla="+- 0 3206 3206"/>
                                <a:gd name="T69" fmla="*/ T68 w 1151"/>
                                <a:gd name="T70" fmla="+- 0 -529 -820"/>
                                <a:gd name="T71" fmla="*/ -529 h 574"/>
                                <a:gd name="T72" fmla="+- 0 3207 3206"/>
                                <a:gd name="T73" fmla="*/ T72 w 1151"/>
                                <a:gd name="T74" fmla="+- 0 -560 -820"/>
                                <a:gd name="T75" fmla="*/ -560 h 574"/>
                                <a:gd name="T76" fmla="+- 0 3214 3206"/>
                                <a:gd name="T77" fmla="*/ T76 w 1151"/>
                                <a:gd name="T78" fmla="+- 0 -648 -820"/>
                                <a:gd name="T79" fmla="*/ -648 h 574"/>
                                <a:gd name="T80" fmla="+- 0 3230 3206"/>
                                <a:gd name="T81" fmla="*/ T80 w 1151"/>
                                <a:gd name="T82" fmla="+- 0 -721 -820"/>
                                <a:gd name="T83" fmla="*/ -721 h 574"/>
                                <a:gd name="T84" fmla="+- 0 3252 3206"/>
                                <a:gd name="T85" fmla="*/ T84 w 1151"/>
                                <a:gd name="T86" fmla="+- 0 -777 -820"/>
                                <a:gd name="T87" fmla="*/ -777 h 574"/>
                                <a:gd name="T88" fmla="+- 0 3299 3206"/>
                                <a:gd name="T89" fmla="*/ T88 w 1151"/>
                                <a:gd name="T90" fmla="+- 0 -819 -820"/>
                                <a:gd name="T91" fmla="*/ -819 h 574"/>
                                <a:gd name="T92" fmla="+- 0 3302 3206"/>
                                <a:gd name="T93" fmla="*/ T92 w 1151"/>
                                <a:gd name="T94" fmla="+- 0 -820 -820"/>
                                <a:gd name="T95" fmla="*/ -820 h 5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151" h="574">
                                  <a:moveTo>
                                    <a:pt x="96" y="0"/>
                                  </a:moveTo>
                                  <a:lnTo>
                                    <a:pt x="1055" y="0"/>
                                  </a:lnTo>
                                  <a:lnTo>
                                    <a:pt x="1066" y="2"/>
                                  </a:lnTo>
                                  <a:lnTo>
                                    <a:pt x="1111" y="55"/>
                                  </a:lnTo>
                                  <a:lnTo>
                                    <a:pt x="1132" y="116"/>
                                  </a:lnTo>
                                  <a:lnTo>
                                    <a:pt x="1146" y="194"/>
                                  </a:lnTo>
                                  <a:lnTo>
                                    <a:pt x="1151" y="283"/>
                                  </a:lnTo>
                                  <a:lnTo>
                                    <a:pt x="1151" y="315"/>
                                  </a:lnTo>
                                  <a:lnTo>
                                    <a:pt x="1143" y="402"/>
                                  </a:lnTo>
                                  <a:lnTo>
                                    <a:pt x="1127" y="476"/>
                                  </a:lnTo>
                                  <a:lnTo>
                                    <a:pt x="1105" y="532"/>
                                  </a:lnTo>
                                  <a:lnTo>
                                    <a:pt x="1058" y="574"/>
                                  </a:lnTo>
                                  <a:lnTo>
                                    <a:pt x="96" y="574"/>
                                  </a:lnTo>
                                  <a:lnTo>
                                    <a:pt x="86" y="572"/>
                                  </a:lnTo>
                                  <a:lnTo>
                                    <a:pt x="40" y="519"/>
                                  </a:lnTo>
                                  <a:lnTo>
                                    <a:pt x="19" y="458"/>
                                  </a:lnTo>
                                  <a:lnTo>
                                    <a:pt x="6" y="381"/>
                                  </a:lnTo>
                                  <a:lnTo>
                                    <a:pt x="0" y="291"/>
                                  </a:lnTo>
                                  <a:lnTo>
                                    <a:pt x="1" y="260"/>
                                  </a:lnTo>
                                  <a:lnTo>
                                    <a:pt x="8" y="172"/>
                                  </a:lnTo>
                                  <a:lnTo>
                                    <a:pt x="24" y="99"/>
                                  </a:lnTo>
                                  <a:lnTo>
                                    <a:pt x="46" y="43"/>
                                  </a:lnTo>
                                  <a:lnTo>
                                    <a:pt x="93" y="1"/>
                                  </a:lnTo>
                                  <a:lnTo>
                                    <a:pt x="96" y="0"/>
                                  </a:lnTo>
                                  <a:close/>
                                </a:path>
                              </a:pathLst>
                            </a:custGeom>
                            <a:noFill/>
                            <a:ln w="16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94" name="Picture 8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3438" y="-662"/>
                              <a:ext cx="691" cy="2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95" name="Picture 8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3500" y="-510"/>
                              <a:ext cx="566" cy="28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596" name="Group 86"/>
                        <wpg:cNvGrpSpPr>
                          <a:grpSpLocks/>
                        </wpg:cNvGrpSpPr>
                        <wpg:grpSpPr bwMode="auto">
                          <a:xfrm>
                            <a:off x="3865" y="-1541"/>
                            <a:ext cx="1272" cy="677"/>
                            <a:chOff x="3865" y="-1541"/>
                            <a:chExt cx="1272" cy="677"/>
                          </a:xfrm>
                        </wpg:grpSpPr>
                        <wps:wsp>
                          <wps:cNvPr id="597" name="Freeform 87"/>
                          <wps:cNvSpPr>
                            <a:spLocks/>
                          </wps:cNvSpPr>
                          <wps:spPr bwMode="auto">
                            <a:xfrm>
                              <a:off x="3865" y="-1541"/>
                              <a:ext cx="1272" cy="677"/>
                            </a:xfrm>
                            <a:custGeom>
                              <a:avLst/>
                              <a:gdLst>
                                <a:gd name="T0" fmla="+- 0 5137 3865"/>
                                <a:gd name="T1" fmla="*/ T0 w 1272"/>
                                <a:gd name="T2" fmla="+- 0 -1541 -1541"/>
                                <a:gd name="T3" fmla="*/ -1541 h 677"/>
                                <a:gd name="T4" fmla="+- 0 3865 3865"/>
                                <a:gd name="T5" fmla="*/ T4 w 1272"/>
                                <a:gd name="T6" fmla="+- 0 -864 -1541"/>
                                <a:gd name="T7" fmla="*/ -864 h 677"/>
                              </a:gdLst>
                              <a:ahLst/>
                              <a:cxnLst>
                                <a:cxn ang="0">
                                  <a:pos x="T1" y="T3"/>
                                </a:cxn>
                                <a:cxn ang="0">
                                  <a:pos x="T5" y="T7"/>
                                </a:cxn>
                              </a:cxnLst>
                              <a:rect l="0" t="0" r="r" b="b"/>
                              <a:pathLst>
                                <a:path w="1272" h="677">
                                  <a:moveTo>
                                    <a:pt x="1272" y="0"/>
                                  </a:moveTo>
                                  <a:lnTo>
                                    <a:pt x="0" y="677"/>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98" name="Group 88"/>
                        <wpg:cNvGrpSpPr>
                          <a:grpSpLocks/>
                        </wpg:cNvGrpSpPr>
                        <wpg:grpSpPr bwMode="auto">
                          <a:xfrm>
                            <a:off x="5113" y="-1585"/>
                            <a:ext cx="107" cy="78"/>
                            <a:chOff x="5113" y="-1585"/>
                            <a:chExt cx="107" cy="78"/>
                          </a:xfrm>
                        </wpg:grpSpPr>
                        <wps:wsp>
                          <wps:cNvPr id="599" name="Freeform 89"/>
                          <wps:cNvSpPr>
                            <a:spLocks/>
                          </wps:cNvSpPr>
                          <wps:spPr bwMode="auto">
                            <a:xfrm>
                              <a:off x="5113" y="-1585"/>
                              <a:ext cx="107" cy="78"/>
                            </a:xfrm>
                            <a:custGeom>
                              <a:avLst/>
                              <a:gdLst>
                                <a:gd name="T0" fmla="+- 0 5220 5113"/>
                                <a:gd name="T1" fmla="*/ T0 w 107"/>
                                <a:gd name="T2" fmla="+- 0 -1585 -1585"/>
                                <a:gd name="T3" fmla="*/ -1585 h 78"/>
                                <a:gd name="T4" fmla="+- 0 5113 5113"/>
                                <a:gd name="T5" fmla="*/ T4 w 107"/>
                                <a:gd name="T6" fmla="+- 0 -1567 -1585"/>
                                <a:gd name="T7" fmla="*/ -1567 h 78"/>
                                <a:gd name="T8" fmla="+- 0 5146 5113"/>
                                <a:gd name="T9" fmla="*/ T8 w 107"/>
                                <a:gd name="T10" fmla="+- 0 -1507 -1585"/>
                                <a:gd name="T11" fmla="*/ -1507 h 78"/>
                                <a:gd name="T12" fmla="+- 0 5220 5113"/>
                                <a:gd name="T13" fmla="*/ T12 w 107"/>
                                <a:gd name="T14" fmla="+- 0 -1585 -1585"/>
                                <a:gd name="T15" fmla="*/ -1585 h 78"/>
                              </a:gdLst>
                              <a:ahLst/>
                              <a:cxnLst>
                                <a:cxn ang="0">
                                  <a:pos x="T1" y="T3"/>
                                </a:cxn>
                                <a:cxn ang="0">
                                  <a:pos x="T5" y="T7"/>
                                </a:cxn>
                                <a:cxn ang="0">
                                  <a:pos x="T9" y="T11"/>
                                </a:cxn>
                                <a:cxn ang="0">
                                  <a:pos x="T13" y="T15"/>
                                </a:cxn>
                              </a:cxnLst>
                              <a:rect l="0" t="0" r="r" b="b"/>
                              <a:pathLst>
                                <a:path w="107" h="78">
                                  <a:moveTo>
                                    <a:pt x="107" y="0"/>
                                  </a:moveTo>
                                  <a:lnTo>
                                    <a:pt x="0" y="18"/>
                                  </a:lnTo>
                                  <a:lnTo>
                                    <a:pt x="33" y="78"/>
                                  </a:lnTo>
                                  <a:lnTo>
                                    <a:pt x="10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00" name="Group 90"/>
                        <wpg:cNvGrpSpPr>
                          <a:grpSpLocks/>
                        </wpg:cNvGrpSpPr>
                        <wpg:grpSpPr bwMode="auto">
                          <a:xfrm>
                            <a:off x="3781" y="-899"/>
                            <a:ext cx="108" cy="79"/>
                            <a:chOff x="3781" y="-899"/>
                            <a:chExt cx="108" cy="79"/>
                          </a:xfrm>
                        </wpg:grpSpPr>
                        <wps:wsp>
                          <wps:cNvPr id="601" name="Freeform 91"/>
                          <wps:cNvSpPr>
                            <a:spLocks/>
                          </wps:cNvSpPr>
                          <wps:spPr bwMode="auto">
                            <a:xfrm>
                              <a:off x="3781" y="-899"/>
                              <a:ext cx="108" cy="79"/>
                            </a:xfrm>
                            <a:custGeom>
                              <a:avLst/>
                              <a:gdLst>
                                <a:gd name="T0" fmla="+- 0 3857 3781"/>
                                <a:gd name="T1" fmla="*/ T0 w 108"/>
                                <a:gd name="T2" fmla="+- 0 -899 -899"/>
                                <a:gd name="T3" fmla="*/ -899 h 79"/>
                                <a:gd name="T4" fmla="+- 0 3781 3781"/>
                                <a:gd name="T5" fmla="*/ T4 w 108"/>
                                <a:gd name="T6" fmla="+- 0 -820 -899"/>
                                <a:gd name="T7" fmla="*/ -820 h 79"/>
                                <a:gd name="T8" fmla="+- 0 3889 3781"/>
                                <a:gd name="T9" fmla="*/ T8 w 108"/>
                                <a:gd name="T10" fmla="+- 0 -838 -899"/>
                                <a:gd name="T11" fmla="*/ -838 h 79"/>
                                <a:gd name="T12" fmla="+- 0 3857 3781"/>
                                <a:gd name="T13" fmla="*/ T12 w 108"/>
                                <a:gd name="T14" fmla="+- 0 -899 -899"/>
                                <a:gd name="T15" fmla="*/ -899 h 79"/>
                              </a:gdLst>
                              <a:ahLst/>
                              <a:cxnLst>
                                <a:cxn ang="0">
                                  <a:pos x="T1" y="T3"/>
                                </a:cxn>
                                <a:cxn ang="0">
                                  <a:pos x="T5" y="T7"/>
                                </a:cxn>
                                <a:cxn ang="0">
                                  <a:pos x="T9" y="T11"/>
                                </a:cxn>
                                <a:cxn ang="0">
                                  <a:pos x="T13" y="T15"/>
                                </a:cxn>
                              </a:cxnLst>
                              <a:rect l="0" t="0" r="r" b="b"/>
                              <a:pathLst>
                                <a:path w="108" h="79">
                                  <a:moveTo>
                                    <a:pt x="76" y="0"/>
                                  </a:moveTo>
                                  <a:lnTo>
                                    <a:pt x="0" y="79"/>
                                  </a:lnTo>
                                  <a:lnTo>
                                    <a:pt x="108" y="61"/>
                                  </a:lnTo>
                                  <a:lnTo>
                                    <a:pt x="76"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02" name="Group 92"/>
                        <wpg:cNvGrpSpPr>
                          <a:grpSpLocks/>
                        </wpg:cNvGrpSpPr>
                        <wpg:grpSpPr bwMode="auto">
                          <a:xfrm>
                            <a:off x="4741" y="-820"/>
                            <a:ext cx="1151" cy="574"/>
                            <a:chOff x="4741" y="-820"/>
                            <a:chExt cx="1151" cy="574"/>
                          </a:xfrm>
                        </wpg:grpSpPr>
                        <wps:wsp>
                          <wps:cNvPr id="603" name="Freeform 93"/>
                          <wps:cNvSpPr>
                            <a:spLocks/>
                          </wps:cNvSpPr>
                          <wps:spPr bwMode="auto">
                            <a:xfrm>
                              <a:off x="4741" y="-820"/>
                              <a:ext cx="1151" cy="574"/>
                            </a:xfrm>
                            <a:custGeom>
                              <a:avLst/>
                              <a:gdLst>
                                <a:gd name="T0" fmla="+- 0 4837 4741"/>
                                <a:gd name="T1" fmla="*/ T0 w 1151"/>
                                <a:gd name="T2" fmla="+- 0 -820 -820"/>
                                <a:gd name="T3" fmla="*/ -820 h 574"/>
                                <a:gd name="T4" fmla="+- 0 5796 4741"/>
                                <a:gd name="T5" fmla="*/ T4 w 1151"/>
                                <a:gd name="T6" fmla="+- 0 -820 -820"/>
                                <a:gd name="T7" fmla="*/ -820 h 574"/>
                                <a:gd name="T8" fmla="+- 0 5806 4741"/>
                                <a:gd name="T9" fmla="*/ T8 w 1151"/>
                                <a:gd name="T10" fmla="+- 0 -818 -820"/>
                                <a:gd name="T11" fmla="*/ -818 h 574"/>
                                <a:gd name="T12" fmla="+- 0 5852 4741"/>
                                <a:gd name="T13" fmla="*/ T12 w 1151"/>
                                <a:gd name="T14" fmla="+- 0 -765 -820"/>
                                <a:gd name="T15" fmla="*/ -765 h 574"/>
                                <a:gd name="T16" fmla="+- 0 5873 4741"/>
                                <a:gd name="T17" fmla="*/ T16 w 1151"/>
                                <a:gd name="T18" fmla="+- 0 -704 -820"/>
                                <a:gd name="T19" fmla="*/ -704 h 574"/>
                                <a:gd name="T20" fmla="+- 0 5887 4741"/>
                                <a:gd name="T21" fmla="*/ T20 w 1151"/>
                                <a:gd name="T22" fmla="+- 0 -626 -820"/>
                                <a:gd name="T23" fmla="*/ -626 h 574"/>
                                <a:gd name="T24" fmla="+- 0 5892 4741"/>
                                <a:gd name="T25" fmla="*/ T24 w 1151"/>
                                <a:gd name="T26" fmla="+- 0 -537 -820"/>
                                <a:gd name="T27" fmla="*/ -537 h 574"/>
                                <a:gd name="T28" fmla="+- 0 5891 4741"/>
                                <a:gd name="T29" fmla="*/ T28 w 1151"/>
                                <a:gd name="T30" fmla="+- 0 -505 -820"/>
                                <a:gd name="T31" fmla="*/ -505 h 574"/>
                                <a:gd name="T32" fmla="+- 0 5884 4741"/>
                                <a:gd name="T33" fmla="*/ T32 w 1151"/>
                                <a:gd name="T34" fmla="+- 0 -418 -820"/>
                                <a:gd name="T35" fmla="*/ -418 h 574"/>
                                <a:gd name="T36" fmla="+- 0 5868 4741"/>
                                <a:gd name="T37" fmla="*/ T36 w 1151"/>
                                <a:gd name="T38" fmla="+- 0 -344 -820"/>
                                <a:gd name="T39" fmla="*/ -344 h 574"/>
                                <a:gd name="T40" fmla="+- 0 5846 4741"/>
                                <a:gd name="T41" fmla="*/ T40 w 1151"/>
                                <a:gd name="T42" fmla="+- 0 -288 -820"/>
                                <a:gd name="T43" fmla="*/ -288 h 574"/>
                                <a:gd name="T44" fmla="+- 0 5799 4741"/>
                                <a:gd name="T45" fmla="*/ T44 w 1151"/>
                                <a:gd name="T46" fmla="+- 0 -246 -820"/>
                                <a:gd name="T47" fmla="*/ -246 h 574"/>
                                <a:gd name="T48" fmla="+- 0 4837 4741"/>
                                <a:gd name="T49" fmla="*/ T48 w 1151"/>
                                <a:gd name="T50" fmla="+- 0 -246 -820"/>
                                <a:gd name="T51" fmla="*/ -246 h 574"/>
                                <a:gd name="T52" fmla="+- 0 4827 4741"/>
                                <a:gd name="T53" fmla="*/ T52 w 1151"/>
                                <a:gd name="T54" fmla="+- 0 -248 -820"/>
                                <a:gd name="T55" fmla="*/ -248 h 574"/>
                                <a:gd name="T56" fmla="+- 0 4781 4741"/>
                                <a:gd name="T57" fmla="*/ T56 w 1151"/>
                                <a:gd name="T58" fmla="+- 0 -301 -820"/>
                                <a:gd name="T59" fmla="*/ -301 h 574"/>
                                <a:gd name="T60" fmla="+- 0 4760 4741"/>
                                <a:gd name="T61" fmla="*/ T60 w 1151"/>
                                <a:gd name="T62" fmla="+- 0 -362 -820"/>
                                <a:gd name="T63" fmla="*/ -362 h 574"/>
                                <a:gd name="T64" fmla="+- 0 4746 4741"/>
                                <a:gd name="T65" fmla="*/ T64 w 1151"/>
                                <a:gd name="T66" fmla="+- 0 -439 -820"/>
                                <a:gd name="T67" fmla="*/ -439 h 574"/>
                                <a:gd name="T68" fmla="+- 0 4741 4741"/>
                                <a:gd name="T69" fmla="*/ T68 w 1151"/>
                                <a:gd name="T70" fmla="+- 0 -529 -820"/>
                                <a:gd name="T71" fmla="*/ -529 h 574"/>
                                <a:gd name="T72" fmla="+- 0 4742 4741"/>
                                <a:gd name="T73" fmla="*/ T72 w 1151"/>
                                <a:gd name="T74" fmla="+- 0 -560 -820"/>
                                <a:gd name="T75" fmla="*/ -560 h 574"/>
                                <a:gd name="T76" fmla="+- 0 4749 4741"/>
                                <a:gd name="T77" fmla="*/ T76 w 1151"/>
                                <a:gd name="T78" fmla="+- 0 -648 -820"/>
                                <a:gd name="T79" fmla="*/ -648 h 574"/>
                                <a:gd name="T80" fmla="+- 0 4765 4741"/>
                                <a:gd name="T81" fmla="*/ T80 w 1151"/>
                                <a:gd name="T82" fmla="+- 0 -721 -820"/>
                                <a:gd name="T83" fmla="*/ -721 h 574"/>
                                <a:gd name="T84" fmla="+- 0 4787 4741"/>
                                <a:gd name="T85" fmla="*/ T84 w 1151"/>
                                <a:gd name="T86" fmla="+- 0 -777 -820"/>
                                <a:gd name="T87" fmla="*/ -777 h 574"/>
                                <a:gd name="T88" fmla="+- 0 4834 4741"/>
                                <a:gd name="T89" fmla="*/ T88 w 1151"/>
                                <a:gd name="T90" fmla="+- 0 -819 -820"/>
                                <a:gd name="T91" fmla="*/ -819 h 574"/>
                                <a:gd name="T92" fmla="+- 0 4837 4741"/>
                                <a:gd name="T93" fmla="*/ T92 w 1151"/>
                                <a:gd name="T94" fmla="+- 0 -820 -820"/>
                                <a:gd name="T95" fmla="*/ -820 h 5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151" h="574">
                                  <a:moveTo>
                                    <a:pt x="96" y="0"/>
                                  </a:moveTo>
                                  <a:lnTo>
                                    <a:pt x="1055" y="0"/>
                                  </a:lnTo>
                                  <a:lnTo>
                                    <a:pt x="1065" y="2"/>
                                  </a:lnTo>
                                  <a:lnTo>
                                    <a:pt x="1111" y="55"/>
                                  </a:lnTo>
                                  <a:lnTo>
                                    <a:pt x="1132" y="116"/>
                                  </a:lnTo>
                                  <a:lnTo>
                                    <a:pt x="1146" y="194"/>
                                  </a:lnTo>
                                  <a:lnTo>
                                    <a:pt x="1151" y="283"/>
                                  </a:lnTo>
                                  <a:lnTo>
                                    <a:pt x="1150" y="315"/>
                                  </a:lnTo>
                                  <a:lnTo>
                                    <a:pt x="1143" y="402"/>
                                  </a:lnTo>
                                  <a:lnTo>
                                    <a:pt x="1127" y="476"/>
                                  </a:lnTo>
                                  <a:lnTo>
                                    <a:pt x="1105" y="532"/>
                                  </a:lnTo>
                                  <a:lnTo>
                                    <a:pt x="1058" y="574"/>
                                  </a:lnTo>
                                  <a:lnTo>
                                    <a:pt x="96" y="574"/>
                                  </a:lnTo>
                                  <a:lnTo>
                                    <a:pt x="86" y="572"/>
                                  </a:lnTo>
                                  <a:lnTo>
                                    <a:pt x="40" y="519"/>
                                  </a:lnTo>
                                  <a:lnTo>
                                    <a:pt x="19" y="458"/>
                                  </a:lnTo>
                                  <a:lnTo>
                                    <a:pt x="5" y="381"/>
                                  </a:lnTo>
                                  <a:lnTo>
                                    <a:pt x="0" y="291"/>
                                  </a:lnTo>
                                  <a:lnTo>
                                    <a:pt x="1" y="260"/>
                                  </a:lnTo>
                                  <a:lnTo>
                                    <a:pt x="8" y="172"/>
                                  </a:lnTo>
                                  <a:lnTo>
                                    <a:pt x="24" y="99"/>
                                  </a:lnTo>
                                  <a:lnTo>
                                    <a:pt x="46" y="43"/>
                                  </a:lnTo>
                                  <a:lnTo>
                                    <a:pt x="93" y="1"/>
                                  </a:lnTo>
                                  <a:lnTo>
                                    <a:pt x="96" y="0"/>
                                  </a:lnTo>
                                  <a:close/>
                                </a:path>
                              </a:pathLst>
                            </a:custGeom>
                            <a:noFill/>
                            <a:ln w="16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04" name="Picture 9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4973" y="-662"/>
                              <a:ext cx="691" cy="2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05" name="Picture 9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5160" y="-510"/>
                              <a:ext cx="326" cy="55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606" name="Group 96"/>
                        <wpg:cNvGrpSpPr>
                          <a:grpSpLocks/>
                        </wpg:cNvGrpSpPr>
                        <wpg:grpSpPr bwMode="auto">
                          <a:xfrm>
                            <a:off x="5359" y="-1501"/>
                            <a:ext cx="299" cy="596"/>
                            <a:chOff x="5359" y="-1501"/>
                            <a:chExt cx="299" cy="596"/>
                          </a:xfrm>
                        </wpg:grpSpPr>
                        <wps:wsp>
                          <wps:cNvPr id="607" name="Freeform 97"/>
                          <wps:cNvSpPr>
                            <a:spLocks/>
                          </wps:cNvSpPr>
                          <wps:spPr bwMode="auto">
                            <a:xfrm>
                              <a:off x="5359" y="-1501"/>
                              <a:ext cx="299" cy="596"/>
                            </a:xfrm>
                            <a:custGeom>
                              <a:avLst/>
                              <a:gdLst>
                                <a:gd name="T0" fmla="+- 0 5359 5359"/>
                                <a:gd name="T1" fmla="*/ T0 w 299"/>
                                <a:gd name="T2" fmla="+- 0 -905 -1501"/>
                                <a:gd name="T3" fmla="*/ -905 h 596"/>
                                <a:gd name="T4" fmla="+- 0 5658 5359"/>
                                <a:gd name="T5" fmla="*/ T4 w 299"/>
                                <a:gd name="T6" fmla="+- 0 -1501 -1501"/>
                                <a:gd name="T7" fmla="*/ -1501 h 596"/>
                              </a:gdLst>
                              <a:ahLst/>
                              <a:cxnLst>
                                <a:cxn ang="0">
                                  <a:pos x="T1" y="T3"/>
                                </a:cxn>
                                <a:cxn ang="0">
                                  <a:pos x="T5" y="T7"/>
                                </a:cxn>
                              </a:cxnLst>
                              <a:rect l="0" t="0" r="r" b="b"/>
                              <a:pathLst>
                                <a:path w="299" h="596">
                                  <a:moveTo>
                                    <a:pt x="0" y="596"/>
                                  </a:moveTo>
                                  <a:lnTo>
                                    <a:pt x="299" y="0"/>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08" name="Group 98"/>
                        <wpg:cNvGrpSpPr>
                          <a:grpSpLocks/>
                        </wpg:cNvGrpSpPr>
                        <wpg:grpSpPr bwMode="auto">
                          <a:xfrm>
                            <a:off x="5316" y="-928"/>
                            <a:ext cx="78" cy="108"/>
                            <a:chOff x="5316" y="-928"/>
                            <a:chExt cx="78" cy="108"/>
                          </a:xfrm>
                        </wpg:grpSpPr>
                        <wps:wsp>
                          <wps:cNvPr id="609" name="Freeform 99"/>
                          <wps:cNvSpPr>
                            <a:spLocks/>
                          </wps:cNvSpPr>
                          <wps:spPr bwMode="auto">
                            <a:xfrm>
                              <a:off x="5316" y="-928"/>
                              <a:ext cx="78" cy="108"/>
                            </a:xfrm>
                            <a:custGeom>
                              <a:avLst/>
                              <a:gdLst>
                                <a:gd name="T0" fmla="+- 0 5332 5316"/>
                                <a:gd name="T1" fmla="*/ T0 w 78"/>
                                <a:gd name="T2" fmla="+- 0 -928 -928"/>
                                <a:gd name="T3" fmla="*/ -928 h 108"/>
                                <a:gd name="T4" fmla="+- 0 5316 5316"/>
                                <a:gd name="T5" fmla="*/ T4 w 78"/>
                                <a:gd name="T6" fmla="+- 0 -820 -928"/>
                                <a:gd name="T7" fmla="*/ -820 h 108"/>
                                <a:gd name="T8" fmla="+- 0 5394 5316"/>
                                <a:gd name="T9" fmla="*/ T8 w 78"/>
                                <a:gd name="T10" fmla="+- 0 -896 -928"/>
                                <a:gd name="T11" fmla="*/ -896 h 108"/>
                                <a:gd name="T12" fmla="+- 0 5332 5316"/>
                                <a:gd name="T13" fmla="*/ T12 w 78"/>
                                <a:gd name="T14" fmla="+- 0 -928 -928"/>
                                <a:gd name="T15" fmla="*/ -928 h 108"/>
                              </a:gdLst>
                              <a:ahLst/>
                              <a:cxnLst>
                                <a:cxn ang="0">
                                  <a:pos x="T1" y="T3"/>
                                </a:cxn>
                                <a:cxn ang="0">
                                  <a:pos x="T5" y="T7"/>
                                </a:cxn>
                                <a:cxn ang="0">
                                  <a:pos x="T9" y="T11"/>
                                </a:cxn>
                                <a:cxn ang="0">
                                  <a:pos x="T13" y="T15"/>
                                </a:cxn>
                              </a:cxnLst>
                              <a:rect l="0" t="0" r="r" b="b"/>
                              <a:pathLst>
                                <a:path w="78" h="108">
                                  <a:moveTo>
                                    <a:pt x="16" y="0"/>
                                  </a:moveTo>
                                  <a:lnTo>
                                    <a:pt x="0" y="108"/>
                                  </a:lnTo>
                                  <a:lnTo>
                                    <a:pt x="78" y="32"/>
                                  </a:lnTo>
                                  <a:lnTo>
                                    <a:pt x="16"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10" name="Group 100"/>
                        <wpg:cNvGrpSpPr>
                          <a:grpSpLocks/>
                        </wpg:cNvGrpSpPr>
                        <wpg:grpSpPr bwMode="auto">
                          <a:xfrm>
                            <a:off x="5623" y="-1585"/>
                            <a:ext cx="77" cy="107"/>
                            <a:chOff x="5623" y="-1585"/>
                            <a:chExt cx="77" cy="107"/>
                          </a:xfrm>
                        </wpg:grpSpPr>
                        <wps:wsp>
                          <wps:cNvPr id="611" name="Freeform 101"/>
                          <wps:cNvSpPr>
                            <a:spLocks/>
                          </wps:cNvSpPr>
                          <wps:spPr bwMode="auto">
                            <a:xfrm>
                              <a:off x="5623" y="-1585"/>
                              <a:ext cx="77" cy="107"/>
                            </a:xfrm>
                            <a:custGeom>
                              <a:avLst/>
                              <a:gdLst>
                                <a:gd name="T0" fmla="+- 0 5700 5623"/>
                                <a:gd name="T1" fmla="*/ T0 w 77"/>
                                <a:gd name="T2" fmla="+- 0 -1585 -1585"/>
                                <a:gd name="T3" fmla="*/ -1585 h 107"/>
                                <a:gd name="T4" fmla="+- 0 5623 5623"/>
                                <a:gd name="T5" fmla="*/ T4 w 77"/>
                                <a:gd name="T6" fmla="+- 0 -1508 -1585"/>
                                <a:gd name="T7" fmla="*/ -1508 h 107"/>
                                <a:gd name="T8" fmla="+- 0 5684 5623"/>
                                <a:gd name="T9" fmla="*/ T8 w 77"/>
                                <a:gd name="T10" fmla="+- 0 -1478 -1585"/>
                                <a:gd name="T11" fmla="*/ -1478 h 107"/>
                                <a:gd name="T12" fmla="+- 0 5700 5623"/>
                                <a:gd name="T13" fmla="*/ T12 w 77"/>
                                <a:gd name="T14" fmla="+- 0 -1585 -1585"/>
                                <a:gd name="T15" fmla="*/ -1585 h 107"/>
                              </a:gdLst>
                              <a:ahLst/>
                              <a:cxnLst>
                                <a:cxn ang="0">
                                  <a:pos x="T1" y="T3"/>
                                </a:cxn>
                                <a:cxn ang="0">
                                  <a:pos x="T5" y="T7"/>
                                </a:cxn>
                                <a:cxn ang="0">
                                  <a:pos x="T9" y="T11"/>
                                </a:cxn>
                                <a:cxn ang="0">
                                  <a:pos x="T13" y="T15"/>
                                </a:cxn>
                              </a:cxnLst>
                              <a:rect l="0" t="0" r="r" b="b"/>
                              <a:pathLst>
                                <a:path w="77" h="107">
                                  <a:moveTo>
                                    <a:pt x="77" y="0"/>
                                  </a:moveTo>
                                  <a:lnTo>
                                    <a:pt x="0" y="77"/>
                                  </a:lnTo>
                                  <a:lnTo>
                                    <a:pt x="61" y="107"/>
                                  </a:lnTo>
                                  <a:lnTo>
                                    <a:pt x="7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12" name="Group 102"/>
                        <wpg:cNvGrpSpPr>
                          <a:grpSpLocks/>
                        </wpg:cNvGrpSpPr>
                        <wpg:grpSpPr bwMode="auto">
                          <a:xfrm>
                            <a:off x="6180" y="-2735"/>
                            <a:ext cx="911" cy="431"/>
                            <a:chOff x="6180" y="-2735"/>
                            <a:chExt cx="911" cy="431"/>
                          </a:xfrm>
                        </wpg:grpSpPr>
                        <wps:wsp>
                          <wps:cNvPr id="613" name="Freeform 103"/>
                          <wps:cNvSpPr>
                            <a:spLocks/>
                          </wps:cNvSpPr>
                          <wps:spPr bwMode="auto">
                            <a:xfrm>
                              <a:off x="6180" y="-2735"/>
                              <a:ext cx="911" cy="431"/>
                            </a:xfrm>
                            <a:custGeom>
                              <a:avLst/>
                              <a:gdLst>
                                <a:gd name="T0" fmla="+- 0 6180 6180"/>
                                <a:gd name="T1" fmla="*/ T0 w 911"/>
                                <a:gd name="T2" fmla="+- 0 -2304 -2735"/>
                                <a:gd name="T3" fmla="*/ -2304 h 431"/>
                                <a:gd name="T4" fmla="+- 0 7091 6180"/>
                                <a:gd name="T5" fmla="*/ T4 w 911"/>
                                <a:gd name="T6" fmla="+- 0 -2304 -2735"/>
                                <a:gd name="T7" fmla="*/ -2304 h 431"/>
                                <a:gd name="T8" fmla="+- 0 7091 6180"/>
                                <a:gd name="T9" fmla="*/ T8 w 911"/>
                                <a:gd name="T10" fmla="+- 0 -2735 -2735"/>
                                <a:gd name="T11" fmla="*/ -2735 h 431"/>
                                <a:gd name="T12" fmla="+- 0 6180 6180"/>
                                <a:gd name="T13" fmla="*/ T12 w 911"/>
                                <a:gd name="T14" fmla="+- 0 -2735 -2735"/>
                                <a:gd name="T15" fmla="*/ -2735 h 431"/>
                                <a:gd name="T16" fmla="+- 0 6180 6180"/>
                                <a:gd name="T17" fmla="*/ T16 w 911"/>
                                <a:gd name="T18" fmla="+- 0 -2304 -2735"/>
                                <a:gd name="T19" fmla="*/ -2304 h 431"/>
                              </a:gdLst>
                              <a:ahLst/>
                              <a:cxnLst>
                                <a:cxn ang="0">
                                  <a:pos x="T1" y="T3"/>
                                </a:cxn>
                                <a:cxn ang="0">
                                  <a:pos x="T5" y="T7"/>
                                </a:cxn>
                                <a:cxn ang="0">
                                  <a:pos x="T9" y="T11"/>
                                </a:cxn>
                                <a:cxn ang="0">
                                  <a:pos x="T13" y="T15"/>
                                </a:cxn>
                                <a:cxn ang="0">
                                  <a:pos x="T17" y="T19"/>
                                </a:cxn>
                              </a:cxnLst>
                              <a:rect l="0" t="0" r="r" b="b"/>
                              <a:pathLst>
                                <a:path w="911" h="431">
                                  <a:moveTo>
                                    <a:pt x="0" y="431"/>
                                  </a:moveTo>
                                  <a:lnTo>
                                    <a:pt x="911" y="431"/>
                                  </a:lnTo>
                                  <a:lnTo>
                                    <a:pt x="911" y="0"/>
                                  </a:lnTo>
                                  <a:lnTo>
                                    <a:pt x="0" y="0"/>
                                  </a:lnTo>
                                  <a:lnTo>
                                    <a:pt x="0" y="431"/>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14" name="Group 104"/>
                        <wpg:cNvGrpSpPr>
                          <a:grpSpLocks/>
                        </wpg:cNvGrpSpPr>
                        <wpg:grpSpPr bwMode="auto">
                          <a:xfrm>
                            <a:off x="6180" y="-2735"/>
                            <a:ext cx="911" cy="431"/>
                            <a:chOff x="6180" y="-2735"/>
                            <a:chExt cx="911" cy="431"/>
                          </a:xfrm>
                        </wpg:grpSpPr>
                        <wps:wsp>
                          <wps:cNvPr id="615" name="Freeform 105"/>
                          <wps:cNvSpPr>
                            <a:spLocks/>
                          </wps:cNvSpPr>
                          <wps:spPr bwMode="auto">
                            <a:xfrm>
                              <a:off x="6180" y="-2735"/>
                              <a:ext cx="911" cy="431"/>
                            </a:xfrm>
                            <a:custGeom>
                              <a:avLst/>
                              <a:gdLst>
                                <a:gd name="T0" fmla="+- 0 6180 6180"/>
                                <a:gd name="T1" fmla="*/ T0 w 911"/>
                                <a:gd name="T2" fmla="+- 0 -2304 -2735"/>
                                <a:gd name="T3" fmla="*/ -2304 h 431"/>
                                <a:gd name="T4" fmla="+- 0 7091 6180"/>
                                <a:gd name="T5" fmla="*/ T4 w 911"/>
                                <a:gd name="T6" fmla="+- 0 -2304 -2735"/>
                                <a:gd name="T7" fmla="*/ -2304 h 431"/>
                                <a:gd name="T8" fmla="+- 0 7091 6180"/>
                                <a:gd name="T9" fmla="*/ T8 w 911"/>
                                <a:gd name="T10" fmla="+- 0 -2735 -2735"/>
                                <a:gd name="T11" fmla="*/ -2735 h 431"/>
                                <a:gd name="T12" fmla="+- 0 6180 6180"/>
                                <a:gd name="T13" fmla="*/ T12 w 911"/>
                                <a:gd name="T14" fmla="+- 0 -2735 -2735"/>
                                <a:gd name="T15" fmla="*/ -2735 h 431"/>
                                <a:gd name="T16" fmla="+- 0 6180 6180"/>
                                <a:gd name="T17" fmla="*/ T16 w 911"/>
                                <a:gd name="T18" fmla="+- 0 -2304 -2735"/>
                                <a:gd name="T19" fmla="*/ -2304 h 431"/>
                              </a:gdLst>
                              <a:ahLst/>
                              <a:cxnLst>
                                <a:cxn ang="0">
                                  <a:pos x="T1" y="T3"/>
                                </a:cxn>
                                <a:cxn ang="0">
                                  <a:pos x="T5" y="T7"/>
                                </a:cxn>
                                <a:cxn ang="0">
                                  <a:pos x="T9" y="T11"/>
                                </a:cxn>
                                <a:cxn ang="0">
                                  <a:pos x="T13" y="T15"/>
                                </a:cxn>
                                <a:cxn ang="0">
                                  <a:pos x="T17" y="T19"/>
                                </a:cxn>
                              </a:cxnLst>
                              <a:rect l="0" t="0" r="r" b="b"/>
                              <a:pathLst>
                                <a:path w="911" h="431">
                                  <a:moveTo>
                                    <a:pt x="0" y="431"/>
                                  </a:moveTo>
                                  <a:lnTo>
                                    <a:pt x="911" y="431"/>
                                  </a:lnTo>
                                  <a:lnTo>
                                    <a:pt x="911" y="0"/>
                                  </a:lnTo>
                                  <a:lnTo>
                                    <a:pt x="0" y="0"/>
                                  </a:lnTo>
                                  <a:lnTo>
                                    <a:pt x="0" y="431"/>
                                  </a:lnTo>
                                  <a:close/>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16" name="Picture 10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6493" y="-2651"/>
                              <a:ext cx="288" cy="56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7" name="Picture 10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6364" y="-2497"/>
                              <a:ext cx="557" cy="28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618" name="Group 108"/>
                        <wpg:cNvGrpSpPr>
                          <a:grpSpLocks/>
                        </wpg:cNvGrpSpPr>
                        <wpg:grpSpPr bwMode="auto">
                          <a:xfrm>
                            <a:off x="5699" y="-2543"/>
                            <a:ext cx="386" cy="2"/>
                            <a:chOff x="5699" y="-2543"/>
                            <a:chExt cx="386" cy="2"/>
                          </a:xfrm>
                        </wpg:grpSpPr>
                        <wps:wsp>
                          <wps:cNvPr id="619" name="Freeform 109"/>
                          <wps:cNvSpPr>
                            <a:spLocks/>
                          </wps:cNvSpPr>
                          <wps:spPr bwMode="auto">
                            <a:xfrm>
                              <a:off x="5699" y="-2543"/>
                              <a:ext cx="386" cy="2"/>
                            </a:xfrm>
                            <a:custGeom>
                              <a:avLst/>
                              <a:gdLst>
                                <a:gd name="T0" fmla="+- 0 6085 5699"/>
                                <a:gd name="T1" fmla="*/ T0 w 386"/>
                                <a:gd name="T2" fmla="+- 0 5699 5699"/>
                                <a:gd name="T3" fmla="*/ T2 w 386"/>
                              </a:gdLst>
                              <a:ahLst/>
                              <a:cxnLst>
                                <a:cxn ang="0">
                                  <a:pos x="T1" y="0"/>
                                </a:cxn>
                                <a:cxn ang="0">
                                  <a:pos x="T3" y="0"/>
                                </a:cxn>
                              </a:cxnLst>
                              <a:rect l="0" t="0" r="r" b="b"/>
                              <a:pathLst>
                                <a:path w="386">
                                  <a:moveTo>
                                    <a:pt x="386" y="0"/>
                                  </a:moveTo>
                                  <a:lnTo>
                                    <a:pt x="0" y="0"/>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20" name="Group 110"/>
                        <wpg:cNvGrpSpPr>
                          <a:grpSpLocks/>
                        </wpg:cNvGrpSpPr>
                        <wpg:grpSpPr bwMode="auto">
                          <a:xfrm>
                            <a:off x="6077" y="-2578"/>
                            <a:ext cx="103" cy="68"/>
                            <a:chOff x="6077" y="-2578"/>
                            <a:chExt cx="103" cy="68"/>
                          </a:xfrm>
                        </wpg:grpSpPr>
                        <wps:wsp>
                          <wps:cNvPr id="621" name="Freeform 111"/>
                          <wps:cNvSpPr>
                            <a:spLocks/>
                          </wps:cNvSpPr>
                          <wps:spPr bwMode="auto">
                            <a:xfrm>
                              <a:off x="6077" y="-2578"/>
                              <a:ext cx="103" cy="68"/>
                            </a:xfrm>
                            <a:custGeom>
                              <a:avLst/>
                              <a:gdLst>
                                <a:gd name="T0" fmla="+- 0 6077 6077"/>
                                <a:gd name="T1" fmla="*/ T0 w 103"/>
                                <a:gd name="T2" fmla="+- 0 -2578 -2578"/>
                                <a:gd name="T3" fmla="*/ -2578 h 68"/>
                                <a:gd name="T4" fmla="+- 0 6077 6077"/>
                                <a:gd name="T5" fmla="*/ T4 w 103"/>
                                <a:gd name="T6" fmla="+- 0 -2509 -2578"/>
                                <a:gd name="T7" fmla="*/ -2509 h 68"/>
                                <a:gd name="T8" fmla="+- 0 6180 6077"/>
                                <a:gd name="T9" fmla="*/ T8 w 103"/>
                                <a:gd name="T10" fmla="+- 0 -2543 -2578"/>
                                <a:gd name="T11" fmla="*/ -2543 h 68"/>
                                <a:gd name="T12" fmla="+- 0 6077 6077"/>
                                <a:gd name="T13" fmla="*/ T12 w 103"/>
                                <a:gd name="T14" fmla="+- 0 -2578 -2578"/>
                                <a:gd name="T15" fmla="*/ -2578 h 68"/>
                              </a:gdLst>
                              <a:ahLst/>
                              <a:cxnLst>
                                <a:cxn ang="0">
                                  <a:pos x="T1" y="T3"/>
                                </a:cxn>
                                <a:cxn ang="0">
                                  <a:pos x="T5" y="T7"/>
                                </a:cxn>
                                <a:cxn ang="0">
                                  <a:pos x="T9" y="T11"/>
                                </a:cxn>
                                <a:cxn ang="0">
                                  <a:pos x="T13" y="T15"/>
                                </a:cxn>
                              </a:cxnLst>
                              <a:rect l="0" t="0" r="r" b="b"/>
                              <a:pathLst>
                                <a:path w="103" h="68">
                                  <a:moveTo>
                                    <a:pt x="0" y="0"/>
                                  </a:moveTo>
                                  <a:lnTo>
                                    <a:pt x="0" y="69"/>
                                  </a:lnTo>
                                  <a:lnTo>
                                    <a:pt x="103" y="35"/>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22" name="Group 112"/>
                        <wpg:cNvGrpSpPr>
                          <a:grpSpLocks/>
                        </wpg:cNvGrpSpPr>
                        <wpg:grpSpPr bwMode="auto">
                          <a:xfrm>
                            <a:off x="5604" y="-2578"/>
                            <a:ext cx="104" cy="68"/>
                            <a:chOff x="5604" y="-2578"/>
                            <a:chExt cx="104" cy="68"/>
                          </a:xfrm>
                        </wpg:grpSpPr>
                        <wps:wsp>
                          <wps:cNvPr id="623" name="Freeform 113"/>
                          <wps:cNvSpPr>
                            <a:spLocks/>
                          </wps:cNvSpPr>
                          <wps:spPr bwMode="auto">
                            <a:xfrm>
                              <a:off x="5604" y="-2578"/>
                              <a:ext cx="104" cy="68"/>
                            </a:xfrm>
                            <a:custGeom>
                              <a:avLst/>
                              <a:gdLst>
                                <a:gd name="T0" fmla="+- 0 5708 5604"/>
                                <a:gd name="T1" fmla="*/ T0 w 104"/>
                                <a:gd name="T2" fmla="+- 0 -2578 -2578"/>
                                <a:gd name="T3" fmla="*/ -2578 h 68"/>
                                <a:gd name="T4" fmla="+- 0 5604 5604"/>
                                <a:gd name="T5" fmla="*/ T4 w 104"/>
                                <a:gd name="T6" fmla="+- 0 -2543 -2578"/>
                                <a:gd name="T7" fmla="*/ -2543 h 68"/>
                                <a:gd name="T8" fmla="+- 0 5708 5604"/>
                                <a:gd name="T9" fmla="*/ T8 w 104"/>
                                <a:gd name="T10" fmla="+- 0 -2509 -2578"/>
                                <a:gd name="T11" fmla="*/ -2509 h 68"/>
                                <a:gd name="T12" fmla="+- 0 5708 5604"/>
                                <a:gd name="T13" fmla="*/ T12 w 104"/>
                                <a:gd name="T14" fmla="+- 0 -2578 -2578"/>
                                <a:gd name="T15" fmla="*/ -2578 h 68"/>
                              </a:gdLst>
                              <a:ahLst/>
                              <a:cxnLst>
                                <a:cxn ang="0">
                                  <a:pos x="T1" y="T3"/>
                                </a:cxn>
                                <a:cxn ang="0">
                                  <a:pos x="T5" y="T7"/>
                                </a:cxn>
                                <a:cxn ang="0">
                                  <a:pos x="T9" y="T11"/>
                                </a:cxn>
                                <a:cxn ang="0">
                                  <a:pos x="T13" y="T15"/>
                                </a:cxn>
                              </a:cxnLst>
                              <a:rect l="0" t="0" r="r" b="b"/>
                              <a:pathLst>
                                <a:path w="104" h="68">
                                  <a:moveTo>
                                    <a:pt x="104" y="0"/>
                                  </a:moveTo>
                                  <a:lnTo>
                                    <a:pt x="0" y="35"/>
                                  </a:lnTo>
                                  <a:lnTo>
                                    <a:pt x="104" y="69"/>
                                  </a:lnTo>
                                  <a:lnTo>
                                    <a:pt x="104"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24" name="Group 114"/>
                        <wpg:cNvGrpSpPr>
                          <a:grpSpLocks/>
                        </wpg:cNvGrpSpPr>
                        <wpg:grpSpPr bwMode="auto">
                          <a:xfrm>
                            <a:off x="6652" y="-2927"/>
                            <a:ext cx="2" cy="97"/>
                            <a:chOff x="6652" y="-2927"/>
                            <a:chExt cx="2" cy="97"/>
                          </a:xfrm>
                        </wpg:grpSpPr>
                        <wps:wsp>
                          <wps:cNvPr id="625" name="Freeform 115"/>
                          <wps:cNvSpPr>
                            <a:spLocks/>
                          </wps:cNvSpPr>
                          <wps:spPr bwMode="auto">
                            <a:xfrm>
                              <a:off x="6652" y="-2927"/>
                              <a:ext cx="2" cy="97"/>
                            </a:xfrm>
                            <a:custGeom>
                              <a:avLst/>
                              <a:gdLst>
                                <a:gd name="T0" fmla="+- 0 -2830 -2927"/>
                                <a:gd name="T1" fmla="*/ -2830 h 97"/>
                                <a:gd name="T2" fmla="+- 0 -2927 -2927"/>
                                <a:gd name="T3" fmla="*/ -2927 h 97"/>
                              </a:gdLst>
                              <a:ahLst/>
                              <a:cxnLst>
                                <a:cxn ang="0">
                                  <a:pos x="0" y="T1"/>
                                </a:cxn>
                                <a:cxn ang="0">
                                  <a:pos x="0" y="T3"/>
                                </a:cxn>
                              </a:cxnLst>
                              <a:rect l="0" t="0" r="r" b="b"/>
                              <a:pathLst>
                                <a:path h="97">
                                  <a:moveTo>
                                    <a:pt x="0" y="97"/>
                                  </a:moveTo>
                                  <a:lnTo>
                                    <a:pt x="0" y="0"/>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26" name="Group 116"/>
                        <wpg:cNvGrpSpPr>
                          <a:grpSpLocks/>
                        </wpg:cNvGrpSpPr>
                        <wpg:grpSpPr bwMode="auto">
                          <a:xfrm>
                            <a:off x="6617" y="-2838"/>
                            <a:ext cx="70" cy="103"/>
                            <a:chOff x="6617" y="-2838"/>
                            <a:chExt cx="70" cy="103"/>
                          </a:xfrm>
                        </wpg:grpSpPr>
                        <wps:wsp>
                          <wps:cNvPr id="627" name="Freeform 117"/>
                          <wps:cNvSpPr>
                            <a:spLocks/>
                          </wps:cNvSpPr>
                          <wps:spPr bwMode="auto">
                            <a:xfrm>
                              <a:off x="6617" y="-2838"/>
                              <a:ext cx="70" cy="103"/>
                            </a:xfrm>
                            <a:custGeom>
                              <a:avLst/>
                              <a:gdLst>
                                <a:gd name="T0" fmla="+- 0 6686 6617"/>
                                <a:gd name="T1" fmla="*/ T0 w 70"/>
                                <a:gd name="T2" fmla="+- 0 -2838 -2838"/>
                                <a:gd name="T3" fmla="*/ -2838 h 103"/>
                                <a:gd name="T4" fmla="+- 0 6617 6617"/>
                                <a:gd name="T5" fmla="*/ T4 w 70"/>
                                <a:gd name="T6" fmla="+- 0 -2838 -2838"/>
                                <a:gd name="T7" fmla="*/ -2838 h 103"/>
                                <a:gd name="T8" fmla="+- 0 6652 6617"/>
                                <a:gd name="T9" fmla="*/ T8 w 70"/>
                                <a:gd name="T10" fmla="+- 0 -2735 -2838"/>
                                <a:gd name="T11" fmla="*/ -2735 h 103"/>
                                <a:gd name="T12" fmla="+- 0 6686 6617"/>
                                <a:gd name="T13" fmla="*/ T12 w 70"/>
                                <a:gd name="T14" fmla="+- 0 -2838 -2838"/>
                                <a:gd name="T15" fmla="*/ -2838 h 103"/>
                              </a:gdLst>
                              <a:ahLst/>
                              <a:cxnLst>
                                <a:cxn ang="0">
                                  <a:pos x="T1" y="T3"/>
                                </a:cxn>
                                <a:cxn ang="0">
                                  <a:pos x="T5" y="T7"/>
                                </a:cxn>
                                <a:cxn ang="0">
                                  <a:pos x="T9" y="T11"/>
                                </a:cxn>
                                <a:cxn ang="0">
                                  <a:pos x="T13" y="T15"/>
                                </a:cxn>
                              </a:cxnLst>
                              <a:rect l="0" t="0" r="r" b="b"/>
                              <a:pathLst>
                                <a:path w="70" h="103">
                                  <a:moveTo>
                                    <a:pt x="69" y="0"/>
                                  </a:moveTo>
                                  <a:lnTo>
                                    <a:pt x="0" y="0"/>
                                  </a:lnTo>
                                  <a:lnTo>
                                    <a:pt x="35" y="103"/>
                                  </a:lnTo>
                                  <a:lnTo>
                                    <a:pt x="69"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28" name="Group 118"/>
                        <wpg:cNvGrpSpPr>
                          <a:grpSpLocks/>
                        </wpg:cNvGrpSpPr>
                        <wpg:grpSpPr bwMode="auto">
                          <a:xfrm>
                            <a:off x="6617" y="-3022"/>
                            <a:ext cx="70" cy="103"/>
                            <a:chOff x="6617" y="-3022"/>
                            <a:chExt cx="70" cy="103"/>
                          </a:xfrm>
                        </wpg:grpSpPr>
                        <wps:wsp>
                          <wps:cNvPr id="629" name="Freeform 119"/>
                          <wps:cNvSpPr>
                            <a:spLocks/>
                          </wps:cNvSpPr>
                          <wps:spPr bwMode="auto">
                            <a:xfrm>
                              <a:off x="6617" y="-3022"/>
                              <a:ext cx="70" cy="103"/>
                            </a:xfrm>
                            <a:custGeom>
                              <a:avLst/>
                              <a:gdLst>
                                <a:gd name="T0" fmla="+- 0 6652 6617"/>
                                <a:gd name="T1" fmla="*/ T0 w 70"/>
                                <a:gd name="T2" fmla="+- 0 -3022 -3022"/>
                                <a:gd name="T3" fmla="*/ -3022 h 103"/>
                                <a:gd name="T4" fmla="+- 0 6617 6617"/>
                                <a:gd name="T5" fmla="*/ T4 w 70"/>
                                <a:gd name="T6" fmla="+- 0 -2918 -3022"/>
                                <a:gd name="T7" fmla="*/ -2918 h 103"/>
                                <a:gd name="T8" fmla="+- 0 6686 6617"/>
                                <a:gd name="T9" fmla="*/ T8 w 70"/>
                                <a:gd name="T10" fmla="+- 0 -2918 -3022"/>
                                <a:gd name="T11" fmla="*/ -2918 h 103"/>
                                <a:gd name="T12" fmla="+- 0 6652 6617"/>
                                <a:gd name="T13" fmla="*/ T12 w 70"/>
                                <a:gd name="T14" fmla="+- 0 -3022 -3022"/>
                                <a:gd name="T15" fmla="*/ -3022 h 103"/>
                              </a:gdLst>
                              <a:ahLst/>
                              <a:cxnLst>
                                <a:cxn ang="0">
                                  <a:pos x="T1" y="T3"/>
                                </a:cxn>
                                <a:cxn ang="0">
                                  <a:pos x="T5" y="T7"/>
                                </a:cxn>
                                <a:cxn ang="0">
                                  <a:pos x="T9" y="T11"/>
                                </a:cxn>
                                <a:cxn ang="0">
                                  <a:pos x="T13" y="T15"/>
                                </a:cxn>
                              </a:cxnLst>
                              <a:rect l="0" t="0" r="r" b="b"/>
                              <a:pathLst>
                                <a:path w="70" h="103">
                                  <a:moveTo>
                                    <a:pt x="35" y="0"/>
                                  </a:moveTo>
                                  <a:lnTo>
                                    <a:pt x="0" y="104"/>
                                  </a:lnTo>
                                  <a:lnTo>
                                    <a:pt x="69" y="104"/>
                                  </a:lnTo>
                                  <a:lnTo>
                                    <a:pt x="35"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30" name="Group 120"/>
                        <wpg:cNvGrpSpPr>
                          <a:grpSpLocks/>
                        </wpg:cNvGrpSpPr>
                        <wpg:grpSpPr bwMode="auto">
                          <a:xfrm>
                            <a:off x="6660" y="-2209"/>
                            <a:ext cx="2" cy="98"/>
                            <a:chOff x="6660" y="-2209"/>
                            <a:chExt cx="2" cy="98"/>
                          </a:xfrm>
                        </wpg:grpSpPr>
                        <wps:wsp>
                          <wps:cNvPr id="631" name="Freeform 121"/>
                          <wps:cNvSpPr>
                            <a:spLocks/>
                          </wps:cNvSpPr>
                          <wps:spPr bwMode="auto">
                            <a:xfrm>
                              <a:off x="6660" y="-2209"/>
                              <a:ext cx="2" cy="98"/>
                            </a:xfrm>
                            <a:custGeom>
                              <a:avLst/>
                              <a:gdLst>
                                <a:gd name="T0" fmla="+- 0 -2111 -2209"/>
                                <a:gd name="T1" fmla="*/ -2111 h 98"/>
                                <a:gd name="T2" fmla="+- 0 -2209 -2209"/>
                                <a:gd name="T3" fmla="*/ -2209 h 98"/>
                              </a:gdLst>
                              <a:ahLst/>
                              <a:cxnLst>
                                <a:cxn ang="0">
                                  <a:pos x="0" y="T1"/>
                                </a:cxn>
                                <a:cxn ang="0">
                                  <a:pos x="0" y="T3"/>
                                </a:cxn>
                              </a:cxnLst>
                              <a:rect l="0" t="0" r="r" b="b"/>
                              <a:pathLst>
                                <a:path h="98">
                                  <a:moveTo>
                                    <a:pt x="0" y="98"/>
                                  </a:moveTo>
                                  <a:lnTo>
                                    <a:pt x="0" y="0"/>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32" name="Group 122"/>
                        <wpg:cNvGrpSpPr>
                          <a:grpSpLocks/>
                        </wpg:cNvGrpSpPr>
                        <wpg:grpSpPr bwMode="auto">
                          <a:xfrm>
                            <a:off x="6625" y="-2120"/>
                            <a:ext cx="68" cy="104"/>
                            <a:chOff x="6625" y="-2120"/>
                            <a:chExt cx="68" cy="104"/>
                          </a:xfrm>
                        </wpg:grpSpPr>
                        <wps:wsp>
                          <wps:cNvPr id="633" name="Freeform 123"/>
                          <wps:cNvSpPr>
                            <a:spLocks/>
                          </wps:cNvSpPr>
                          <wps:spPr bwMode="auto">
                            <a:xfrm>
                              <a:off x="6625" y="-2120"/>
                              <a:ext cx="68" cy="104"/>
                            </a:xfrm>
                            <a:custGeom>
                              <a:avLst/>
                              <a:gdLst>
                                <a:gd name="T0" fmla="+- 0 6694 6625"/>
                                <a:gd name="T1" fmla="*/ T0 w 68"/>
                                <a:gd name="T2" fmla="+- 0 -2120 -2120"/>
                                <a:gd name="T3" fmla="*/ -2120 h 104"/>
                                <a:gd name="T4" fmla="+- 0 6625 6625"/>
                                <a:gd name="T5" fmla="*/ T4 w 68"/>
                                <a:gd name="T6" fmla="+- 0 -2120 -2120"/>
                                <a:gd name="T7" fmla="*/ -2120 h 104"/>
                                <a:gd name="T8" fmla="+- 0 6660 6625"/>
                                <a:gd name="T9" fmla="*/ T8 w 68"/>
                                <a:gd name="T10" fmla="+- 0 -2016 -2120"/>
                                <a:gd name="T11" fmla="*/ -2016 h 104"/>
                                <a:gd name="T12" fmla="+- 0 6694 6625"/>
                                <a:gd name="T13" fmla="*/ T12 w 68"/>
                                <a:gd name="T14" fmla="+- 0 -2120 -2120"/>
                                <a:gd name="T15" fmla="*/ -2120 h 104"/>
                              </a:gdLst>
                              <a:ahLst/>
                              <a:cxnLst>
                                <a:cxn ang="0">
                                  <a:pos x="T1" y="T3"/>
                                </a:cxn>
                                <a:cxn ang="0">
                                  <a:pos x="T5" y="T7"/>
                                </a:cxn>
                                <a:cxn ang="0">
                                  <a:pos x="T9" y="T11"/>
                                </a:cxn>
                                <a:cxn ang="0">
                                  <a:pos x="T13" y="T15"/>
                                </a:cxn>
                              </a:cxnLst>
                              <a:rect l="0" t="0" r="r" b="b"/>
                              <a:pathLst>
                                <a:path w="68" h="104">
                                  <a:moveTo>
                                    <a:pt x="69" y="0"/>
                                  </a:moveTo>
                                  <a:lnTo>
                                    <a:pt x="0" y="0"/>
                                  </a:lnTo>
                                  <a:lnTo>
                                    <a:pt x="35" y="104"/>
                                  </a:lnTo>
                                  <a:lnTo>
                                    <a:pt x="69"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34" name="Group 124"/>
                        <wpg:cNvGrpSpPr>
                          <a:grpSpLocks/>
                        </wpg:cNvGrpSpPr>
                        <wpg:grpSpPr bwMode="auto">
                          <a:xfrm>
                            <a:off x="6625" y="-2304"/>
                            <a:ext cx="68" cy="103"/>
                            <a:chOff x="6625" y="-2304"/>
                            <a:chExt cx="68" cy="103"/>
                          </a:xfrm>
                        </wpg:grpSpPr>
                        <wps:wsp>
                          <wps:cNvPr id="635" name="Freeform 125"/>
                          <wps:cNvSpPr>
                            <a:spLocks/>
                          </wps:cNvSpPr>
                          <wps:spPr bwMode="auto">
                            <a:xfrm>
                              <a:off x="6625" y="-2304"/>
                              <a:ext cx="68" cy="103"/>
                            </a:xfrm>
                            <a:custGeom>
                              <a:avLst/>
                              <a:gdLst>
                                <a:gd name="T0" fmla="+- 0 6660 6625"/>
                                <a:gd name="T1" fmla="*/ T0 w 68"/>
                                <a:gd name="T2" fmla="+- 0 -2304 -2304"/>
                                <a:gd name="T3" fmla="*/ -2304 h 103"/>
                                <a:gd name="T4" fmla="+- 0 6625 6625"/>
                                <a:gd name="T5" fmla="*/ T4 w 68"/>
                                <a:gd name="T6" fmla="+- 0 -2201 -2304"/>
                                <a:gd name="T7" fmla="*/ -2201 h 103"/>
                                <a:gd name="T8" fmla="+- 0 6694 6625"/>
                                <a:gd name="T9" fmla="*/ T8 w 68"/>
                                <a:gd name="T10" fmla="+- 0 -2201 -2304"/>
                                <a:gd name="T11" fmla="*/ -2201 h 103"/>
                                <a:gd name="T12" fmla="+- 0 6660 6625"/>
                                <a:gd name="T13" fmla="*/ T12 w 68"/>
                                <a:gd name="T14" fmla="+- 0 -2304 -2304"/>
                                <a:gd name="T15" fmla="*/ -2304 h 103"/>
                              </a:gdLst>
                              <a:ahLst/>
                              <a:cxnLst>
                                <a:cxn ang="0">
                                  <a:pos x="T1" y="T3"/>
                                </a:cxn>
                                <a:cxn ang="0">
                                  <a:pos x="T5" y="T7"/>
                                </a:cxn>
                                <a:cxn ang="0">
                                  <a:pos x="T9" y="T11"/>
                                </a:cxn>
                                <a:cxn ang="0">
                                  <a:pos x="T13" y="T15"/>
                                </a:cxn>
                              </a:cxnLst>
                              <a:rect l="0" t="0" r="r" b="b"/>
                              <a:pathLst>
                                <a:path w="68" h="103">
                                  <a:moveTo>
                                    <a:pt x="35" y="0"/>
                                  </a:moveTo>
                                  <a:lnTo>
                                    <a:pt x="0" y="103"/>
                                  </a:lnTo>
                                  <a:lnTo>
                                    <a:pt x="69" y="103"/>
                                  </a:lnTo>
                                  <a:lnTo>
                                    <a:pt x="35"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36" name="Group 126"/>
                        <wpg:cNvGrpSpPr>
                          <a:grpSpLocks/>
                        </wpg:cNvGrpSpPr>
                        <wpg:grpSpPr bwMode="auto">
                          <a:xfrm>
                            <a:off x="7235" y="-2927"/>
                            <a:ext cx="2" cy="816"/>
                            <a:chOff x="7235" y="-2927"/>
                            <a:chExt cx="2" cy="816"/>
                          </a:xfrm>
                        </wpg:grpSpPr>
                        <wps:wsp>
                          <wps:cNvPr id="637" name="Freeform 127"/>
                          <wps:cNvSpPr>
                            <a:spLocks/>
                          </wps:cNvSpPr>
                          <wps:spPr bwMode="auto">
                            <a:xfrm>
                              <a:off x="7235" y="-2927"/>
                              <a:ext cx="2" cy="816"/>
                            </a:xfrm>
                            <a:custGeom>
                              <a:avLst/>
                              <a:gdLst>
                                <a:gd name="T0" fmla="+- 0 -2927 -2927"/>
                                <a:gd name="T1" fmla="*/ -2927 h 816"/>
                                <a:gd name="T2" fmla="+- 0 -2111 -2927"/>
                                <a:gd name="T3" fmla="*/ -2111 h 816"/>
                              </a:gdLst>
                              <a:ahLst/>
                              <a:cxnLst>
                                <a:cxn ang="0">
                                  <a:pos x="0" y="T1"/>
                                </a:cxn>
                                <a:cxn ang="0">
                                  <a:pos x="0" y="T3"/>
                                </a:cxn>
                              </a:cxnLst>
                              <a:rect l="0" t="0" r="r" b="b"/>
                              <a:pathLst>
                                <a:path h="816">
                                  <a:moveTo>
                                    <a:pt x="0" y="0"/>
                                  </a:moveTo>
                                  <a:lnTo>
                                    <a:pt x="0" y="816"/>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38" name="Group 128"/>
                        <wpg:cNvGrpSpPr>
                          <a:grpSpLocks/>
                        </wpg:cNvGrpSpPr>
                        <wpg:grpSpPr bwMode="auto">
                          <a:xfrm>
                            <a:off x="7201" y="-3022"/>
                            <a:ext cx="68" cy="103"/>
                            <a:chOff x="7201" y="-3022"/>
                            <a:chExt cx="68" cy="103"/>
                          </a:xfrm>
                        </wpg:grpSpPr>
                        <wps:wsp>
                          <wps:cNvPr id="639" name="Freeform 129"/>
                          <wps:cNvSpPr>
                            <a:spLocks/>
                          </wps:cNvSpPr>
                          <wps:spPr bwMode="auto">
                            <a:xfrm>
                              <a:off x="7201" y="-3022"/>
                              <a:ext cx="68" cy="103"/>
                            </a:xfrm>
                            <a:custGeom>
                              <a:avLst/>
                              <a:gdLst>
                                <a:gd name="T0" fmla="+- 0 7235 7201"/>
                                <a:gd name="T1" fmla="*/ T0 w 68"/>
                                <a:gd name="T2" fmla="+- 0 -3022 -3022"/>
                                <a:gd name="T3" fmla="*/ -3022 h 103"/>
                                <a:gd name="T4" fmla="+- 0 7201 7201"/>
                                <a:gd name="T5" fmla="*/ T4 w 68"/>
                                <a:gd name="T6" fmla="+- 0 -2918 -3022"/>
                                <a:gd name="T7" fmla="*/ -2918 h 103"/>
                                <a:gd name="T8" fmla="+- 0 7270 7201"/>
                                <a:gd name="T9" fmla="*/ T8 w 68"/>
                                <a:gd name="T10" fmla="+- 0 -2918 -3022"/>
                                <a:gd name="T11" fmla="*/ -2918 h 103"/>
                                <a:gd name="T12" fmla="+- 0 7235 7201"/>
                                <a:gd name="T13" fmla="*/ T12 w 68"/>
                                <a:gd name="T14" fmla="+- 0 -3022 -3022"/>
                                <a:gd name="T15" fmla="*/ -3022 h 103"/>
                              </a:gdLst>
                              <a:ahLst/>
                              <a:cxnLst>
                                <a:cxn ang="0">
                                  <a:pos x="T1" y="T3"/>
                                </a:cxn>
                                <a:cxn ang="0">
                                  <a:pos x="T5" y="T7"/>
                                </a:cxn>
                                <a:cxn ang="0">
                                  <a:pos x="T9" y="T11"/>
                                </a:cxn>
                                <a:cxn ang="0">
                                  <a:pos x="T13" y="T15"/>
                                </a:cxn>
                              </a:cxnLst>
                              <a:rect l="0" t="0" r="r" b="b"/>
                              <a:pathLst>
                                <a:path w="68" h="103">
                                  <a:moveTo>
                                    <a:pt x="34" y="0"/>
                                  </a:moveTo>
                                  <a:lnTo>
                                    <a:pt x="0" y="104"/>
                                  </a:lnTo>
                                  <a:lnTo>
                                    <a:pt x="69" y="104"/>
                                  </a:lnTo>
                                  <a:lnTo>
                                    <a:pt x="34"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40" name="Group 130"/>
                        <wpg:cNvGrpSpPr>
                          <a:grpSpLocks/>
                        </wpg:cNvGrpSpPr>
                        <wpg:grpSpPr bwMode="auto">
                          <a:xfrm>
                            <a:off x="7201" y="-2120"/>
                            <a:ext cx="68" cy="104"/>
                            <a:chOff x="7201" y="-2120"/>
                            <a:chExt cx="68" cy="104"/>
                          </a:xfrm>
                        </wpg:grpSpPr>
                        <wps:wsp>
                          <wps:cNvPr id="641" name="Freeform 131"/>
                          <wps:cNvSpPr>
                            <a:spLocks/>
                          </wps:cNvSpPr>
                          <wps:spPr bwMode="auto">
                            <a:xfrm>
                              <a:off x="7201" y="-2120"/>
                              <a:ext cx="68" cy="104"/>
                            </a:xfrm>
                            <a:custGeom>
                              <a:avLst/>
                              <a:gdLst>
                                <a:gd name="T0" fmla="+- 0 7270 7201"/>
                                <a:gd name="T1" fmla="*/ T0 w 68"/>
                                <a:gd name="T2" fmla="+- 0 -2120 -2120"/>
                                <a:gd name="T3" fmla="*/ -2120 h 104"/>
                                <a:gd name="T4" fmla="+- 0 7201 7201"/>
                                <a:gd name="T5" fmla="*/ T4 w 68"/>
                                <a:gd name="T6" fmla="+- 0 -2120 -2120"/>
                                <a:gd name="T7" fmla="*/ -2120 h 104"/>
                                <a:gd name="T8" fmla="+- 0 7235 7201"/>
                                <a:gd name="T9" fmla="*/ T8 w 68"/>
                                <a:gd name="T10" fmla="+- 0 -2016 -2120"/>
                                <a:gd name="T11" fmla="*/ -2016 h 104"/>
                                <a:gd name="T12" fmla="+- 0 7270 7201"/>
                                <a:gd name="T13" fmla="*/ T12 w 68"/>
                                <a:gd name="T14" fmla="+- 0 -2120 -2120"/>
                                <a:gd name="T15" fmla="*/ -2120 h 104"/>
                              </a:gdLst>
                              <a:ahLst/>
                              <a:cxnLst>
                                <a:cxn ang="0">
                                  <a:pos x="T1" y="T3"/>
                                </a:cxn>
                                <a:cxn ang="0">
                                  <a:pos x="T5" y="T7"/>
                                </a:cxn>
                                <a:cxn ang="0">
                                  <a:pos x="T9" y="T11"/>
                                </a:cxn>
                                <a:cxn ang="0">
                                  <a:pos x="T13" y="T15"/>
                                </a:cxn>
                              </a:cxnLst>
                              <a:rect l="0" t="0" r="r" b="b"/>
                              <a:pathLst>
                                <a:path w="68" h="104">
                                  <a:moveTo>
                                    <a:pt x="69" y="0"/>
                                  </a:moveTo>
                                  <a:lnTo>
                                    <a:pt x="0" y="0"/>
                                  </a:lnTo>
                                  <a:lnTo>
                                    <a:pt x="34" y="104"/>
                                  </a:lnTo>
                                  <a:lnTo>
                                    <a:pt x="69"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42" name="Group 132"/>
                        <wpg:cNvGrpSpPr>
                          <a:grpSpLocks/>
                        </wpg:cNvGrpSpPr>
                        <wpg:grpSpPr bwMode="auto">
                          <a:xfrm>
                            <a:off x="4981" y="-5128"/>
                            <a:ext cx="1055" cy="718"/>
                            <a:chOff x="4981" y="-5128"/>
                            <a:chExt cx="1055" cy="718"/>
                          </a:xfrm>
                        </wpg:grpSpPr>
                        <wps:wsp>
                          <wps:cNvPr id="643" name="Freeform 133"/>
                          <wps:cNvSpPr>
                            <a:spLocks/>
                          </wps:cNvSpPr>
                          <wps:spPr bwMode="auto">
                            <a:xfrm>
                              <a:off x="4981" y="-5128"/>
                              <a:ext cx="1055" cy="718"/>
                            </a:xfrm>
                            <a:custGeom>
                              <a:avLst/>
                              <a:gdLst>
                                <a:gd name="T0" fmla="+- 0 4981 4981"/>
                                <a:gd name="T1" fmla="*/ T0 w 1055"/>
                                <a:gd name="T2" fmla="+- 0 -4410 -5128"/>
                                <a:gd name="T3" fmla="*/ -4410 h 718"/>
                                <a:gd name="T4" fmla="+- 0 6036 4981"/>
                                <a:gd name="T5" fmla="*/ T4 w 1055"/>
                                <a:gd name="T6" fmla="+- 0 -4410 -5128"/>
                                <a:gd name="T7" fmla="*/ -4410 h 718"/>
                                <a:gd name="T8" fmla="+- 0 6036 4981"/>
                                <a:gd name="T9" fmla="*/ T8 w 1055"/>
                                <a:gd name="T10" fmla="+- 0 -5128 -5128"/>
                                <a:gd name="T11" fmla="*/ -5128 h 718"/>
                                <a:gd name="T12" fmla="+- 0 4981 4981"/>
                                <a:gd name="T13" fmla="*/ T12 w 1055"/>
                                <a:gd name="T14" fmla="+- 0 -5128 -5128"/>
                                <a:gd name="T15" fmla="*/ -5128 h 718"/>
                                <a:gd name="T16" fmla="+- 0 4981 4981"/>
                                <a:gd name="T17" fmla="*/ T16 w 1055"/>
                                <a:gd name="T18" fmla="+- 0 -4410 -5128"/>
                                <a:gd name="T19" fmla="*/ -4410 h 718"/>
                              </a:gdLst>
                              <a:ahLst/>
                              <a:cxnLst>
                                <a:cxn ang="0">
                                  <a:pos x="T1" y="T3"/>
                                </a:cxn>
                                <a:cxn ang="0">
                                  <a:pos x="T5" y="T7"/>
                                </a:cxn>
                                <a:cxn ang="0">
                                  <a:pos x="T9" y="T11"/>
                                </a:cxn>
                                <a:cxn ang="0">
                                  <a:pos x="T13" y="T15"/>
                                </a:cxn>
                                <a:cxn ang="0">
                                  <a:pos x="T17" y="T19"/>
                                </a:cxn>
                              </a:cxnLst>
                              <a:rect l="0" t="0" r="r" b="b"/>
                              <a:pathLst>
                                <a:path w="1055" h="718">
                                  <a:moveTo>
                                    <a:pt x="0" y="718"/>
                                  </a:moveTo>
                                  <a:lnTo>
                                    <a:pt x="1055" y="718"/>
                                  </a:lnTo>
                                  <a:lnTo>
                                    <a:pt x="1055" y="0"/>
                                  </a:lnTo>
                                  <a:lnTo>
                                    <a:pt x="0" y="0"/>
                                  </a:lnTo>
                                  <a:lnTo>
                                    <a:pt x="0" y="718"/>
                                  </a:lnTo>
                                  <a:close/>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44" name="Picture 13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5208" y="-4976"/>
                              <a:ext cx="614" cy="2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45" name="Picture 13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5183" y="-4824"/>
                              <a:ext cx="662" cy="36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46" name="Picture 13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5200" y="-4670"/>
                              <a:ext cx="624" cy="28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647" name="Group 137"/>
                        <wpg:cNvGrpSpPr>
                          <a:grpSpLocks/>
                        </wpg:cNvGrpSpPr>
                        <wpg:grpSpPr bwMode="auto">
                          <a:xfrm>
                            <a:off x="7667" y="-5128"/>
                            <a:ext cx="1056" cy="724"/>
                            <a:chOff x="7667" y="-5128"/>
                            <a:chExt cx="1056" cy="724"/>
                          </a:xfrm>
                        </wpg:grpSpPr>
                        <wps:wsp>
                          <wps:cNvPr id="648" name="Freeform 138"/>
                          <wps:cNvSpPr>
                            <a:spLocks/>
                          </wps:cNvSpPr>
                          <wps:spPr bwMode="auto">
                            <a:xfrm>
                              <a:off x="7667" y="-5128"/>
                              <a:ext cx="1056" cy="724"/>
                            </a:xfrm>
                            <a:custGeom>
                              <a:avLst/>
                              <a:gdLst>
                                <a:gd name="T0" fmla="+- 0 7667 7667"/>
                                <a:gd name="T1" fmla="*/ T0 w 1056"/>
                                <a:gd name="T2" fmla="+- 0 -4404 -5128"/>
                                <a:gd name="T3" fmla="*/ -4404 h 724"/>
                                <a:gd name="T4" fmla="+- 0 8723 7667"/>
                                <a:gd name="T5" fmla="*/ T4 w 1056"/>
                                <a:gd name="T6" fmla="+- 0 -4404 -5128"/>
                                <a:gd name="T7" fmla="*/ -4404 h 724"/>
                                <a:gd name="T8" fmla="+- 0 8723 7667"/>
                                <a:gd name="T9" fmla="*/ T8 w 1056"/>
                                <a:gd name="T10" fmla="+- 0 -5128 -5128"/>
                                <a:gd name="T11" fmla="*/ -5128 h 724"/>
                                <a:gd name="T12" fmla="+- 0 7667 7667"/>
                                <a:gd name="T13" fmla="*/ T12 w 1056"/>
                                <a:gd name="T14" fmla="+- 0 -5128 -5128"/>
                                <a:gd name="T15" fmla="*/ -5128 h 724"/>
                                <a:gd name="T16" fmla="+- 0 7667 7667"/>
                                <a:gd name="T17" fmla="*/ T16 w 1056"/>
                                <a:gd name="T18" fmla="+- 0 -4404 -5128"/>
                                <a:gd name="T19" fmla="*/ -4404 h 724"/>
                              </a:gdLst>
                              <a:ahLst/>
                              <a:cxnLst>
                                <a:cxn ang="0">
                                  <a:pos x="T1" y="T3"/>
                                </a:cxn>
                                <a:cxn ang="0">
                                  <a:pos x="T5" y="T7"/>
                                </a:cxn>
                                <a:cxn ang="0">
                                  <a:pos x="T9" y="T11"/>
                                </a:cxn>
                                <a:cxn ang="0">
                                  <a:pos x="T13" y="T15"/>
                                </a:cxn>
                                <a:cxn ang="0">
                                  <a:pos x="T17" y="T19"/>
                                </a:cxn>
                              </a:cxnLst>
                              <a:rect l="0" t="0" r="r" b="b"/>
                              <a:pathLst>
                                <a:path w="1056" h="724">
                                  <a:moveTo>
                                    <a:pt x="0" y="724"/>
                                  </a:moveTo>
                                  <a:lnTo>
                                    <a:pt x="1056" y="724"/>
                                  </a:lnTo>
                                  <a:lnTo>
                                    <a:pt x="1056" y="0"/>
                                  </a:lnTo>
                                  <a:lnTo>
                                    <a:pt x="0" y="0"/>
                                  </a:lnTo>
                                  <a:lnTo>
                                    <a:pt x="0" y="724"/>
                                  </a:lnTo>
                                  <a:close/>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49" name="Picture 13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7895" y="-5051"/>
                              <a:ext cx="614" cy="2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50" name="Picture 14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8050" y="-4896"/>
                              <a:ext cx="288" cy="5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51" name="Picture 14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7781" y="-4742"/>
                              <a:ext cx="427" cy="5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52" name="Picture 14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8209" y="-4740"/>
                              <a:ext cx="394" cy="6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53" name="Picture 14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7886" y="-4591"/>
                              <a:ext cx="624" cy="28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654" name="Group 144"/>
                        <wpg:cNvGrpSpPr>
                          <a:grpSpLocks/>
                        </wpg:cNvGrpSpPr>
                        <wpg:grpSpPr bwMode="auto">
                          <a:xfrm>
                            <a:off x="7211" y="-4343"/>
                            <a:ext cx="912" cy="781"/>
                            <a:chOff x="7211" y="-4343"/>
                            <a:chExt cx="912" cy="781"/>
                          </a:xfrm>
                        </wpg:grpSpPr>
                        <wps:wsp>
                          <wps:cNvPr id="655" name="Freeform 145"/>
                          <wps:cNvSpPr>
                            <a:spLocks/>
                          </wps:cNvSpPr>
                          <wps:spPr bwMode="auto">
                            <a:xfrm>
                              <a:off x="7211" y="-4343"/>
                              <a:ext cx="912" cy="781"/>
                            </a:xfrm>
                            <a:custGeom>
                              <a:avLst/>
                              <a:gdLst>
                                <a:gd name="T0" fmla="+- 0 8123 7211"/>
                                <a:gd name="T1" fmla="*/ T0 w 912"/>
                                <a:gd name="T2" fmla="+- 0 -4343 -4343"/>
                                <a:gd name="T3" fmla="*/ -4343 h 781"/>
                                <a:gd name="T4" fmla="+- 0 7211 7211"/>
                                <a:gd name="T5" fmla="*/ T4 w 912"/>
                                <a:gd name="T6" fmla="+- 0 -3562 -4343"/>
                                <a:gd name="T7" fmla="*/ -3562 h 781"/>
                              </a:gdLst>
                              <a:ahLst/>
                              <a:cxnLst>
                                <a:cxn ang="0">
                                  <a:pos x="T1" y="T3"/>
                                </a:cxn>
                                <a:cxn ang="0">
                                  <a:pos x="T5" y="T7"/>
                                </a:cxn>
                              </a:cxnLst>
                              <a:rect l="0" t="0" r="r" b="b"/>
                              <a:pathLst>
                                <a:path w="912" h="781">
                                  <a:moveTo>
                                    <a:pt x="912" y="0"/>
                                  </a:moveTo>
                                  <a:lnTo>
                                    <a:pt x="0" y="781"/>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56" name="Group 146"/>
                        <wpg:cNvGrpSpPr>
                          <a:grpSpLocks/>
                        </wpg:cNvGrpSpPr>
                        <wpg:grpSpPr bwMode="auto">
                          <a:xfrm>
                            <a:off x="8094" y="-4404"/>
                            <a:ext cx="101" cy="94"/>
                            <a:chOff x="8094" y="-4404"/>
                            <a:chExt cx="101" cy="94"/>
                          </a:xfrm>
                        </wpg:grpSpPr>
                        <wps:wsp>
                          <wps:cNvPr id="657" name="Freeform 147"/>
                          <wps:cNvSpPr>
                            <a:spLocks/>
                          </wps:cNvSpPr>
                          <wps:spPr bwMode="auto">
                            <a:xfrm>
                              <a:off x="8094" y="-4404"/>
                              <a:ext cx="101" cy="94"/>
                            </a:xfrm>
                            <a:custGeom>
                              <a:avLst/>
                              <a:gdLst>
                                <a:gd name="T0" fmla="+- 0 8195 8094"/>
                                <a:gd name="T1" fmla="*/ T0 w 101"/>
                                <a:gd name="T2" fmla="+- 0 -4404 -4404"/>
                                <a:gd name="T3" fmla="*/ -4404 h 94"/>
                                <a:gd name="T4" fmla="+- 0 8094 8094"/>
                                <a:gd name="T5" fmla="*/ T4 w 101"/>
                                <a:gd name="T6" fmla="+- 0 -4363 -4404"/>
                                <a:gd name="T7" fmla="*/ -4363 h 94"/>
                                <a:gd name="T8" fmla="+- 0 8138 8094"/>
                                <a:gd name="T9" fmla="*/ T8 w 101"/>
                                <a:gd name="T10" fmla="+- 0 -4310 -4404"/>
                                <a:gd name="T11" fmla="*/ -4310 h 94"/>
                                <a:gd name="T12" fmla="+- 0 8195 8094"/>
                                <a:gd name="T13" fmla="*/ T12 w 101"/>
                                <a:gd name="T14" fmla="+- 0 -4404 -4404"/>
                                <a:gd name="T15" fmla="*/ -4404 h 94"/>
                              </a:gdLst>
                              <a:ahLst/>
                              <a:cxnLst>
                                <a:cxn ang="0">
                                  <a:pos x="T1" y="T3"/>
                                </a:cxn>
                                <a:cxn ang="0">
                                  <a:pos x="T5" y="T7"/>
                                </a:cxn>
                                <a:cxn ang="0">
                                  <a:pos x="T9" y="T11"/>
                                </a:cxn>
                                <a:cxn ang="0">
                                  <a:pos x="T13" y="T15"/>
                                </a:cxn>
                              </a:cxnLst>
                              <a:rect l="0" t="0" r="r" b="b"/>
                              <a:pathLst>
                                <a:path w="101" h="94">
                                  <a:moveTo>
                                    <a:pt x="101" y="0"/>
                                  </a:moveTo>
                                  <a:lnTo>
                                    <a:pt x="0" y="41"/>
                                  </a:lnTo>
                                  <a:lnTo>
                                    <a:pt x="44" y="94"/>
                                  </a:lnTo>
                                  <a:lnTo>
                                    <a:pt x="101"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58" name="Group 148"/>
                        <wpg:cNvGrpSpPr>
                          <a:grpSpLocks/>
                        </wpg:cNvGrpSpPr>
                        <wpg:grpSpPr bwMode="auto">
                          <a:xfrm>
                            <a:off x="7139" y="-3594"/>
                            <a:ext cx="102" cy="94"/>
                            <a:chOff x="7139" y="-3594"/>
                            <a:chExt cx="102" cy="94"/>
                          </a:xfrm>
                        </wpg:grpSpPr>
                        <wps:wsp>
                          <wps:cNvPr id="659" name="Freeform 149"/>
                          <wps:cNvSpPr>
                            <a:spLocks/>
                          </wps:cNvSpPr>
                          <wps:spPr bwMode="auto">
                            <a:xfrm>
                              <a:off x="7139" y="-3594"/>
                              <a:ext cx="102" cy="94"/>
                            </a:xfrm>
                            <a:custGeom>
                              <a:avLst/>
                              <a:gdLst>
                                <a:gd name="T0" fmla="+- 0 7195 7139"/>
                                <a:gd name="T1" fmla="*/ T0 w 102"/>
                                <a:gd name="T2" fmla="+- 0 -3594 -3594"/>
                                <a:gd name="T3" fmla="*/ -3594 h 94"/>
                                <a:gd name="T4" fmla="+- 0 7139 7139"/>
                                <a:gd name="T5" fmla="*/ T4 w 102"/>
                                <a:gd name="T6" fmla="+- 0 -3500 -3594"/>
                                <a:gd name="T7" fmla="*/ -3500 h 94"/>
                                <a:gd name="T8" fmla="+- 0 7241 7139"/>
                                <a:gd name="T9" fmla="*/ T8 w 102"/>
                                <a:gd name="T10" fmla="+- 0 -3541 -3594"/>
                                <a:gd name="T11" fmla="*/ -3541 h 94"/>
                                <a:gd name="T12" fmla="+- 0 7195 7139"/>
                                <a:gd name="T13" fmla="*/ T12 w 102"/>
                                <a:gd name="T14" fmla="+- 0 -3594 -3594"/>
                                <a:gd name="T15" fmla="*/ -3594 h 94"/>
                              </a:gdLst>
                              <a:ahLst/>
                              <a:cxnLst>
                                <a:cxn ang="0">
                                  <a:pos x="T1" y="T3"/>
                                </a:cxn>
                                <a:cxn ang="0">
                                  <a:pos x="T5" y="T7"/>
                                </a:cxn>
                                <a:cxn ang="0">
                                  <a:pos x="T9" y="T11"/>
                                </a:cxn>
                                <a:cxn ang="0">
                                  <a:pos x="T13" y="T15"/>
                                </a:cxn>
                              </a:cxnLst>
                              <a:rect l="0" t="0" r="r" b="b"/>
                              <a:pathLst>
                                <a:path w="102" h="94">
                                  <a:moveTo>
                                    <a:pt x="56" y="0"/>
                                  </a:moveTo>
                                  <a:lnTo>
                                    <a:pt x="0" y="94"/>
                                  </a:lnTo>
                                  <a:lnTo>
                                    <a:pt x="102" y="53"/>
                                  </a:lnTo>
                                  <a:lnTo>
                                    <a:pt x="56"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60" name="Group 150"/>
                        <wpg:cNvGrpSpPr>
                          <a:grpSpLocks/>
                        </wpg:cNvGrpSpPr>
                        <wpg:grpSpPr bwMode="auto">
                          <a:xfrm>
                            <a:off x="4837" y="-2926"/>
                            <a:ext cx="767" cy="862"/>
                            <a:chOff x="4837" y="-2926"/>
                            <a:chExt cx="767" cy="862"/>
                          </a:xfrm>
                        </wpg:grpSpPr>
                        <wps:wsp>
                          <wps:cNvPr id="661" name="Freeform 151"/>
                          <wps:cNvSpPr>
                            <a:spLocks/>
                          </wps:cNvSpPr>
                          <wps:spPr bwMode="auto">
                            <a:xfrm>
                              <a:off x="4837" y="-2926"/>
                              <a:ext cx="767" cy="862"/>
                            </a:xfrm>
                            <a:custGeom>
                              <a:avLst/>
                              <a:gdLst>
                                <a:gd name="T0" fmla="+- 0 4837 4837"/>
                                <a:gd name="T1" fmla="*/ T0 w 767"/>
                                <a:gd name="T2" fmla="+- 0 -2064 -2926"/>
                                <a:gd name="T3" fmla="*/ -2064 h 862"/>
                                <a:gd name="T4" fmla="+- 0 5604 4837"/>
                                <a:gd name="T5" fmla="*/ T4 w 767"/>
                                <a:gd name="T6" fmla="+- 0 -2064 -2926"/>
                                <a:gd name="T7" fmla="*/ -2064 h 862"/>
                                <a:gd name="T8" fmla="+- 0 5604 4837"/>
                                <a:gd name="T9" fmla="*/ T8 w 767"/>
                                <a:gd name="T10" fmla="+- 0 -2926 -2926"/>
                                <a:gd name="T11" fmla="*/ -2926 h 862"/>
                                <a:gd name="T12" fmla="+- 0 4837 4837"/>
                                <a:gd name="T13" fmla="*/ T12 w 767"/>
                                <a:gd name="T14" fmla="+- 0 -2926 -2926"/>
                                <a:gd name="T15" fmla="*/ -2926 h 862"/>
                                <a:gd name="T16" fmla="+- 0 4837 4837"/>
                                <a:gd name="T17" fmla="*/ T16 w 767"/>
                                <a:gd name="T18" fmla="+- 0 -2064 -2926"/>
                                <a:gd name="T19" fmla="*/ -2064 h 862"/>
                              </a:gdLst>
                              <a:ahLst/>
                              <a:cxnLst>
                                <a:cxn ang="0">
                                  <a:pos x="T1" y="T3"/>
                                </a:cxn>
                                <a:cxn ang="0">
                                  <a:pos x="T5" y="T7"/>
                                </a:cxn>
                                <a:cxn ang="0">
                                  <a:pos x="T9" y="T11"/>
                                </a:cxn>
                                <a:cxn ang="0">
                                  <a:pos x="T13" y="T15"/>
                                </a:cxn>
                                <a:cxn ang="0">
                                  <a:pos x="T17" y="T19"/>
                                </a:cxn>
                              </a:cxnLst>
                              <a:rect l="0" t="0" r="r" b="b"/>
                              <a:pathLst>
                                <a:path w="767" h="862">
                                  <a:moveTo>
                                    <a:pt x="0" y="862"/>
                                  </a:moveTo>
                                  <a:lnTo>
                                    <a:pt x="767" y="862"/>
                                  </a:lnTo>
                                  <a:lnTo>
                                    <a:pt x="767" y="0"/>
                                  </a:lnTo>
                                  <a:lnTo>
                                    <a:pt x="0" y="0"/>
                                  </a:lnTo>
                                  <a:lnTo>
                                    <a:pt x="0" y="862"/>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62" name="Group 152"/>
                        <wpg:cNvGrpSpPr>
                          <a:grpSpLocks/>
                        </wpg:cNvGrpSpPr>
                        <wpg:grpSpPr bwMode="auto">
                          <a:xfrm>
                            <a:off x="4837" y="-2926"/>
                            <a:ext cx="767" cy="862"/>
                            <a:chOff x="4837" y="-2926"/>
                            <a:chExt cx="767" cy="862"/>
                          </a:xfrm>
                        </wpg:grpSpPr>
                        <wps:wsp>
                          <wps:cNvPr id="663" name="Freeform 153"/>
                          <wps:cNvSpPr>
                            <a:spLocks/>
                          </wps:cNvSpPr>
                          <wps:spPr bwMode="auto">
                            <a:xfrm>
                              <a:off x="4837" y="-2926"/>
                              <a:ext cx="767" cy="862"/>
                            </a:xfrm>
                            <a:custGeom>
                              <a:avLst/>
                              <a:gdLst>
                                <a:gd name="T0" fmla="+- 0 4837 4837"/>
                                <a:gd name="T1" fmla="*/ T0 w 767"/>
                                <a:gd name="T2" fmla="+- 0 -2064 -2926"/>
                                <a:gd name="T3" fmla="*/ -2064 h 862"/>
                                <a:gd name="T4" fmla="+- 0 5604 4837"/>
                                <a:gd name="T5" fmla="*/ T4 w 767"/>
                                <a:gd name="T6" fmla="+- 0 -2064 -2926"/>
                                <a:gd name="T7" fmla="*/ -2064 h 862"/>
                                <a:gd name="T8" fmla="+- 0 5604 4837"/>
                                <a:gd name="T9" fmla="*/ T8 w 767"/>
                                <a:gd name="T10" fmla="+- 0 -2926 -2926"/>
                                <a:gd name="T11" fmla="*/ -2926 h 862"/>
                                <a:gd name="T12" fmla="+- 0 4837 4837"/>
                                <a:gd name="T13" fmla="*/ T12 w 767"/>
                                <a:gd name="T14" fmla="+- 0 -2926 -2926"/>
                                <a:gd name="T15" fmla="*/ -2926 h 862"/>
                                <a:gd name="T16" fmla="+- 0 4837 4837"/>
                                <a:gd name="T17" fmla="*/ T16 w 767"/>
                                <a:gd name="T18" fmla="+- 0 -2064 -2926"/>
                                <a:gd name="T19" fmla="*/ -2064 h 862"/>
                              </a:gdLst>
                              <a:ahLst/>
                              <a:cxnLst>
                                <a:cxn ang="0">
                                  <a:pos x="T1" y="T3"/>
                                </a:cxn>
                                <a:cxn ang="0">
                                  <a:pos x="T5" y="T7"/>
                                </a:cxn>
                                <a:cxn ang="0">
                                  <a:pos x="T9" y="T11"/>
                                </a:cxn>
                                <a:cxn ang="0">
                                  <a:pos x="T13" y="T15"/>
                                </a:cxn>
                                <a:cxn ang="0">
                                  <a:pos x="T17" y="T19"/>
                                </a:cxn>
                              </a:cxnLst>
                              <a:rect l="0" t="0" r="r" b="b"/>
                              <a:pathLst>
                                <a:path w="767" h="862">
                                  <a:moveTo>
                                    <a:pt x="0" y="862"/>
                                  </a:moveTo>
                                  <a:lnTo>
                                    <a:pt x="767" y="862"/>
                                  </a:lnTo>
                                  <a:lnTo>
                                    <a:pt x="767" y="0"/>
                                  </a:lnTo>
                                  <a:lnTo>
                                    <a:pt x="0" y="0"/>
                                  </a:lnTo>
                                  <a:lnTo>
                                    <a:pt x="0" y="862"/>
                                  </a:lnTo>
                                  <a:close/>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64" name="Picture 15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5018" y="-2855"/>
                              <a:ext cx="413" cy="5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65" name="Picture 15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5095" y="-2702"/>
                              <a:ext cx="259" cy="5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66" name="Picture 15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4979" y="-2549"/>
                              <a:ext cx="490" cy="5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67" name="Picture 15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4912" y="-2395"/>
                              <a:ext cx="634" cy="85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68" name="Picture 15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5083" y="-2243"/>
                              <a:ext cx="331" cy="698"/>
                            </a:xfrm>
                            <a:prstGeom prst="rect">
                              <a:avLst/>
                            </a:prstGeom>
                            <a:noFill/>
                            <a:extLst>
                              <a:ext uri="{909E8E84-426E-40DD-AFC4-6F175D3DCCD1}">
                                <a14:hiddenFill xmlns:a14="http://schemas.microsoft.com/office/drawing/2010/main">
                                  <a:solidFill>
                                    <a:srgbClr val="FFFFFF"/>
                                  </a:solidFill>
                                </a14:hiddenFill>
                              </a:ext>
                            </a:extLst>
                          </pic:spPr>
                        </pic:pic>
                      </wpg:grpSp>
                      <wpg:grpSp>
                        <wpg:cNvPr id="669" name="Group 159"/>
                        <wpg:cNvGrpSpPr>
                          <a:grpSpLocks/>
                        </wpg:cNvGrpSpPr>
                        <wpg:grpSpPr bwMode="auto">
                          <a:xfrm>
                            <a:off x="5699" y="-2256"/>
                            <a:ext cx="289" cy="2"/>
                            <a:chOff x="5699" y="-2256"/>
                            <a:chExt cx="289" cy="2"/>
                          </a:xfrm>
                        </wpg:grpSpPr>
                        <wps:wsp>
                          <wps:cNvPr id="670" name="Freeform 160"/>
                          <wps:cNvSpPr>
                            <a:spLocks/>
                          </wps:cNvSpPr>
                          <wps:spPr bwMode="auto">
                            <a:xfrm>
                              <a:off x="5699" y="-2256"/>
                              <a:ext cx="289" cy="2"/>
                            </a:xfrm>
                            <a:custGeom>
                              <a:avLst/>
                              <a:gdLst>
                                <a:gd name="T0" fmla="+- 0 5699 5699"/>
                                <a:gd name="T1" fmla="*/ T0 w 289"/>
                                <a:gd name="T2" fmla="+- 0 5988 5699"/>
                                <a:gd name="T3" fmla="*/ T2 w 289"/>
                              </a:gdLst>
                              <a:ahLst/>
                              <a:cxnLst>
                                <a:cxn ang="0">
                                  <a:pos x="T1" y="0"/>
                                </a:cxn>
                                <a:cxn ang="0">
                                  <a:pos x="T3" y="0"/>
                                </a:cxn>
                              </a:cxnLst>
                              <a:rect l="0" t="0" r="r" b="b"/>
                              <a:pathLst>
                                <a:path w="289">
                                  <a:moveTo>
                                    <a:pt x="0" y="0"/>
                                  </a:moveTo>
                                  <a:lnTo>
                                    <a:pt x="289" y="0"/>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71" name="Group 161"/>
                        <wpg:cNvGrpSpPr>
                          <a:grpSpLocks/>
                        </wpg:cNvGrpSpPr>
                        <wpg:grpSpPr bwMode="auto">
                          <a:xfrm>
                            <a:off x="5604" y="-2291"/>
                            <a:ext cx="104" cy="70"/>
                            <a:chOff x="5604" y="-2291"/>
                            <a:chExt cx="104" cy="70"/>
                          </a:xfrm>
                        </wpg:grpSpPr>
                        <wps:wsp>
                          <wps:cNvPr id="672" name="Freeform 162"/>
                          <wps:cNvSpPr>
                            <a:spLocks/>
                          </wps:cNvSpPr>
                          <wps:spPr bwMode="auto">
                            <a:xfrm>
                              <a:off x="5604" y="-2291"/>
                              <a:ext cx="104" cy="70"/>
                            </a:xfrm>
                            <a:custGeom>
                              <a:avLst/>
                              <a:gdLst>
                                <a:gd name="T0" fmla="+- 0 5708 5604"/>
                                <a:gd name="T1" fmla="*/ T0 w 104"/>
                                <a:gd name="T2" fmla="+- 0 -2291 -2291"/>
                                <a:gd name="T3" fmla="*/ -2291 h 70"/>
                                <a:gd name="T4" fmla="+- 0 5604 5604"/>
                                <a:gd name="T5" fmla="*/ T4 w 104"/>
                                <a:gd name="T6" fmla="+- 0 -2256 -2291"/>
                                <a:gd name="T7" fmla="*/ -2256 h 70"/>
                                <a:gd name="T8" fmla="+- 0 5708 5604"/>
                                <a:gd name="T9" fmla="*/ T8 w 104"/>
                                <a:gd name="T10" fmla="+- 0 -2221 -2291"/>
                                <a:gd name="T11" fmla="*/ -2221 h 70"/>
                                <a:gd name="T12" fmla="+- 0 5708 5604"/>
                                <a:gd name="T13" fmla="*/ T12 w 104"/>
                                <a:gd name="T14" fmla="+- 0 -2291 -2291"/>
                                <a:gd name="T15" fmla="*/ -2291 h 70"/>
                              </a:gdLst>
                              <a:ahLst/>
                              <a:cxnLst>
                                <a:cxn ang="0">
                                  <a:pos x="T1" y="T3"/>
                                </a:cxn>
                                <a:cxn ang="0">
                                  <a:pos x="T5" y="T7"/>
                                </a:cxn>
                                <a:cxn ang="0">
                                  <a:pos x="T9" y="T11"/>
                                </a:cxn>
                                <a:cxn ang="0">
                                  <a:pos x="T13" y="T15"/>
                                </a:cxn>
                              </a:cxnLst>
                              <a:rect l="0" t="0" r="r" b="b"/>
                              <a:pathLst>
                                <a:path w="104" h="70">
                                  <a:moveTo>
                                    <a:pt x="104" y="0"/>
                                  </a:moveTo>
                                  <a:lnTo>
                                    <a:pt x="0" y="35"/>
                                  </a:lnTo>
                                  <a:lnTo>
                                    <a:pt x="104" y="70"/>
                                  </a:lnTo>
                                  <a:lnTo>
                                    <a:pt x="104"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73" name="Group 163"/>
                        <wpg:cNvGrpSpPr>
                          <a:grpSpLocks/>
                        </wpg:cNvGrpSpPr>
                        <wpg:grpSpPr bwMode="auto">
                          <a:xfrm>
                            <a:off x="5988" y="-2256"/>
                            <a:ext cx="2" cy="145"/>
                            <a:chOff x="5988" y="-2256"/>
                            <a:chExt cx="2" cy="145"/>
                          </a:xfrm>
                        </wpg:grpSpPr>
                        <wps:wsp>
                          <wps:cNvPr id="674" name="Freeform 164"/>
                          <wps:cNvSpPr>
                            <a:spLocks/>
                          </wps:cNvSpPr>
                          <wps:spPr bwMode="auto">
                            <a:xfrm>
                              <a:off x="5988" y="-2256"/>
                              <a:ext cx="2" cy="145"/>
                            </a:xfrm>
                            <a:custGeom>
                              <a:avLst/>
                              <a:gdLst>
                                <a:gd name="T0" fmla="+- 0 -2256 -2256"/>
                                <a:gd name="T1" fmla="*/ -2256 h 145"/>
                                <a:gd name="T2" fmla="+- 0 -2111 -2256"/>
                                <a:gd name="T3" fmla="*/ -2111 h 145"/>
                              </a:gdLst>
                              <a:ahLst/>
                              <a:cxnLst>
                                <a:cxn ang="0">
                                  <a:pos x="0" y="T1"/>
                                </a:cxn>
                                <a:cxn ang="0">
                                  <a:pos x="0" y="T3"/>
                                </a:cxn>
                              </a:cxnLst>
                              <a:rect l="0" t="0" r="r" b="b"/>
                              <a:pathLst>
                                <a:path h="145">
                                  <a:moveTo>
                                    <a:pt x="0" y="0"/>
                                  </a:moveTo>
                                  <a:lnTo>
                                    <a:pt x="0" y="145"/>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75" name="Group 165"/>
                        <wpg:cNvGrpSpPr>
                          <a:grpSpLocks/>
                        </wpg:cNvGrpSpPr>
                        <wpg:grpSpPr bwMode="auto">
                          <a:xfrm>
                            <a:off x="5953" y="-2120"/>
                            <a:ext cx="70" cy="104"/>
                            <a:chOff x="5953" y="-2120"/>
                            <a:chExt cx="70" cy="104"/>
                          </a:xfrm>
                        </wpg:grpSpPr>
                        <wps:wsp>
                          <wps:cNvPr id="676" name="Freeform 166"/>
                          <wps:cNvSpPr>
                            <a:spLocks/>
                          </wps:cNvSpPr>
                          <wps:spPr bwMode="auto">
                            <a:xfrm>
                              <a:off x="5953" y="-2120"/>
                              <a:ext cx="70" cy="104"/>
                            </a:xfrm>
                            <a:custGeom>
                              <a:avLst/>
                              <a:gdLst>
                                <a:gd name="T0" fmla="+- 0 6023 5953"/>
                                <a:gd name="T1" fmla="*/ T0 w 70"/>
                                <a:gd name="T2" fmla="+- 0 -2120 -2120"/>
                                <a:gd name="T3" fmla="*/ -2120 h 104"/>
                                <a:gd name="T4" fmla="+- 0 5953 5953"/>
                                <a:gd name="T5" fmla="*/ T4 w 70"/>
                                <a:gd name="T6" fmla="+- 0 -2120 -2120"/>
                                <a:gd name="T7" fmla="*/ -2120 h 104"/>
                                <a:gd name="T8" fmla="+- 0 5988 5953"/>
                                <a:gd name="T9" fmla="*/ T8 w 70"/>
                                <a:gd name="T10" fmla="+- 0 -2016 -2120"/>
                                <a:gd name="T11" fmla="*/ -2016 h 104"/>
                                <a:gd name="T12" fmla="+- 0 6023 5953"/>
                                <a:gd name="T13" fmla="*/ T12 w 70"/>
                                <a:gd name="T14" fmla="+- 0 -2120 -2120"/>
                                <a:gd name="T15" fmla="*/ -2120 h 104"/>
                              </a:gdLst>
                              <a:ahLst/>
                              <a:cxnLst>
                                <a:cxn ang="0">
                                  <a:pos x="T1" y="T3"/>
                                </a:cxn>
                                <a:cxn ang="0">
                                  <a:pos x="T5" y="T7"/>
                                </a:cxn>
                                <a:cxn ang="0">
                                  <a:pos x="T9" y="T11"/>
                                </a:cxn>
                                <a:cxn ang="0">
                                  <a:pos x="T13" y="T15"/>
                                </a:cxn>
                              </a:cxnLst>
                              <a:rect l="0" t="0" r="r" b="b"/>
                              <a:pathLst>
                                <a:path w="70" h="104">
                                  <a:moveTo>
                                    <a:pt x="70" y="0"/>
                                  </a:moveTo>
                                  <a:lnTo>
                                    <a:pt x="0" y="0"/>
                                  </a:lnTo>
                                  <a:lnTo>
                                    <a:pt x="35" y="104"/>
                                  </a:lnTo>
                                  <a:lnTo>
                                    <a:pt x="7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77" name="Group 167"/>
                        <wpg:cNvGrpSpPr>
                          <a:grpSpLocks/>
                        </wpg:cNvGrpSpPr>
                        <wpg:grpSpPr bwMode="auto">
                          <a:xfrm>
                            <a:off x="3973" y="-2877"/>
                            <a:ext cx="576" cy="717"/>
                            <a:chOff x="3973" y="-2877"/>
                            <a:chExt cx="576" cy="717"/>
                          </a:xfrm>
                        </wpg:grpSpPr>
                        <wps:wsp>
                          <wps:cNvPr id="678" name="Freeform 168"/>
                          <wps:cNvSpPr>
                            <a:spLocks/>
                          </wps:cNvSpPr>
                          <wps:spPr bwMode="auto">
                            <a:xfrm>
                              <a:off x="3973" y="-2877"/>
                              <a:ext cx="576" cy="717"/>
                            </a:xfrm>
                            <a:custGeom>
                              <a:avLst/>
                              <a:gdLst>
                                <a:gd name="T0" fmla="+- 0 4287 3973"/>
                                <a:gd name="T1" fmla="*/ T0 w 576"/>
                                <a:gd name="T2" fmla="+- 0 -2877 -2877"/>
                                <a:gd name="T3" fmla="*/ -2877 h 717"/>
                                <a:gd name="T4" fmla="+- 0 4221 3973"/>
                                <a:gd name="T5" fmla="*/ T4 w 576"/>
                                <a:gd name="T6" fmla="+- 0 -2876 -2877"/>
                                <a:gd name="T7" fmla="*/ -2876 h 717"/>
                                <a:gd name="T8" fmla="+- 0 4161 3973"/>
                                <a:gd name="T9" fmla="*/ T8 w 576"/>
                                <a:gd name="T10" fmla="+- 0 -2872 -2877"/>
                                <a:gd name="T11" fmla="*/ -2872 h 717"/>
                                <a:gd name="T12" fmla="+- 0 4084 3973"/>
                                <a:gd name="T13" fmla="*/ T12 w 576"/>
                                <a:gd name="T14" fmla="+- 0 -2862 -2877"/>
                                <a:gd name="T15" fmla="*/ -2862 h 717"/>
                                <a:gd name="T16" fmla="+- 0 4025 3973"/>
                                <a:gd name="T17" fmla="*/ T16 w 576"/>
                                <a:gd name="T18" fmla="+- 0 -2847 -2877"/>
                                <a:gd name="T19" fmla="*/ -2847 h 717"/>
                                <a:gd name="T20" fmla="+- 0 3973 3973"/>
                                <a:gd name="T21" fmla="*/ T20 w 576"/>
                                <a:gd name="T22" fmla="+- 0 -2808 -2877"/>
                                <a:gd name="T23" fmla="*/ -2808 h 717"/>
                                <a:gd name="T24" fmla="+- 0 3973 3973"/>
                                <a:gd name="T25" fmla="*/ T24 w 576"/>
                                <a:gd name="T26" fmla="+- 0 -2232 -2877"/>
                                <a:gd name="T27" fmla="*/ -2232 h 717"/>
                                <a:gd name="T28" fmla="+- 0 3975 3973"/>
                                <a:gd name="T29" fmla="*/ T28 w 576"/>
                                <a:gd name="T30" fmla="+- 0 -2224 -2877"/>
                                <a:gd name="T31" fmla="*/ -2224 h 717"/>
                                <a:gd name="T32" fmla="+- 0 4030 3973"/>
                                <a:gd name="T33" fmla="*/ T32 w 576"/>
                                <a:gd name="T34" fmla="+- 0 -2189 -2877"/>
                                <a:gd name="T35" fmla="*/ -2189 h 717"/>
                                <a:gd name="T36" fmla="+- 0 4094 3973"/>
                                <a:gd name="T37" fmla="*/ T36 w 576"/>
                                <a:gd name="T38" fmla="+- 0 -2174 -2877"/>
                                <a:gd name="T39" fmla="*/ -2174 h 717"/>
                                <a:gd name="T40" fmla="+- 0 4174 3973"/>
                                <a:gd name="T41" fmla="*/ T40 w 576"/>
                                <a:gd name="T42" fmla="+- 0 -2163 -2877"/>
                                <a:gd name="T43" fmla="*/ -2163 h 717"/>
                                <a:gd name="T44" fmla="+- 0 4235 3973"/>
                                <a:gd name="T45" fmla="*/ T44 w 576"/>
                                <a:gd name="T46" fmla="+- 0 -2160 -2877"/>
                                <a:gd name="T47" fmla="*/ -2160 h 717"/>
                                <a:gd name="T48" fmla="+- 0 4268 3973"/>
                                <a:gd name="T49" fmla="*/ T48 w 576"/>
                                <a:gd name="T50" fmla="+- 0 -2161 -2877"/>
                                <a:gd name="T51" fmla="*/ -2161 h 717"/>
                                <a:gd name="T52" fmla="+- 0 4331 3973"/>
                                <a:gd name="T53" fmla="*/ T52 w 576"/>
                                <a:gd name="T54" fmla="+- 0 -2163 -2877"/>
                                <a:gd name="T55" fmla="*/ -2163 h 717"/>
                                <a:gd name="T56" fmla="+- 0 4414 3973"/>
                                <a:gd name="T57" fmla="*/ T56 w 576"/>
                                <a:gd name="T58" fmla="+- 0 -2172 -2877"/>
                                <a:gd name="T59" fmla="*/ -2172 h 717"/>
                                <a:gd name="T60" fmla="+- 0 4479 3973"/>
                                <a:gd name="T61" fmla="*/ T60 w 576"/>
                                <a:gd name="T62" fmla="+- 0 -2186 -2877"/>
                                <a:gd name="T63" fmla="*/ -2186 h 717"/>
                                <a:gd name="T64" fmla="+- 0 4535 3973"/>
                                <a:gd name="T65" fmla="*/ T64 w 576"/>
                                <a:gd name="T66" fmla="+- 0 -2210 -2877"/>
                                <a:gd name="T67" fmla="*/ -2210 h 717"/>
                                <a:gd name="T68" fmla="+- 0 4549 3973"/>
                                <a:gd name="T69" fmla="*/ T68 w 576"/>
                                <a:gd name="T70" fmla="+- 0 -2231 -2877"/>
                                <a:gd name="T71" fmla="*/ -2231 h 717"/>
                                <a:gd name="T72" fmla="+- 0 4549 3973"/>
                                <a:gd name="T73" fmla="*/ T72 w 576"/>
                                <a:gd name="T74" fmla="+- 0 -2808 -2877"/>
                                <a:gd name="T75" fmla="*/ -2808 h 717"/>
                                <a:gd name="T76" fmla="+- 0 4492 3973"/>
                                <a:gd name="T77" fmla="*/ T76 w 576"/>
                                <a:gd name="T78" fmla="+- 0 -2849 -2877"/>
                                <a:gd name="T79" fmla="*/ -2849 h 717"/>
                                <a:gd name="T80" fmla="+- 0 4429 3973"/>
                                <a:gd name="T81" fmla="*/ T80 w 576"/>
                                <a:gd name="T82" fmla="+- 0 -2865 -2877"/>
                                <a:gd name="T83" fmla="*/ -2865 h 717"/>
                                <a:gd name="T84" fmla="+- 0 4348 3973"/>
                                <a:gd name="T85" fmla="*/ T84 w 576"/>
                                <a:gd name="T86" fmla="+- 0 -2874 -2877"/>
                                <a:gd name="T87" fmla="*/ -2874 h 717"/>
                                <a:gd name="T88" fmla="+- 0 4287 3973"/>
                                <a:gd name="T89" fmla="*/ T88 w 576"/>
                                <a:gd name="T90" fmla="+- 0 -2877 -2877"/>
                                <a:gd name="T91" fmla="*/ -2877 h 7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Lst>
                              <a:rect l="0" t="0" r="r" b="b"/>
                              <a:pathLst>
                                <a:path w="576" h="717">
                                  <a:moveTo>
                                    <a:pt x="314" y="0"/>
                                  </a:moveTo>
                                  <a:lnTo>
                                    <a:pt x="248" y="1"/>
                                  </a:lnTo>
                                  <a:lnTo>
                                    <a:pt x="188" y="5"/>
                                  </a:lnTo>
                                  <a:lnTo>
                                    <a:pt x="111" y="15"/>
                                  </a:lnTo>
                                  <a:lnTo>
                                    <a:pt x="52" y="30"/>
                                  </a:lnTo>
                                  <a:lnTo>
                                    <a:pt x="0" y="69"/>
                                  </a:lnTo>
                                  <a:lnTo>
                                    <a:pt x="0" y="645"/>
                                  </a:lnTo>
                                  <a:lnTo>
                                    <a:pt x="2" y="653"/>
                                  </a:lnTo>
                                  <a:lnTo>
                                    <a:pt x="57" y="688"/>
                                  </a:lnTo>
                                  <a:lnTo>
                                    <a:pt x="121" y="703"/>
                                  </a:lnTo>
                                  <a:lnTo>
                                    <a:pt x="201" y="714"/>
                                  </a:lnTo>
                                  <a:lnTo>
                                    <a:pt x="262" y="717"/>
                                  </a:lnTo>
                                  <a:lnTo>
                                    <a:pt x="295" y="716"/>
                                  </a:lnTo>
                                  <a:lnTo>
                                    <a:pt x="358" y="714"/>
                                  </a:lnTo>
                                  <a:lnTo>
                                    <a:pt x="441" y="705"/>
                                  </a:lnTo>
                                  <a:lnTo>
                                    <a:pt x="506" y="691"/>
                                  </a:lnTo>
                                  <a:lnTo>
                                    <a:pt x="562" y="667"/>
                                  </a:lnTo>
                                  <a:lnTo>
                                    <a:pt x="576" y="646"/>
                                  </a:lnTo>
                                  <a:lnTo>
                                    <a:pt x="576" y="69"/>
                                  </a:lnTo>
                                  <a:lnTo>
                                    <a:pt x="519" y="28"/>
                                  </a:lnTo>
                                  <a:lnTo>
                                    <a:pt x="456" y="12"/>
                                  </a:lnTo>
                                  <a:lnTo>
                                    <a:pt x="375" y="3"/>
                                  </a:lnTo>
                                  <a:lnTo>
                                    <a:pt x="314"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79" name="Group 169"/>
                        <wpg:cNvGrpSpPr>
                          <a:grpSpLocks/>
                        </wpg:cNvGrpSpPr>
                        <wpg:grpSpPr bwMode="auto">
                          <a:xfrm>
                            <a:off x="3973" y="-2877"/>
                            <a:ext cx="576" cy="717"/>
                            <a:chOff x="3973" y="-2877"/>
                            <a:chExt cx="576" cy="717"/>
                          </a:xfrm>
                        </wpg:grpSpPr>
                        <wps:wsp>
                          <wps:cNvPr id="680" name="Freeform 170"/>
                          <wps:cNvSpPr>
                            <a:spLocks/>
                          </wps:cNvSpPr>
                          <wps:spPr bwMode="auto">
                            <a:xfrm>
                              <a:off x="3973" y="-2877"/>
                              <a:ext cx="576" cy="717"/>
                            </a:xfrm>
                            <a:custGeom>
                              <a:avLst/>
                              <a:gdLst>
                                <a:gd name="T0" fmla="+- 0 3973 3973"/>
                                <a:gd name="T1" fmla="*/ T0 w 576"/>
                                <a:gd name="T2" fmla="+- 0 -2807 -2877"/>
                                <a:gd name="T3" fmla="*/ -2807 h 717"/>
                                <a:gd name="T4" fmla="+- 0 3973 3973"/>
                                <a:gd name="T5" fmla="*/ T4 w 576"/>
                                <a:gd name="T6" fmla="+- 0 -2232 -2877"/>
                                <a:gd name="T7" fmla="*/ -2232 h 717"/>
                                <a:gd name="T8" fmla="+- 0 3975 3973"/>
                                <a:gd name="T9" fmla="*/ T8 w 576"/>
                                <a:gd name="T10" fmla="+- 0 -2224 -2877"/>
                                <a:gd name="T11" fmla="*/ -2224 h 717"/>
                                <a:gd name="T12" fmla="+- 0 4030 3973"/>
                                <a:gd name="T13" fmla="*/ T12 w 576"/>
                                <a:gd name="T14" fmla="+- 0 -2189 -2877"/>
                                <a:gd name="T15" fmla="*/ -2189 h 717"/>
                                <a:gd name="T16" fmla="+- 0 4094 3973"/>
                                <a:gd name="T17" fmla="*/ T16 w 576"/>
                                <a:gd name="T18" fmla="+- 0 -2174 -2877"/>
                                <a:gd name="T19" fmla="*/ -2174 h 717"/>
                                <a:gd name="T20" fmla="+- 0 4174 3973"/>
                                <a:gd name="T21" fmla="*/ T20 w 576"/>
                                <a:gd name="T22" fmla="+- 0 -2163 -2877"/>
                                <a:gd name="T23" fmla="*/ -2163 h 717"/>
                                <a:gd name="T24" fmla="+- 0 4235 3973"/>
                                <a:gd name="T25" fmla="*/ T24 w 576"/>
                                <a:gd name="T26" fmla="+- 0 -2160 -2877"/>
                                <a:gd name="T27" fmla="*/ -2160 h 717"/>
                                <a:gd name="T28" fmla="+- 0 4268 3973"/>
                                <a:gd name="T29" fmla="*/ T28 w 576"/>
                                <a:gd name="T30" fmla="+- 0 -2161 -2877"/>
                                <a:gd name="T31" fmla="*/ -2161 h 717"/>
                                <a:gd name="T32" fmla="+- 0 4331 3973"/>
                                <a:gd name="T33" fmla="*/ T32 w 576"/>
                                <a:gd name="T34" fmla="+- 0 -2163 -2877"/>
                                <a:gd name="T35" fmla="*/ -2163 h 717"/>
                                <a:gd name="T36" fmla="+- 0 4414 3973"/>
                                <a:gd name="T37" fmla="*/ T36 w 576"/>
                                <a:gd name="T38" fmla="+- 0 -2172 -2877"/>
                                <a:gd name="T39" fmla="*/ -2172 h 717"/>
                                <a:gd name="T40" fmla="+- 0 4479 3973"/>
                                <a:gd name="T41" fmla="*/ T40 w 576"/>
                                <a:gd name="T42" fmla="+- 0 -2186 -2877"/>
                                <a:gd name="T43" fmla="*/ -2186 h 717"/>
                                <a:gd name="T44" fmla="+- 0 4535 3973"/>
                                <a:gd name="T45" fmla="*/ T44 w 576"/>
                                <a:gd name="T46" fmla="+- 0 -2210 -2877"/>
                                <a:gd name="T47" fmla="*/ -2210 h 717"/>
                                <a:gd name="T48" fmla="+- 0 4549 3973"/>
                                <a:gd name="T49" fmla="*/ T48 w 576"/>
                                <a:gd name="T50" fmla="+- 0 -2807 -2877"/>
                                <a:gd name="T51" fmla="*/ -2807 h 717"/>
                                <a:gd name="T52" fmla="+- 0 4547 3973"/>
                                <a:gd name="T53" fmla="*/ T52 w 576"/>
                                <a:gd name="T54" fmla="+- 0 -2815 -2877"/>
                                <a:gd name="T55" fmla="*/ -2815 h 717"/>
                                <a:gd name="T56" fmla="+- 0 4492 3973"/>
                                <a:gd name="T57" fmla="*/ T56 w 576"/>
                                <a:gd name="T58" fmla="+- 0 -2849 -2877"/>
                                <a:gd name="T59" fmla="*/ -2849 h 717"/>
                                <a:gd name="T60" fmla="+- 0 4429 3973"/>
                                <a:gd name="T61" fmla="*/ T60 w 576"/>
                                <a:gd name="T62" fmla="+- 0 -2865 -2877"/>
                                <a:gd name="T63" fmla="*/ -2865 h 717"/>
                                <a:gd name="T64" fmla="+- 0 4348 3973"/>
                                <a:gd name="T65" fmla="*/ T64 w 576"/>
                                <a:gd name="T66" fmla="+- 0 -2874 -2877"/>
                                <a:gd name="T67" fmla="*/ -2874 h 717"/>
                                <a:gd name="T68" fmla="+- 0 4287 3973"/>
                                <a:gd name="T69" fmla="*/ T68 w 576"/>
                                <a:gd name="T70" fmla="+- 0 -2877 -2877"/>
                                <a:gd name="T71" fmla="*/ -2877 h 717"/>
                                <a:gd name="T72" fmla="+- 0 4254 3973"/>
                                <a:gd name="T73" fmla="*/ T72 w 576"/>
                                <a:gd name="T74" fmla="+- 0 -2877 -2877"/>
                                <a:gd name="T75" fmla="*/ -2877 h 717"/>
                                <a:gd name="T76" fmla="+- 0 4191 3973"/>
                                <a:gd name="T77" fmla="*/ T76 w 576"/>
                                <a:gd name="T78" fmla="+- 0 -2874 -2877"/>
                                <a:gd name="T79" fmla="*/ -2874 h 717"/>
                                <a:gd name="T80" fmla="+- 0 4108 3973"/>
                                <a:gd name="T81" fmla="*/ T80 w 576"/>
                                <a:gd name="T82" fmla="+- 0 -2866 -2877"/>
                                <a:gd name="T83" fmla="*/ -2866 h 717"/>
                                <a:gd name="T84" fmla="+- 0 4043 3973"/>
                                <a:gd name="T85" fmla="*/ T84 w 576"/>
                                <a:gd name="T86" fmla="+- 0 -2852 -2877"/>
                                <a:gd name="T87" fmla="*/ -2852 h 717"/>
                                <a:gd name="T88" fmla="+- 0 3987 3973"/>
                                <a:gd name="T89" fmla="*/ T88 w 576"/>
                                <a:gd name="T90" fmla="+- 0 -2829 -2877"/>
                                <a:gd name="T91" fmla="*/ -2829 h 717"/>
                                <a:gd name="T92" fmla="+- 0 3973 3973"/>
                                <a:gd name="T93" fmla="*/ T92 w 576"/>
                                <a:gd name="T94" fmla="+- 0 -2807 -2877"/>
                                <a:gd name="T95" fmla="*/ -2807 h 7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576" h="717">
                                  <a:moveTo>
                                    <a:pt x="0" y="70"/>
                                  </a:moveTo>
                                  <a:lnTo>
                                    <a:pt x="0" y="645"/>
                                  </a:lnTo>
                                  <a:lnTo>
                                    <a:pt x="2" y="653"/>
                                  </a:lnTo>
                                  <a:lnTo>
                                    <a:pt x="57" y="688"/>
                                  </a:lnTo>
                                  <a:lnTo>
                                    <a:pt x="121" y="703"/>
                                  </a:lnTo>
                                  <a:lnTo>
                                    <a:pt x="201" y="714"/>
                                  </a:lnTo>
                                  <a:lnTo>
                                    <a:pt x="262" y="717"/>
                                  </a:lnTo>
                                  <a:lnTo>
                                    <a:pt x="295" y="716"/>
                                  </a:lnTo>
                                  <a:lnTo>
                                    <a:pt x="358" y="714"/>
                                  </a:lnTo>
                                  <a:lnTo>
                                    <a:pt x="441" y="705"/>
                                  </a:lnTo>
                                  <a:lnTo>
                                    <a:pt x="506" y="691"/>
                                  </a:lnTo>
                                  <a:lnTo>
                                    <a:pt x="562" y="667"/>
                                  </a:lnTo>
                                  <a:lnTo>
                                    <a:pt x="576" y="70"/>
                                  </a:lnTo>
                                  <a:lnTo>
                                    <a:pt x="574" y="62"/>
                                  </a:lnTo>
                                  <a:lnTo>
                                    <a:pt x="519" y="28"/>
                                  </a:lnTo>
                                  <a:lnTo>
                                    <a:pt x="456" y="12"/>
                                  </a:lnTo>
                                  <a:lnTo>
                                    <a:pt x="375" y="3"/>
                                  </a:lnTo>
                                  <a:lnTo>
                                    <a:pt x="314" y="0"/>
                                  </a:lnTo>
                                  <a:lnTo>
                                    <a:pt x="281" y="0"/>
                                  </a:lnTo>
                                  <a:lnTo>
                                    <a:pt x="218" y="3"/>
                                  </a:lnTo>
                                  <a:lnTo>
                                    <a:pt x="135" y="11"/>
                                  </a:lnTo>
                                  <a:lnTo>
                                    <a:pt x="70" y="25"/>
                                  </a:lnTo>
                                  <a:lnTo>
                                    <a:pt x="14" y="48"/>
                                  </a:lnTo>
                                  <a:lnTo>
                                    <a:pt x="0" y="70"/>
                                  </a:lnTo>
                                  <a:close/>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81" name="Group 171"/>
                        <wpg:cNvGrpSpPr>
                          <a:grpSpLocks/>
                        </wpg:cNvGrpSpPr>
                        <wpg:grpSpPr bwMode="auto">
                          <a:xfrm>
                            <a:off x="3973" y="-2807"/>
                            <a:ext cx="576" cy="72"/>
                            <a:chOff x="3973" y="-2807"/>
                            <a:chExt cx="576" cy="72"/>
                          </a:xfrm>
                        </wpg:grpSpPr>
                        <wps:wsp>
                          <wps:cNvPr id="682" name="Freeform 172"/>
                          <wps:cNvSpPr>
                            <a:spLocks/>
                          </wps:cNvSpPr>
                          <wps:spPr bwMode="auto">
                            <a:xfrm>
                              <a:off x="3973" y="-2807"/>
                              <a:ext cx="576" cy="72"/>
                            </a:xfrm>
                            <a:custGeom>
                              <a:avLst/>
                              <a:gdLst>
                                <a:gd name="T0" fmla="+- 0 3973 3973"/>
                                <a:gd name="T1" fmla="*/ T0 w 576"/>
                                <a:gd name="T2" fmla="+- 0 -2807 -2807"/>
                                <a:gd name="T3" fmla="*/ -2807 h 72"/>
                                <a:gd name="T4" fmla="+- 0 4030 3973"/>
                                <a:gd name="T5" fmla="*/ T4 w 576"/>
                                <a:gd name="T6" fmla="+- 0 -2764 -2807"/>
                                <a:gd name="T7" fmla="*/ -2764 h 72"/>
                                <a:gd name="T8" fmla="+- 0 4094 3973"/>
                                <a:gd name="T9" fmla="*/ T8 w 576"/>
                                <a:gd name="T10" fmla="+- 0 -2748 -2807"/>
                                <a:gd name="T11" fmla="*/ -2748 h 72"/>
                                <a:gd name="T12" fmla="+- 0 4174 3973"/>
                                <a:gd name="T13" fmla="*/ T12 w 576"/>
                                <a:gd name="T14" fmla="+- 0 -2738 -2807"/>
                                <a:gd name="T15" fmla="*/ -2738 h 72"/>
                                <a:gd name="T16" fmla="+- 0 4235 3973"/>
                                <a:gd name="T17" fmla="*/ T16 w 576"/>
                                <a:gd name="T18" fmla="+- 0 -2735 -2807"/>
                                <a:gd name="T19" fmla="*/ -2735 h 72"/>
                                <a:gd name="T20" fmla="+- 0 4268 3973"/>
                                <a:gd name="T21" fmla="*/ T20 w 576"/>
                                <a:gd name="T22" fmla="+- 0 -2735 -2807"/>
                                <a:gd name="T23" fmla="*/ -2735 h 72"/>
                                <a:gd name="T24" fmla="+- 0 4331 3973"/>
                                <a:gd name="T25" fmla="*/ T24 w 576"/>
                                <a:gd name="T26" fmla="+- 0 -2738 -2807"/>
                                <a:gd name="T27" fmla="*/ -2738 h 72"/>
                                <a:gd name="T28" fmla="+- 0 4414 3973"/>
                                <a:gd name="T29" fmla="*/ T28 w 576"/>
                                <a:gd name="T30" fmla="+- 0 -2747 -2807"/>
                                <a:gd name="T31" fmla="*/ -2747 h 72"/>
                                <a:gd name="T32" fmla="+- 0 4479 3973"/>
                                <a:gd name="T33" fmla="*/ T32 w 576"/>
                                <a:gd name="T34" fmla="+- 0 -2761 -2807"/>
                                <a:gd name="T35" fmla="*/ -2761 h 72"/>
                                <a:gd name="T36" fmla="+- 0 4535 3973"/>
                                <a:gd name="T37" fmla="*/ T36 w 576"/>
                                <a:gd name="T38" fmla="+- 0 -2785 -2807"/>
                                <a:gd name="T39" fmla="*/ -2785 h 72"/>
                                <a:gd name="T40" fmla="+- 0 4547 3973"/>
                                <a:gd name="T41" fmla="*/ T40 w 576"/>
                                <a:gd name="T42" fmla="+- 0 -2798 -2807"/>
                                <a:gd name="T43" fmla="*/ -2798 h 72"/>
                                <a:gd name="T44" fmla="+- 0 4549 3973"/>
                                <a:gd name="T45" fmla="*/ T44 w 576"/>
                                <a:gd name="T46" fmla="+- 0 -2806 -2807"/>
                                <a:gd name="T47" fmla="*/ -2806 h 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76" h="72">
                                  <a:moveTo>
                                    <a:pt x="0" y="0"/>
                                  </a:moveTo>
                                  <a:lnTo>
                                    <a:pt x="57" y="43"/>
                                  </a:lnTo>
                                  <a:lnTo>
                                    <a:pt x="121" y="59"/>
                                  </a:lnTo>
                                  <a:lnTo>
                                    <a:pt x="201" y="69"/>
                                  </a:lnTo>
                                  <a:lnTo>
                                    <a:pt x="262" y="72"/>
                                  </a:lnTo>
                                  <a:lnTo>
                                    <a:pt x="295" y="72"/>
                                  </a:lnTo>
                                  <a:lnTo>
                                    <a:pt x="358" y="69"/>
                                  </a:lnTo>
                                  <a:lnTo>
                                    <a:pt x="441" y="60"/>
                                  </a:lnTo>
                                  <a:lnTo>
                                    <a:pt x="506" y="46"/>
                                  </a:lnTo>
                                  <a:lnTo>
                                    <a:pt x="562" y="22"/>
                                  </a:lnTo>
                                  <a:lnTo>
                                    <a:pt x="574" y="9"/>
                                  </a:lnTo>
                                  <a:lnTo>
                                    <a:pt x="576" y="1"/>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83" name="Picture 17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4060" y="-2690"/>
                              <a:ext cx="413" cy="5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84" name="Picture 17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4136" y="-2537"/>
                              <a:ext cx="259" cy="5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85" name="Picture 17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4032" y="-2384"/>
                              <a:ext cx="461" cy="562"/>
                            </a:xfrm>
                            <a:prstGeom prst="rect">
                              <a:avLst/>
                            </a:prstGeom>
                            <a:noFill/>
                            <a:extLst>
                              <a:ext uri="{909E8E84-426E-40DD-AFC4-6F175D3DCCD1}">
                                <a14:hiddenFill xmlns:a14="http://schemas.microsoft.com/office/drawing/2010/main">
                                  <a:solidFill>
                                    <a:srgbClr val="FFFFFF"/>
                                  </a:solidFill>
                                </a14:hiddenFill>
                              </a:ext>
                            </a:extLst>
                          </pic:spPr>
                        </pic:pic>
                      </wpg:grpSp>
                      <wpg:grpSp>
                        <wpg:cNvPr id="686" name="Group 176"/>
                        <wpg:cNvGrpSpPr>
                          <a:grpSpLocks/>
                        </wpg:cNvGrpSpPr>
                        <wpg:grpSpPr bwMode="auto">
                          <a:xfrm>
                            <a:off x="4644" y="-2519"/>
                            <a:ext cx="98" cy="2"/>
                            <a:chOff x="4644" y="-2519"/>
                            <a:chExt cx="98" cy="2"/>
                          </a:xfrm>
                        </wpg:grpSpPr>
                        <wps:wsp>
                          <wps:cNvPr id="687" name="Freeform 177"/>
                          <wps:cNvSpPr>
                            <a:spLocks/>
                          </wps:cNvSpPr>
                          <wps:spPr bwMode="auto">
                            <a:xfrm>
                              <a:off x="4644" y="-2519"/>
                              <a:ext cx="98" cy="2"/>
                            </a:xfrm>
                            <a:custGeom>
                              <a:avLst/>
                              <a:gdLst>
                                <a:gd name="T0" fmla="+- 0 4644 4644"/>
                                <a:gd name="T1" fmla="*/ T0 w 98"/>
                                <a:gd name="T2" fmla="+- 0 4742 4644"/>
                                <a:gd name="T3" fmla="*/ T2 w 98"/>
                              </a:gdLst>
                              <a:ahLst/>
                              <a:cxnLst>
                                <a:cxn ang="0">
                                  <a:pos x="T1" y="0"/>
                                </a:cxn>
                                <a:cxn ang="0">
                                  <a:pos x="T3" y="0"/>
                                </a:cxn>
                              </a:cxnLst>
                              <a:rect l="0" t="0" r="r" b="b"/>
                              <a:pathLst>
                                <a:path w="98">
                                  <a:moveTo>
                                    <a:pt x="0" y="0"/>
                                  </a:moveTo>
                                  <a:lnTo>
                                    <a:pt x="98" y="0"/>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88" name="Group 178"/>
                        <wpg:cNvGrpSpPr>
                          <a:grpSpLocks/>
                        </wpg:cNvGrpSpPr>
                        <wpg:grpSpPr bwMode="auto">
                          <a:xfrm>
                            <a:off x="4549" y="-2554"/>
                            <a:ext cx="103" cy="68"/>
                            <a:chOff x="4549" y="-2554"/>
                            <a:chExt cx="103" cy="68"/>
                          </a:xfrm>
                        </wpg:grpSpPr>
                        <wps:wsp>
                          <wps:cNvPr id="689" name="Freeform 179"/>
                          <wps:cNvSpPr>
                            <a:spLocks/>
                          </wps:cNvSpPr>
                          <wps:spPr bwMode="auto">
                            <a:xfrm>
                              <a:off x="4549" y="-2554"/>
                              <a:ext cx="103" cy="68"/>
                            </a:xfrm>
                            <a:custGeom>
                              <a:avLst/>
                              <a:gdLst>
                                <a:gd name="T0" fmla="+- 0 4652 4549"/>
                                <a:gd name="T1" fmla="*/ T0 w 103"/>
                                <a:gd name="T2" fmla="+- 0 -2554 -2554"/>
                                <a:gd name="T3" fmla="*/ -2554 h 68"/>
                                <a:gd name="T4" fmla="+- 0 4549 4549"/>
                                <a:gd name="T5" fmla="*/ T4 w 103"/>
                                <a:gd name="T6" fmla="+- 0 -2519 -2554"/>
                                <a:gd name="T7" fmla="*/ -2519 h 68"/>
                                <a:gd name="T8" fmla="+- 0 4652 4549"/>
                                <a:gd name="T9" fmla="*/ T8 w 103"/>
                                <a:gd name="T10" fmla="+- 0 -2485 -2554"/>
                                <a:gd name="T11" fmla="*/ -2485 h 68"/>
                                <a:gd name="T12" fmla="+- 0 4652 4549"/>
                                <a:gd name="T13" fmla="*/ T12 w 103"/>
                                <a:gd name="T14" fmla="+- 0 -2554 -2554"/>
                                <a:gd name="T15" fmla="*/ -2554 h 68"/>
                              </a:gdLst>
                              <a:ahLst/>
                              <a:cxnLst>
                                <a:cxn ang="0">
                                  <a:pos x="T1" y="T3"/>
                                </a:cxn>
                                <a:cxn ang="0">
                                  <a:pos x="T5" y="T7"/>
                                </a:cxn>
                                <a:cxn ang="0">
                                  <a:pos x="T9" y="T11"/>
                                </a:cxn>
                                <a:cxn ang="0">
                                  <a:pos x="T13" y="T15"/>
                                </a:cxn>
                              </a:cxnLst>
                              <a:rect l="0" t="0" r="r" b="b"/>
                              <a:pathLst>
                                <a:path w="103" h="68">
                                  <a:moveTo>
                                    <a:pt x="103" y="0"/>
                                  </a:moveTo>
                                  <a:lnTo>
                                    <a:pt x="0" y="35"/>
                                  </a:lnTo>
                                  <a:lnTo>
                                    <a:pt x="103" y="69"/>
                                  </a:lnTo>
                                  <a:lnTo>
                                    <a:pt x="103"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90" name="Group 180"/>
                        <wpg:cNvGrpSpPr>
                          <a:grpSpLocks/>
                        </wpg:cNvGrpSpPr>
                        <wpg:grpSpPr bwMode="auto">
                          <a:xfrm>
                            <a:off x="4733" y="-2554"/>
                            <a:ext cx="104" cy="68"/>
                            <a:chOff x="4733" y="-2554"/>
                            <a:chExt cx="104" cy="68"/>
                          </a:xfrm>
                        </wpg:grpSpPr>
                        <wps:wsp>
                          <wps:cNvPr id="691" name="Freeform 181"/>
                          <wps:cNvSpPr>
                            <a:spLocks/>
                          </wps:cNvSpPr>
                          <wps:spPr bwMode="auto">
                            <a:xfrm>
                              <a:off x="4733" y="-2554"/>
                              <a:ext cx="104" cy="68"/>
                            </a:xfrm>
                            <a:custGeom>
                              <a:avLst/>
                              <a:gdLst>
                                <a:gd name="T0" fmla="+- 0 4733 4733"/>
                                <a:gd name="T1" fmla="*/ T0 w 104"/>
                                <a:gd name="T2" fmla="+- 0 -2554 -2554"/>
                                <a:gd name="T3" fmla="*/ -2554 h 68"/>
                                <a:gd name="T4" fmla="+- 0 4733 4733"/>
                                <a:gd name="T5" fmla="*/ T4 w 104"/>
                                <a:gd name="T6" fmla="+- 0 -2485 -2554"/>
                                <a:gd name="T7" fmla="*/ -2485 h 68"/>
                                <a:gd name="T8" fmla="+- 0 4837 4733"/>
                                <a:gd name="T9" fmla="*/ T8 w 104"/>
                                <a:gd name="T10" fmla="+- 0 -2519 -2554"/>
                                <a:gd name="T11" fmla="*/ -2519 h 68"/>
                                <a:gd name="T12" fmla="+- 0 4733 4733"/>
                                <a:gd name="T13" fmla="*/ T12 w 104"/>
                                <a:gd name="T14" fmla="+- 0 -2554 -2554"/>
                                <a:gd name="T15" fmla="*/ -2554 h 68"/>
                              </a:gdLst>
                              <a:ahLst/>
                              <a:cxnLst>
                                <a:cxn ang="0">
                                  <a:pos x="T1" y="T3"/>
                                </a:cxn>
                                <a:cxn ang="0">
                                  <a:pos x="T5" y="T7"/>
                                </a:cxn>
                                <a:cxn ang="0">
                                  <a:pos x="T9" y="T11"/>
                                </a:cxn>
                                <a:cxn ang="0">
                                  <a:pos x="T13" y="T15"/>
                                </a:cxn>
                              </a:cxnLst>
                              <a:rect l="0" t="0" r="r" b="b"/>
                              <a:pathLst>
                                <a:path w="104" h="68">
                                  <a:moveTo>
                                    <a:pt x="0" y="0"/>
                                  </a:moveTo>
                                  <a:lnTo>
                                    <a:pt x="0" y="69"/>
                                  </a:lnTo>
                                  <a:lnTo>
                                    <a:pt x="104" y="35"/>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513" o:spid="_x0000_s1026" style="position:absolute;margin-left:229.4pt;margin-top:227.8pt;width:247.3pt;height:221.6pt;z-index:-251649024;mso-position-horizontal-relative:margin;mso-position-vertical-relative:margin" coordorigin="3205,-5131" coordsize="5522,51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">
                <v:group id="Group 4" o:spid="_x0000_s1027" style="position:absolute;left:3757;top:-4074;width:4091;height:2966" coordorigin="3757,-4074" coordsize="4091,29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qmmm8YAAADcAAAADwAAAGRycy9kb3ducmV2LnhtbESPT2vCQBTE74V+h+UV&#10;ejObtFokZhWRtvQQBLUg3h7ZZxLMvg3Zbf58e7dQ6HGYmd8w2WY0jeipc7VlBUkUgyAurK65VPB9&#10;+pgtQTiPrLGxTAomcrBZPz5kmGo78IH6oy9FgLBLUUHlfZtK6YqKDLrItsTBu9rOoA+yK6XucAhw&#10;08iXOH6TBmsOCxW2tKuouB1/jILPAYfta/Le57frbrqcFvtznpBSz0/jdgXC0+j/w3/tL61gkczh&#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qqaabxgAAANwA&#10;AAAPAAAAAAAAAAAAAAAAAKoCAABkcnMvZG93bnJldi54bWxQSwUGAAAAAAQABAD6AAAAnQMAAAAA&#10;">
                  <v:shape id="Freeform 5" o:spid="_x0000_s1028" style="position:absolute;left:3757;top:-4074;width:4091;height:2966;visibility:visible;mso-wrap-style:square;v-text-anchor:top" coordsize="4091,2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tvmMYA&#10;AADcAAAADwAAAGRycy9kb3ducmV2LnhtbESPT2vCQBTE74V+h+UVvNWNpVqJrtI/EUQP4lY9P7Kv&#10;SWj2bciuGv303YLgcZiZ3zDTeWdrcaLWV44VDPoJCOLcmYoLBbvvxfMYhA/IBmvHpOBCHuazx4cp&#10;psadeUsnHQoRIexTVFCG0KRS+rwki77vGuLo/bjWYoiyLaRp8RzhtpYvSTKSFiuOCyU29FlS/quP&#10;VsH2VeuvceaydXe47rMPvVk1bxulek/d+wREoC7cw7f20igYDobwfyYeATn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ntvmMYAAADcAAAADwAAAAAAAAAAAAAAAACYAgAAZHJz&#10;L2Rvd25yZXYueG1sUEsFBgAAAAAEAAQA9QAAAIsDAAAAAA==&#10;" path="m2805,2554r-1149,l1722,2682r89,109l1920,2878r125,58l2182,2964r48,2l2370,2950r130,-50l2614,2822r96,-102l2784,2598r21,-44e" fillcolor="#6abfe3" stroked="f">
                    <v:path arrowok="t" o:connecttype="custom" o:connectlocs="2805,-1520;1656,-1520;1722,-1392;1811,-1283;1920,-1196;2045,-1138;2182,-1110;2230,-1108;2370,-1124;2500,-1174;2614,-1252;2710,-1354;2784,-1476;2805,-1520" o:connectangles="0,0,0,0,0,0,0,0,0,0,0,0,0,0"/>
                  </v:shape>
                  <v:shape id="Freeform 6" o:spid="_x0000_s1029" style="position:absolute;left:3757;top:-4074;width:4091;height:2966;visibility:visible;mso-wrap-style:square;v-text-anchor:top" coordsize="4091,2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qnx78cA&#10;AADcAAAADwAAAGRycy9kb3ducmV2LnhtbESPW2vCQBSE3wv+h+UIvtWNpVWJrtJLCqU+iOvl+ZA9&#10;JsHs2ZBdNfXXd4VCH4eZ+YaZLztbiwu1vnKsYDRMQBDnzlRcKNhtPx+nIHxANlg7JgU/5GG56D3M&#10;MTXuyhu66FCICGGfooIyhCaV0uclWfRD1xBH7+haiyHKtpCmxWuE21o+JclYWqw4LpTY0HtJ+Umf&#10;rYLNs9Yf08xlq+5w22dvev3dTNZKDfrd6wxEoC78h//aX0bBy2gM9zPxCMjF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Kp8e/HAAAA3AAAAA8AAAAAAAAAAAAAAAAAmAIAAGRy&#10;cy9kb3ducmV2LnhtbFBLBQYAAAAABAAEAPUAAACMAwAAAAA=&#10;" path="m3883,2062r-3307,l575,2063r2,87l588,2234r20,79l637,2387r35,69l714,2520r49,57l816,2627r59,44l937,2707r66,29l1072,2756r70,12l1214,2771r72,-6l1358,2748r72,-26l1500,2685r68,-48l1633,2578r23,-24l3712,2554r31,-32l3835,2354r46,-195l3885,2089r,-16l3883,2068r,-6e" fillcolor="#6abfe3" stroked="f">
                    <v:path arrowok="t" o:connecttype="custom" o:connectlocs="3883,-2012;576,-2012;575,-2011;577,-1924;588,-1840;608,-1761;637,-1687;672,-1618;714,-1554;763,-1497;816,-1447;875,-1403;937,-1367;1003,-1338;1072,-1318;1142,-1306;1214,-1303;1286,-1309;1358,-1326;1430,-1352;1500,-1389;1568,-1437;1633,-1496;1656,-1520;3712,-1520;3743,-1552;3835,-1720;3881,-1915;3885,-1985;3885,-2001;3883,-2006;3883,-2012" o:connectangles="0,0,0,0,0,0,0,0,0,0,0,0,0,0,0,0,0,0,0,0,0,0,0,0,0,0,0,0,0,0,0,0"/>
                  </v:shape>
                  <v:shape id="Freeform 7" o:spid="_x0000_s1030" style="position:absolute;left:3757;top:-4074;width:4091;height:2966;visibility:visible;mso-wrap-style:square;v-text-anchor:top" coordsize="4091,2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VUdMYA&#10;AADcAAAADwAAAGRycy9kb3ducmV2LnhtbESPT2vCQBTE74LfYXmCN91YrErqKv0ToehB3FbPj+xr&#10;Epp9G7Krpv303YLgcZiZ3zDLdWdrcaHWV44VTMYJCOLcmYoLBZ8fm9EChA/IBmvHpOCHPKxX/d4S&#10;U+OufKCLDoWIEPYpKihDaFIpfV6SRT92DXH0vlxrMUTZFtK0eI1wW8uHJJlJixXHhRIbei0p/9Zn&#10;q+Aw1fptkbls151+j9mL3m+b+V6p4aB7fgIRqAv38K39bhQ8TubwfyYeAbn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eVUdMYAAADcAAAADwAAAAAAAAAAAAAAAACYAgAAZHJz&#10;L2Rvd25yZXYueG1sUEsFBgAAAAAEAAQA9QAAAIsDAAAAAA==&#10;" path="m3712,2554r-907,l2873,2623r78,58l3036,2725r93,30l3227,2770r34,1l3447,2740r163,-86l3712,2554e" fillcolor="#6abfe3" stroked="f">
                    <v:path arrowok="t" o:connecttype="custom" o:connectlocs="3712,-1520;2805,-1520;2873,-1451;2951,-1393;3036,-1349;3129,-1319;3227,-1304;3261,-1303;3447,-1334;3610,-1420;3712,-1520" o:connectangles="0,0,0,0,0,0,0,0,0,0,0"/>
                  </v:shape>
                  <v:shape id="Freeform 8" o:spid="_x0000_s1031" style="position:absolute;left:3757;top:-4074;width:4091;height:2966;visibility:visible;mso-wrap-style:square;v-text-anchor:top" coordsize="4091,2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rABsMA&#10;AADcAAAADwAAAGRycy9kb3ducmV2LnhtbERPy2rCQBTdF/yH4Qru6kSxVaKj+EhB6kKcPtaXzDUJ&#10;Zu6EzFRTv76zKLg8nPdi1dlaXKn1lWMFo2ECgjh3puJCwefH2/MMhA/IBmvHpOCXPKyWvacFpsbd&#10;+ERXHQoRQ9inqKAMoUml9HlJFv3QNcSRO7vWYoiwLaRp8RbDbS3HSfIqLVYcG0psaFtSftE/VsFp&#10;ovVulrns0H3fv7KNPr4306NSg363noMI1IWH+N+9NwpeRnFtPBOP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HrABsMAAADcAAAADwAAAAAAAAAAAAAAAACYAgAAZHJzL2Rv&#10;d25yZXYueG1sUEsFBgAAAAAEAAQA9QAAAIgDAAAAAA==&#10;" path="m4079,2062r-196,l3904,2065r20,5l3943,2073r19,2l3982,2076r97,-14e" fillcolor="#6abfe3" stroked="f">
                    <v:path arrowok="t" o:connecttype="custom" o:connectlocs="4079,-2012;3883,-2012;3904,-2009;3924,-2004;3943,-2001;3962,-1999;3982,-1998;4079,-2012" o:connectangles="0,0,0,0,0,0,0,0"/>
                  </v:shape>
                  <v:shape id="Freeform 9" o:spid="_x0000_s1032" style="position:absolute;left:3757;top:-4074;width:4091;height:2966;visibility:visible;mso-wrap-style:square;v-text-anchor:top" coordsize="4091,2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ZlnccA&#10;AADcAAAADwAAAGRycy9kb3ducmV2LnhtbESPQWvCQBSE7wX/w/IEb3Wj2FZTV6maQrEHcaueH9nX&#10;JDT7NmS3Gv313UKhx2FmvmHmy87W4kytrxwrGA0TEMS5MxUXCg4fr/dTED4gG6wdk4IreVguendz&#10;TI278J7OOhQiQtinqKAMoUml9HlJFv3QNcTR+3StxRBlW0jT4iXCbS3HSfIoLVYcF0psaF1S/qW/&#10;rYL9ROvNNHPZe3e6HbOV3m2bp51Sg3738gwiUBf+w3/tN6PgYTSD3zPxCMjF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M2ZZ3HAAAA3AAAAA8AAAAAAAAAAAAAAAAAmAIAAGRy&#10;cy9kb3ducmV2LnhtbFBLBQYAAAAABAAEAPUAAACMAwAAAAA=&#10;" path="m478,1068r-81,5l320,1092r-71,33l185,1169r-57,55l81,1288r-38,72l17,1438,3,1520,,1572r3,52l16,1706r27,78l80,1855r48,64l184,1975r65,44l320,2052r77,19l478,2076r41,-4l562,2064r14,-2l4079,2062r55,-9l4255,1991r99,-97l4423,1769r34,-145l4459,1572r-21,-150l4380,1290r-90,-107l4176,1108r-85,-24l576,1084r-7,-3l562,1080r-43,-8l478,1068e" fillcolor="#6abfe3" stroked="f">
                    <v:path arrowok="t" o:connecttype="custom" o:connectlocs="478,-3006;397,-3001;320,-2982;249,-2949;185,-2905;128,-2850;81,-2786;43,-2714;17,-2636;3,-2554;0,-2502;3,-2450;16,-2368;43,-2290;80,-2219;128,-2155;184,-2099;249,-2055;320,-2022;397,-2003;478,-1998;519,-2002;562,-2010;576,-2012;4079,-2012;4134,-2021;4255,-2083;4354,-2180;4423,-2305;4457,-2450;4459,-2502;4438,-2652;4380,-2784;4290,-2891;4176,-2966;4091,-2990;576,-2990;569,-2993;562,-2994;519,-3002;478,-3006" o:connectangles="0,0,0,0,0,0,0,0,0,0,0,0,0,0,0,0,0,0,0,0,0,0,0,0,0,0,0,0,0,0,0,0,0,0,0,0,0,0,0,0,0"/>
                  </v:shape>
                  <v:shape id="Freeform 10" o:spid="_x0000_s1033" style="position:absolute;left:3757;top:-4074;width:4091;height:2966;visibility:visible;mso-wrap-style:square;v-text-anchor:top" coordsize="4091,2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GvcMA&#10;AADcAAAADwAAAGRycy9kb3ducmV2LnhtbERPy2rCQBTdC/2H4Ra6M5NKtZI6Sh8Rii7E8bG+ZG6T&#10;0MydkBk19uudhdDl4bxni9424kydrx0reE5SEMSFMzWXCva75XAKwgdkg41jUnAlD4v5w2CGmXEX&#10;3tJZh1LEEPYZKqhCaDMpfVGRRZ+4ljhyP66zGCLsSmk6vMRw28hRmk6kxZpjQ4UtfVZU/OqTVbB9&#10;0fprmrt83R//DvmH3qza141ST4/9+xuIQH34F9/d30bBeBTnxzPxCMj5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AGvcMAAADcAAAADwAAAAAAAAAAAAAAAACYAgAAZHJzL2Rv&#10;d25yZXYueG1sUEsFBgAAAAAEAAQA9QAAAIgDAAAAAA==&#10;" path="m1177,374r-70,7l1039,396r-65,24l912,451r-60,38l797,534r-50,51l702,642r-39,62l630,771r-26,72l586,919r-10,79l575,1081r1,3l3883,1084r,-8l3884,1074r-2,-80l3872,914r-20,-77l3825,763r-35,-70l3747,627r-51,-60l3679,550r-2062,l1595,529r-67,-52l1459,437r-70,-31l1318,386r-71,-11l1177,374e" fillcolor="#6abfe3" stroked="f">
                    <v:path arrowok="t" o:connecttype="custom" o:connectlocs="1177,-3700;1107,-3693;1039,-3678;974,-3654;912,-3623;852,-3585;797,-3540;747,-3489;702,-3432;663,-3370;630,-3303;604,-3231;586,-3155;576,-3076;575,-2993;576,-2990;3883,-2990;3883,-2998;3884,-3000;3882,-3080;3872,-3160;3852,-3237;3825,-3311;3790,-3381;3747,-3447;3696,-3507;3679,-3524;1617,-3524;1595,-3545;1528,-3597;1459,-3637;1389,-3668;1318,-3688;1247,-3699;1177,-3700" o:connectangles="0,0,0,0,0,0,0,0,0,0,0,0,0,0,0,0,0,0,0,0,0,0,0,0,0,0,0,0,0,0,0,0,0,0,0"/>
                  </v:shape>
                  <v:shape id="Freeform 11" o:spid="_x0000_s1034" style="position:absolute;left:3757;top:-4074;width:4091;height:2966;visibility:visible;mso-wrap-style:square;v-text-anchor:top" coordsize="4091,2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yjJsYA&#10;AADcAAAADwAAAGRycy9kb3ducmV2LnhtbESPT2vCQBTE74LfYXmF3nSjVCvRVfonBdGDuFXPj+xr&#10;Esy+DdmtRj99t1DocZiZ3zCLVWdrcaHWV44VjIYJCOLcmYoLBYfPj8EMhA/IBmvHpOBGHlbLfm+B&#10;qXFX3tNFh0JECPsUFZQhNKmUPi/Joh+6hjh6X661GKJsC2lavEa4reU4SabSYsVxocSG3krKz/rb&#10;Ktg/af0+y1y27U73Y/aqd5vmeafU40P3MgcRqAv/4b/22iiYjEfweyYeAbn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yyjJsYAAADcAAAADwAAAAAAAAAAAAAAAACYAgAAZHJz&#10;L2Rvd25yZXYueG1sUEsFBgAAAAAEAAQA9QAAAIsDAAAAAA==&#10;" path="m3996,1068r-14,l3961,1069r-19,2l3923,1074r-20,4l3883,1084r208,l4044,1070r-48,-2e" fillcolor="#6abfe3" stroked="f">
                    <v:path arrowok="t" o:connecttype="custom" o:connectlocs="3996,-3006;3982,-3006;3961,-3005;3942,-3003;3923,-3000;3903,-2996;3883,-2990;4091,-2990;4044,-3004;3996,-3006" o:connectangles="0,0,0,0,0,0,0,0,0,0"/>
                  </v:shape>
                  <v:shape id="Freeform 12" o:spid="_x0000_s1035" style="position:absolute;left:3757;top:-4074;width:4091;height:2966;visibility:visible;mso-wrap-style:square;v-text-anchor:top" coordsize="4091,2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9UcYA&#10;AADcAAAADwAAAGRycy9kb3ducmV2LnhtbESPQWvCQBSE74L/YXkFb7ppsFZSV2k1QrEHcVs9P7Kv&#10;STD7NmRXTfvru4VCj8PMfMMsVr1txJU6XztWcD9JQBAXztRcKvh4347nIHxANtg4JgVf5GG1HA4W&#10;mBl34wNddShFhLDPUEEVQptJ6YuKLPqJa4mj9+k6iyHKrpSmw1uE20amSTKTFmuOCxW2tK6oOOuL&#10;VXCYar2Z5y5/60/fx/xF73ft416p0V3//AQiUB/+w3/tV6PgIU3h90w8AnL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49UcYAAADcAAAADwAAAAAAAAAAAAAAAACYAgAAZHJz&#10;L2Rvd25yZXYueG1sUEsFBgAAAAAEAAQA9QAAAIsDAAAAAA==&#10;" path="m2230,r-76,5l2079,20r-73,24l1936,79r-66,44l1808,177r-55,64l1704,315r-42,84l1630,492r-13,58l2843,550,2797,399r-41,-84l2707,241r-55,-64l2590,123,2524,79,2454,44,2381,20,2306,5,2230,e" fillcolor="#6abfe3" stroked="f">
                    <v:path arrowok="t" o:connecttype="custom" o:connectlocs="2230,-4074;2154,-4069;2079,-4054;2006,-4030;1936,-3995;1870,-3951;1808,-3897;1753,-3833;1704,-3759;1662,-3675;1630,-3582;1617,-3524;2843,-3524;2797,-3675;2756,-3759;2707,-3833;2652,-3897;2590,-3951;2524,-3995;2454,-4030;2381,-4054;2306,-4069;2230,-4074" o:connectangles="0,0,0,0,0,0,0,0,0,0,0,0,0,0,0,0,0,0,0,0,0,0,0"/>
                  </v:shape>
                  <v:shape id="Freeform 13" o:spid="_x0000_s1036" style="position:absolute;left:3757;top:-4074;width:4091;height:2966;visibility:visible;mso-wrap-style:square;v-text-anchor:top" coordsize="4091,2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KYyscA&#10;AADcAAAADwAAAGRycy9kb3ducmV2LnhtbESPQWvCQBSE74L/YXkFb7qpWiupq7SaQtGDuNqeH9nX&#10;JJh9G7Krpv313UKhx2FmvmEWq87W4kqtrxwruB8lIIhzZyouFJyOr8M5CB+QDdaOScEXeVgt+70F&#10;psbd+EBXHQoRIexTVFCG0KRS+rwki37kGuLofbrWYoiyLaRp8RbhtpbjJJlJixXHhRIbWpeUn/XF&#10;KjhMtd7MM5ftuo/v9+xF77fN416pwV33/AQiUBf+w3/tN6PgYTyB3zPxCMjl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yymMrHAAAA3AAAAA8AAAAAAAAAAAAAAAAAmAIAAGRy&#10;cy9kb3ducmV2LnhtbFBLBQYAAAAABAAEAPUAAACMAwAAAAA=&#10;" path="m3252,374r-79,7l3096,398r-74,27l2952,463r-89,66l2843,550r836,l3607,488r-68,-43l3447,404r-60,-16l3306,376r-54,-2e" fillcolor="#6abfe3" stroked="f">
                    <v:path arrowok="t" o:connecttype="custom" o:connectlocs="3252,-3700;3173,-3693;3096,-3676;3022,-3649;2952,-3611;2863,-3545;2843,-3524;3679,-3524;3607,-3586;3539,-3629;3447,-3670;3387,-3686;3306,-3698;3252,-3700" o:connectangles="0,0,0,0,0,0,0,0,0,0,0,0,0,0"/>
                  </v:shape>
                </v:group>
                <v:group id="Group 14" o:spid="_x0000_s1037" style="position:absolute;left:3757;top:-4074;width:4459;height:2966" coordorigin="3757,-4074" coordsize="4459,29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MVsJsYAAADcAAAADwAAAGRycy9kb3ducmV2LnhtbESPQWvCQBSE7wX/w/KE&#10;3ppNbFMkZhURKx5CoSqU3h7ZZxLMvg3ZbRL/fbdQ6HGYmW+YfDOZVgzUu8aygiSKQRCXVjdcKbic&#10;356WIJxH1thaJgV3crBZzx5yzLQd+YOGk69EgLDLUEHtfZdJ6cqaDLrIdsTBu9reoA+yr6TucQxw&#10;08pFHL9Kgw2HhRo72tVU3k7fRsFhxHH7nOyH4nbd3b/O6ftnkZBSj/NpuwLhafL/4b/2UStIFy/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kxWwmxgAAANwA&#10;AAAPAAAAAAAAAAAAAAAAAKoCAABkcnMvZG93bnJldi54bWxQSwUGAAAAAAQABAD6AAAAnQMAAAAA&#10;">
                  <v:shape id="Freeform 15" o:spid="_x0000_s1038" style="position:absolute;left:3757;top:-4074;width:4459;height:2966;visibility:visible;mso-wrap-style:square;v-text-anchor:top" coordsize="4459,2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7k2cUA&#10;AADcAAAADwAAAGRycy9kb3ducmV2LnhtbESPXWvCMBSG7wf+h3CE3c1UQRmdUYYgjsHwawx2d9ac&#10;pZ3NSddkbfz3iyB4+fJ+PLzzZbS16Kj1lWMF41EGgrhwumKj4P24fngE4QOyxtoxKTiTh+VicDfH&#10;XLue99QdghFphH2OCsoQmlxKX5Rk0Y9cQ5y8b9daDEm2RuoW+zRuaznJspm0WHEilNjQqqTidPiz&#10;CbKrzOmj+/nc9Oe4f4vb3y9vXpW6H8bnJxCBYriFr+0XrWA6mcLlTDoCcvE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juTZxQAAANwAAAAPAAAAAAAAAAAAAAAAAJgCAABkcnMv&#10;ZG93bnJldi54bWxQSwUGAAAAAAQABAD1AAAAigMAAAAA&#10;" path="m3996,1068r-14,l3961,1069r-19,2l3923,1074r-20,4l3883,1084r,-8l3885,1074r,-40l3882,994r-10,-80l3852,837r-27,-74l3790,693r-43,-66l3696,567r-57,-54l3574,466r-71,-39l3447,404r-60,-16l3306,376r-54,-2l3226,375r-79,10l3071,406r-72,31l2930,478r-44,33l2863,529r-20,21l2830,492r-33,-93l2756,315r-49,-74l2652,177r-62,-54l2524,79,2454,44,2381,20,2306,5,2230,r-76,5l2079,20r-73,24l1936,79r-66,44l1808,177r-55,64l1704,315r-42,84l1630,492r-13,58l1595,529r-67,-52l1459,437r-70,-31l1318,386r-71,-11l1177,374r-70,7l1039,396r-65,24l912,451r-60,38l797,534r-50,51l702,642r-39,62l630,771r-26,72l586,919r-10,79l575,1081r1,3l569,1081r-7,-1l519,1072r-41,-4l397,1073r-77,19l249,1125r-64,44l128,1224r-47,64l43,1360r-26,78l3,1520,,1572r3,52l16,1706r27,78l80,1855r48,64l184,1975r65,44l320,2052r77,19l478,2076r41,-4l562,2064r14,-2l577,2150r11,84l608,2313r29,74l672,2456r42,64l763,2577r53,50l875,2671r62,36l1003,2736r69,20l1142,2768r72,3l1286,2765r72,-17l1430,2722r70,-37l1568,2637r65,-59l1656,2554r66,128l1811,2791r109,87l2045,2936r137,28l2230,2966r140,-16l2500,2900r114,-78l2710,2720r74,-122l2805,2554r68,69l2951,2681r85,44l3129,2755r98,15l3261,2771r186,-31l3610,2654r133,-132l3835,2354r46,-195l3885,2089r,-15l3883,2068r,-6l3904,2065r20,5l3943,2073r19,2l3982,2076r152,-23l4255,1991r99,-97l4423,1769r34,-145l4459,1572r-21,-150l4380,1290r-90,-107l4176,1108r-132,-38l3996,1068xe" filled="f" strokeweight=".04517mm">
                    <v:path arrowok="t" o:connecttype="custom" o:connectlocs="3961,-3005;3903,-2996;3885,-3000;3872,-3160;3790,-3381;3639,-3561;3447,-3670;3252,-3700;3071,-3668;2886,-3563;2830,-3582;2707,-3833;2524,-3995;2306,-4069;2079,-4054;1870,-3951;1704,-3759;1617,-3524;1459,-3637;1247,-3699;1039,-3678;852,-3585;702,-3432;604,-3231;575,-2993;562,-2994;397,-3001;185,-2905;43,-2714;0,-2502;43,-2290;184,-2099;397,-2003;562,-2010;588,-1840;672,-1618;816,-1447;1003,-1338;1214,-1303;1430,-1352;1633,-1496;1811,-1283;2182,-1110;2500,-1174;2784,-1476;2951,-1393;3227,-1304;3610,-1420;3881,-1915;3883,-2006;3924,-2004;3982,-1998;4354,-2180;4459,-2502;4290,-2891;3996,-3006" o:connectangles="0,0,0,0,0,0,0,0,0,0,0,0,0,0,0,0,0,0,0,0,0,0,0,0,0,0,0,0,0,0,0,0,0,0,0,0,0,0,0,0,0,0,0,0,0,0,0,0,0,0,0,0,0,0,0,0"/>
                  </v:shape>
                </v:group>
                <v:group id="Group 16" o:spid="_x0000_s1039" style="position:absolute;left:4837;top:-2016;width:2542;height:431" coordorigin="4837,-2016" coordsize="2542,4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7W1fKxgAAANwA&#10;AAAPAAAAAAAAAAAAAAAAAKoCAABkcnMvZG93bnJldi54bWxQSwUGAAAAAAQABAD6AAAAnQMAAAAA&#10;">
                  <v:shape id="Freeform 17" o:spid="_x0000_s1040" style="position:absolute;left:4837;top:-2016;width:2542;height:431;visibility:visible;mso-wrap-style:square;v-text-anchor:top" coordsize="2542,4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ZtsUA&#10;AADcAAAADwAAAGRycy9kb3ducmV2LnhtbESPzWrDMBCE74W8g9hAb7UckzbFjWxCaCA9lfw110Xa&#10;2ibWylhq4ubpo0Ihx2FmvmHm5WBbcabeN44VTJIUBLF2puFKwX63enoF4QOywdYxKfglD2Uxephj&#10;btyFN3TehkpECPscFdQhdLmUXtdk0SeuI47et+sthij7SpoeLxFuW5ml6Yu02HBcqLGjZU36tP2x&#10;Ct4PH1capsfPxpr1l9t47Y6ZVupxPCzeQAQawj38314bBc/ZDP7OxCMgi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75m2xQAAANwAAAAPAAAAAAAAAAAAAAAAAJgCAABkcnMv&#10;ZG93bnJldi54bWxQSwUGAAAAAAQABAD1AAAAigMAAAAA&#10;" path="m,431r2542,l2542,,,,,431e" stroked="f">
                    <v:path arrowok="t" o:connecttype="custom" o:connectlocs="0,-1585;2542,-1585;2542,-2016;0,-2016;0,-1585" o:connectangles="0,0,0,0,0"/>
                  </v:shape>
                </v:group>
                <v:group id="Group 18" o:spid="_x0000_s1041" style="position:absolute;left:4837;top:-2016;width:2542;height:431" coordorigin="4837,-2016" coordsize="2542,4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liGYjwwAAANwAAAAP&#10;AAAAAAAAAAAAAAAAAKoCAABkcnMvZG93bnJldi54bWxQSwUGAAAAAAQABAD6AAAAmgMAAAAA&#10;">
                  <v:shape id="Freeform 19" o:spid="_x0000_s1042" style="position:absolute;left:4837;top:-2016;width:2542;height:431;visibility:visible;mso-wrap-style:square;v-text-anchor:top" coordsize="2542,4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cL9cUA&#10;AADcAAAADwAAAGRycy9kb3ducmV2LnhtbESPzWrDMBCE74W8g9hAb41sQ0rjRAmhYAi4l7i59La1&#10;NraJtXIs1T9vHxUKPQ4z8w2zO0ymFQP1rrGsIF5FIIhLqxuuFFw+s5c3EM4ja2wtk4KZHBz2i6cd&#10;ptqOfKah8JUIEHYpKqi971IpXVmTQbeyHXHwrrY36IPsK6l7HAPctDKJoldpsOGwUGNH7zWVt+LH&#10;KCg338P9WnzkX1FGPr/MscsoVup5OR23IDxN/j/81z5pBetkA79nwhGQ+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Zwv1xQAAANwAAAAPAAAAAAAAAAAAAAAAAJgCAABkcnMv&#10;ZG93bnJldi54bWxQSwUGAAAAAAQABAD1AAAAigMAAAAA&#10;" path="m2542,l,,,431r2542,l2542,xe" filled="f" strokeweight=".04517mm">
                    <v:path arrowok="t" o:connecttype="custom" o:connectlocs="2542,-2016;0,-2016;0,-1585;2542,-1585;2542,-2016" o:connectangles="0,0,0,0,0"/>
                  </v:shape>
                  <v:shape id="Picture 20" o:spid="_x0000_s1043" type="#_x0000_t75" style="position:absolute;left:5226;top:-1932;width:1776;height: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n+ODBAAAA3AAAAA8AAABkcnMvZG93bnJldi54bWxETz1rwzAQ3Qv9D+IK2RrZDi6tGyWEgKEZ&#10;63bpdlhX24l1EpIaO/n11RDI+Hjf6+1sRnEmHwbLCvJlBoK4tXrgTsH3V/38CiJEZI2jZVJwoQDb&#10;zePDGittJ/6kcxM7kUI4VKigj9FVUoa2J4NhaR1x4n6tNxgT9J3UHqcUbkZZZNmLNDhwaujR0b6n&#10;9tT8GQXT8Q2v9dH7fOWK0/xzcPnUlkotnubdO4hIc7yLb+4PraBcpfnpTDoCcvM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tn+ODBAAAA3AAAAA8AAAAAAAAAAAAAAAAAnwIA&#10;AGRycy9kb3ducmV2LnhtbFBLBQYAAAAABAAEAPcAAACNAwAAAAA=&#10;">
                    <v:imagedata r:id="rId54" o:title=""/>
                  </v:shape>
                  <v:shape id="Picture 21" o:spid="_x0000_s1044" type="#_x0000_t75" style="position:absolute;left:5990;top:-1780;width:290;height:7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iWsjHAAAA3AAAAA8AAABkcnMvZG93bnJldi54bWxEj0FrAjEUhO8F/0N4BS+lZldrka1RVBAF&#10;aaFaaI+vm+fu4uZlTaKu/94IhR6HmfmGGU9bU4szOV9ZVpD2EhDEudUVFwq+dsvnEQgfkDXWlknB&#10;lTxMJ52HMWbaXviTzttQiAhhn6GCMoQmk9LnJRn0PdsQR29vncEQpSukdniJcFPLfpK8SoMVx4US&#10;G1qUlB+2J6Ngc1yn812zKn6G+9/vp4+X/N2lI6W6j+3sDUSgNvyH/9prrWA4SOF+Jh4BObk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yiWsjHAAAA3AAAAA8AAAAAAAAAAAAA&#10;AAAAnwIAAGRycy9kb3ducmV2LnhtbFBLBQYAAAAABAAEAPcAAACTAwAAAAA=&#10;">
                    <v:imagedata r:id="rId55" o:title=""/>
                  </v:shape>
                </v:group>
                <v:group id="Group 22" o:spid="_x0000_s1045" style="position:absolute;left:4837;top:-3500;width:2494;height:479" coordorigin="4837,-3500" coordsize="2494,4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bnHFMQAAADcAAAADwAAAGRycy9kb3ducmV2LnhtbESPQYvCMBSE74L/ITxh&#10;b5pWUaQaRUSXPciCVVj29miebbF5KU1s67/fLAgeh5n5hllve1OJlhpXWlYQTyIQxJnVJecKrpfj&#10;eAnCeWSNlWVS8CQH281wsMZE247P1KY+FwHCLkEFhfd1IqXLCjLoJrYmDt7NNgZ9kE0udYNdgJtK&#10;TqNoIQ2WHBYKrGlfUHZPH0bBZ4fdbhYf2tP9tn/+XubfP6eYlPoY9bsVCE+9f4df7S+tYD6bwv+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bnHFMQAAADcAAAA&#10;DwAAAAAAAAAAAAAAAACqAgAAZHJzL2Rvd25yZXYueG1sUEsFBgAAAAAEAAQA+gAAAJsDAAAAAA==&#10;">
                  <v:shape id="Freeform 23" o:spid="_x0000_s1046" style="position:absolute;left:4837;top:-3500;width:2494;height:479;visibility:visible;mso-wrap-style:square;v-text-anchor:top" coordsize="2494,4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3FsQA&#10;AADcAAAADwAAAGRycy9kb3ducmV2LnhtbESPT4vCMBTE7wt+h/AEb2vqnxWtRhFBEPGyKovHR/Ns&#10;i81LbWKN394sLOxxmJnfMItVMJVoqXGlZQWDfgKCOLO65FzB+bT9nIJwHlljZZkUvMjBatn5WGCq&#10;7ZO/qT36XEQIuxQVFN7XqZQuK8ig69uaOHpX2xj0UTa51A0+I9xUcpgkE2mw5LhQYE2bgrLb8WEU&#10;nO4/YTw7hPNkN8icfLRmf3FDpXrdsJ6D8BT8f/ivvdMKvkYj+D0Tj4Bc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txbEAAAA3AAAAA8AAAAAAAAAAAAAAAAAmAIAAGRycy9k&#10;b3ducmV2LnhtbFBLBQYAAAAABAAEAPUAAACJAwAAAAA=&#10;" path="m,478r2494,l2494,,,,,478e" stroked="f">
                    <v:path arrowok="t" o:connecttype="custom" o:connectlocs="0,-3022;2494,-3022;2494,-3500;0,-3500;0,-3022" o:connectangles="0,0,0,0,0"/>
                  </v:shape>
                </v:group>
                <v:group id="Group 24" o:spid="_x0000_s1047" style="position:absolute;left:4837;top:-3500;width:2494;height:479" coordorigin="4837,-3500" coordsize="2494,4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Rz6+8UAAADcAAAADwAAAGRycy9kb3ducmV2LnhtbESPT4vCMBTE78J+h/CE&#10;vWna9Q9LNYqIu+xBBHVBvD2aZ1tsXkoT2/rtjSB4HGbmN8x82ZlSNFS7wrKCeBiBIE6tLjhT8H/8&#10;GXyDcB5ZY2mZFNzJwXLx0Ztjom3Le2oOPhMBwi5BBbn3VSKlS3My6Ia2Ig7exdYGfZB1JnWNbYCb&#10;Un5F0VQaLDgs5FjROqf0ergZBb8ttqtRvGm218v6fj5OdqdtTEp99rvVDISnzr/Dr/afVjAZje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Ec+vvFAAAA3AAA&#10;AA8AAAAAAAAAAAAAAAAAqgIAAGRycy9kb3ducmV2LnhtbFBLBQYAAAAABAAEAPoAAACcAwAAAAA=&#10;">
                  <v:shape id="Freeform 25" o:spid="_x0000_s1048" style="position:absolute;left:4837;top:-3500;width:2494;height:479;visibility:visible;mso-wrap-style:square;v-text-anchor:top" coordsize="2494,4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50ycUA&#10;AADcAAAADwAAAGRycy9kb3ducmV2LnhtbESP3WrCQBSE7wu+w3KE3tWNhlRNXUWkQq5K/HmAY/Y0&#10;CWbPhuxqok/fLRR6OczMN8xqM5hG3KlztWUF00kEgriwuuZSwfm0f1uAcB5ZY2OZFDzIwWY9ellh&#10;qm3PB7offSkChF2KCirv21RKV1Rk0E1sSxy8b9sZ9EF2pdQd9gFuGjmLondpsOawUGFLu4qK6/Fm&#10;FNhtfxvyr0f25CZefC7zOfnzRanX8bD9AOFp8P/hv3amFSRxAr9nwhGQ6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rnTJxQAAANwAAAAPAAAAAAAAAAAAAAAAAJgCAABkcnMv&#10;ZG93bnJldi54bWxQSwUGAAAAAAQABAD1AAAAigMAAAAA&#10;" path="m2494,l,,,478r2494,l2494,xe" filled="f" strokeweight=".04517mm">
                    <v:path arrowok="t" o:connecttype="custom" o:connectlocs="2494,-3500;0,-3500;0,-3022;2494,-3022;2494,-3500" o:connectangles="0,0,0,0,0"/>
                  </v:shape>
                  <v:shape id="Picture 26" o:spid="_x0000_s1049" type="#_x0000_t75" style="position:absolute;left:5070;top:-3392;width:2035;height:8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lKVbGAAAA3AAAAA8AAABkcnMvZG93bnJldi54bWxEj0FrwkAUhO+C/2F5Qi+iG9sqIbqKFApe&#10;ilQFPT6zr0lo9m26u43RX98tCB6HmfmGWaw6U4uWnK8sK5iMExDEudUVFwoO+/dRCsIHZI21ZVJw&#10;JQ+rZb+3wEzbC39SuwuFiBD2GSooQ2gyKX1ekkE/tg1x9L6sMxiidIXUDi8Rbmr5nCQzabDiuFBi&#10;Q28l5d+7X6Ngfd6+tsP2x6X7Y3pD/qg3t9NEqadBt56DCNSFR/je3mgF05cZ/J+JR0Au/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iUpVsYAAADcAAAADwAAAAAAAAAAAAAA&#10;AACfAgAAZHJzL2Rvd25yZXYueG1sUEsFBgAAAAAEAAQA9wAAAJIDAAAAAA==&#10;">
                    <v:imagedata r:id="rId56" o:title=""/>
                  </v:shape>
                  <v:shape id="Picture 27" o:spid="_x0000_s1050" type="#_x0000_t75" style="position:absolute;left:5920;top:-3239;width:384;height:7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z2/DEAAAA3AAAAA8AAABkcnMvZG93bnJldi54bWxEj9FqAjEURN+F/kO4Bd8025badTVKabHU&#10;F7HqB1w3193Fzc2SZDX9+6Yg+DjMzBlmvoymFRdyvrGs4GmcgSAurW64UnDYr0Y5CB+QNbaWScEv&#10;eVguHgZzLLS98g9ddqESCcK+QAV1CF0hpS9rMujHtiNO3sk6gyFJV0nt8JrgppXPWTaRBhtOCzV2&#10;9FFTed71RkG26V000ZBd99v9J39N82MTlBo+xvcZiEAx3MO39rdW8PryBv9n0hGQi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Gz2/DEAAAA3AAAAA8AAAAAAAAAAAAAAAAA&#10;nwIAAGRycy9kb3ducmV2LnhtbFBLBQYAAAAABAAEAPcAAACQAwAAAAA=&#10;">
                    <v:imagedata r:id="rId57" o:title=""/>
                  </v:shape>
                  <v:shape id="Picture 28" o:spid="_x0000_s1051" type="#_x0000_t75" style="position:absolute;left:7522;top:-2720;width:336;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3i0RXCAAAA3AAAAA8AAABkcnMvZG93bnJldi54bWxET91qwjAUvhd8h3CE3c3UiVI6o4g4JuJE&#10;6x7g0Jw1dc1JaaJWn365GHj58f3PFp2txZVaXzlWMBomIIgLpysuFXyfPl5TED4ga6wdk4I7eVjM&#10;+70ZZtrd+EjXPJQihrDPUIEJocmk9IUhi37oGuLI/bjWYoiwLaVu8RbDbS3fkmQqLVYcGww2tDJU&#10;/OYXq2C/Pd/N9IKbdL1rzo/TuDh8faZKvQy65TuIQF14iv/dG61gMo5r45l4BOT8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t4tEVwgAAANwAAAAPAAAAAAAAAAAAAAAAAJ8C&#10;AABkcnMvZG93bnJldi54bWxQSwUGAAAAAAQABAD3AAAAjgMAAAAA&#10;">
                    <v:imagedata r:id="rId58" o:title=""/>
                  </v:shape>
                  <v:shape id="Picture 29" o:spid="_x0000_s1052" type="#_x0000_t75" style="position:absolute;left:7463;top:-2569;width:461;height:5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vqGrrEAAAA3AAAAA8AAABkcnMvZG93bnJldi54bWxEj9FqwkAURN8L/YflFnyrm9Y2aHSVIFos&#10;kgejH3DJXpNg9m7IrjH+vVso+DjMzBlmsRpMI3rqXG1Zwcc4AkFcWF1zqeB03L5PQTiPrLGxTAru&#10;5GC1fH1ZYKLtjQ/U574UAcIuQQWV920ipSsqMujGtiUO3tl2Bn2QXSl1h7cAN438jKJYGqw5LFTY&#10;0rqi4pJfjYKfY9b0d5l+pfqQ7/l3iDdZHis1ehvSOQhPg3+G/9s7reB7MoO/M+EIyO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vqGrrEAAAA3AAAAA8AAAAAAAAAAAAAAAAA&#10;nwIAAGRycy9kb3ducmV2LnhtbFBLBQYAAAAABAAEAPcAAACQAwAAAAA=&#10;">
                    <v:imagedata r:id="rId59" o:title=""/>
                  </v:shape>
                </v:group>
                <v:group id="Group 30" o:spid="_x0000_s1053" style="position:absolute;left:6372;top:-5128;width:1055;height:724" coordorigin="6372,-5128" coordsize="1055,7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iGPhcMAAADcAAAADwAAAGRycy9kb3ducmV2LnhtbERPTWvCQBC9F/wPywi9&#10;1U20FoluQpBaepBCVRBvQ3ZMQrKzIbtN4r/vHgo9Pt73LptMKwbqXW1ZQbyIQBAXVtdcKricDy8b&#10;EM4ja2wtk4IHOcjS2dMOE21H/qbh5EsRQtglqKDyvkukdEVFBt3CdsSBu9veoA+wL6XucQzhppXL&#10;KHqTBmsODRV2tK+oaE4/RsHHiGO+it+HY3PfP27n9df1GJNSz/Mp34LwNPl/8Z/7UytYv4b5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IY+FwwAAANwAAAAP&#10;AAAAAAAAAAAAAAAAAKoCAABkcnMvZG93bnJldi54bWxQSwUGAAAAAAQABAD6AAAAmgMAAAAA&#10;">
                  <v:shape id="Freeform 31" o:spid="_x0000_s1054" style="position:absolute;left:6372;top:-5128;width:1055;height:724;visibility:visible;mso-wrap-style:square;v-text-anchor:top" coordsize="1055,7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8KiJ8QA&#10;AADcAAAADwAAAGRycy9kb3ducmV2LnhtbESPQWvCQBSE7wX/w/IEb3Vj0RKiq2ghxUMhVCVeH7vP&#10;JJh9G7LbmP77bqHQ4zAz3zCb3WhbMVDvG8cKFvMEBLF2puFKweWcP6cgfEA22DomBd/kYbedPG0w&#10;M+7BnzScQiUihH2GCuoQukxKr2uy6OeuI47ezfUWQ5R9JU2Pjwi3rXxJkldpseG4UGNHbzXp++nL&#10;KiiuH+nBDoXOnSyXtMrLmyzelZpNx/0aRKAx/If/2kejYLVcwO+ZeAT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CoifEAAAA3AAAAA8AAAAAAAAAAAAAAAAAmAIAAGRycy9k&#10;b3ducmV2LnhtbFBLBQYAAAAABAAEAPUAAACJAwAAAAA=&#10;" path="m,724r1055,l1055,,,,,724xe" filled="f" strokeweight=".1355mm">
                    <v:path arrowok="t" o:connecttype="custom" o:connectlocs="0,-4404;1055,-4404;1055,-5128;0,-5128;0,-4404" o:connectangles="0,0,0,0,0"/>
                  </v:shape>
                  <v:shape id="Picture 32" o:spid="_x0000_s1055" type="#_x0000_t75" style="position:absolute;left:6599;top:-4974;width:614;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Y9+QbCAAAA3AAAAA8AAABkcnMvZG93bnJldi54bWxEj9FqAjEURN8L/kO4gm8166LVrkYpYsFH&#10;1/oBl811d3Fzsyapxr9vBKGPw8ycYVabaDpxI+dbywom4wwEcWV1y7WC08/3+wKED8gaO8uk4EEe&#10;NuvB2woLbe9c0u0YapEg7AtU0ITQF1L6qiGDfmx74uSdrTMYknS11A7vCW46mWfZhzTYclposKdt&#10;Q9Xl+GsUzMvZ9rM9ZN08LJycXPNdLONJqdEwfi1BBIrhP/xq77WC2TSH55l0BOT6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WPfkGwgAAANwAAAAPAAAAAAAAAAAAAAAAAJ8C&#10;AABkcnMvZG93bnJldi54bWxQSwUGAAAAAAQABAD3AAAAjgMAAAAA&#10;">
                    <v:imagedata r:id="rId60" o:title=""/>
                  </v:shape>
                  <v:shape id="Picture 33" o:spid="_x0000_s1056" type="#_x0000_t75" style="position:absolute;left:6516;top:-4819;width:778;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jAqonDAAAA3AAAAA8AAABkcnMvZG93bnJldi54bWxEj0FrwkAQhe8F/8MyQm/NxtQWia4iBUHx&#10;YlO9D9kxCWZnl+zWJP/eLRQ8Pt68781bbQbTijt1vrGsYJakIIhLqxuuFJx/dm8LED4ga2wtk4KR&#10;PGzWk5cV5tr2/E33IlQiQtjnqKAOweVS+rImgz6xjjh6V9sZDFF2ldQd9hFuWpml6ac02HBsqNHR&#10;V03lrfg18Y1wzBbl1V2Oshn1IUtPdu4qpV6nw3YJItAQnsf/6b1W8DF/h78xkQBy/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MCqicMAAADcAAAADwAAAAAAAAAAAAAAAACf&#10;AgAAZHJzL2Rvd25yZXYueG1sUEsFBgAAAAAEAAQA9wAAAI8DAAAAAA==&#10;">
                    <v:imagedata r:id="rId61" o:title=""/>
                  </v:shape>
                  <v:shape id="Picture 34" o:spid="_x0000_s1057" type="#_x0000_t75" style="position:absolute;left:6775;top:-4667;width:259;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FBOnDAAAA3AAAAA8AAABkcnMvZG93bnJldi54bWxEj0FrwkAUhO+C/2F5hd50UxtFopsgFSFX&#10;rVJ6e2Zfs6HZt2l21fjvu4WCx2FmvmHWxWBbcaXeN44VvEwTEMSV0w3XCo7vu8kShA/IGlvHpOBO&#10;Hop8PFpjpt2N93Q9hFpECPsMFZgQukxKXxmy6KeuI47el+sthij7WuoebxFuWzlLkoW02HBcMNjR&#10;m6Hq+3CxCny6nZWf56bchfNPpdG82uH0odTz07BZgQg0hEf4v11qBfM0hb8z8QjI/B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AUE6cMAAADcAAAADwAAAAAAAAAAAAAAAACf&#10;AgAAZHJzL2Rvd25yZXYueG1sUEsFBgAAAAAEAAQA9wAAAI8DAAAAAA==&#10;">
                    <v:imagedata r:id="rId62" o:title=""/>
                  </v:shape>
                </v:group>
                <v:group id="Group 35" o:spid="_x0000_s1058" style="position:absolute;left:6416;top:-4320;width:391;height:736" coordorigin="6416,-4320" coordsize="391,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lYsHcUAAADcAAAADwAAAGRycy9kb3ducmV2LnhtbESPT2vCQBTE7wW/w/KE&#10;3uomthGJriKi4kEK/gHx9sg+k2D2bciuSfz23UKhx2FmfsPMl72pREuNKy0riEcRCOLM6pJzBZfz&#10;9mMKwnlkjZVlUvAiB8vF4G2OqbYdH6k9+VwECLsUFRTe16mULivIoBvZmjh4d9sY9EE2udQNdgFu&#10;KjmOook0WHJYKLCmdUHZ4/Q0CnYddqvPeNMeHvf163ZOvq+HmJR6H/arGQhPvf8P/7X3WkHylcD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ZWLB3FAAAA3AAA&#10;AA8AAAAAAAAAAAAAAAAAqgIAAGRycy9kb3ducmV2LnhtbFBLBQYAAAAABAAEAPoAAACcAwAAAAA=&#10;">
                  <v:shape id="Freeform 36" o:spid="_x0000_s1059" style="position:absolute;left:6416;top:-4320;width:391;height:736;visibility:visible;mso-wrap-style:square;v-text-anchor:top" coordsize="391,7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hQXMUA&#10;AADcAAAADwAAAGRycy9kb3ducmV2LnhtbESPT2sCMRTE74LfITzBi9RspS6yGkWKQqlQ/NNLb6+b&#10;5ya4eVk2qW6/fVMQPA4z8xtmsepcLa7UButZwfM4A0Fcem25UvB52j7NQISIrLH2TAp+KcBq2e8t&#10;sND+xge6HmMlEoRDgQpMjE0hZSgNOQxj3xAn7+xbhzHJtpK6xVuCu1pOsiyXDi2nBYMNvRoqL8cf&#10;p4BLt/sefZig97vNdmO/uty+H5QaDrr1HESkLj7C9/abVjB9yeH/TD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OFBcxQAAANwAAAAPAAAAAAAAAAAAAAAAAJgCAABkcnMv&#10;ZG93bnJldi54bWxQSwUGAAAAAAQABAD1AAAAigMAAAAA&#10;" path="m392,l,736e" filled="f" strokeweight=".1355mm">
                    <v:path arrowok="t" o:connecttype="custom" o:connectlocs="392,-4320;0,-3584" o:connectangles="0,0"/>
                  </v:shape>
                </v:group>
                <v:group id="Group 37" o:spid="_x0000_s1060" style="position:absolute;left:6773;top:-4404;width:79;height:107" coordorigin="6773,-4404" coordsize="79,1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cgX8cYAAADcAAAADwAAAGRycy9kb3ducmV2LnhtbESPQWvCQBSE7wX/w/IE&#10;b3UTNVqiq4jY0kMoVAult0f2mQSzb0N2TeK/dwuFHoeZ+YbZ7AZTi45aV1lWEE8jEMS51RUXCr7O&#10;r88vIJxH1lhbJgV3crDbjp42mGrb8yd1J1+IAGGXooLS+yaV0uUlGXRT2xAH72Jbgz7ItpC6xT7A&#10;TS1nUbSUBisOCyU2dCgpv55uRsFbj/1+Hh+77Ho53H/Oycd3FpNSk/GwX4PwNPj/8F/7XStIFiv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JyBfxxgAAANwA&#10;AAAPAAAAAAAAAAAAAAAAAKoCAABkcnMvZG93bnJldi54bWxQSwUGAAAAAAQABAD6AAAAnQMAAAAA&#10;">
                  <v:shape id="Freeform 38" o:spid="_x0000_s1061" style="position:absolute;left:6773;top:-4404;width:79;height:107;visibility:visible;mso-wrap-style:square;v-text-anchor:top" coordsize="79,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4TVcAA&#10;AADcAAAADwAAAGRycy9kb3ducmV2LnhtbERP3WrCMBS+H/gO4QjezVSxQ2qjDHHQu1n1AU6bs6bY&#10;nJQma7u3Xy4Gu/z4/vPTbDsx0uBbxwo26wQEce10y42Cx/3jdQ/CB2SNnWNS8EMeTsfFS46ZdhOX&#10;NN5CI2II+wwVmBD6TEpfG7Lo164njtyXGyyGCIdG6gGnGG47uU2SN2mx5dhgsKezofp5+7YKPsep&#10;msr7ZSyuF1O59OqeWy6UWi3n9wOIQHP4F/+5C60g3cW18Uw8AvL4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x4TVcAAAADcAAAADwAAAAAAAAAAAAAAAACYAgAAZHJzL2Rvd25y&#10;ZXYueG1sUEsFBgAAAAAEAAQA9QAAAIUDAAAAAA==&#10;" path="m79,l,74r61,33l79,e" fillcolor="black" stroked="f">
                    <v:path arrowok="t" o:connecttype="custom" o:connectlocs="79,-4404;0,-4330;61,-4297;79,-4404" o:connectangles="0,0,0,0"/>
                  </v:shape>
                </v:group>
                <v:group id="Group 39" o:spid="_x0000_s1062" style="position:absolute;left:6372;top:-3608;width:79;height:108" coordorigin="6372,-3608" coordsize="79,1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xsmGMYAAADcAAAADwAAAGRycy9kb3ducmV2LnhtbESPQWvCQBSE7wX/w/IE&#10;b3UTNWKjq4jY0kMoVAult0f2mQSzb0N2TeK/dwuFHoeZ+YbZ7AZTi45aV1lWEE8jEMS51RUXCr7O&#10;r88rEM4ja6wtk4I7OdhtR08bTLXt+ZO6ky9EgLBLUUHpfZNK6fKSDLqpbYiDd7GtQR9kW0jdYh/g&#10;ppazKFpKgxWHhRIbOpSUX083o+Ctx34/j49ddr0c7j/n5OM7i0mpyXjYr0F4Gvx/+K/9rhUkixf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GyYYxgAAANwA&#10;AAAPAAAAAAAAAAAAAAAAAKoCAABkcnMvZG93bnJldi54bWxQSwUGAAAAAAQABAD6AAAAnQMAAAAA&#10;">
                  <v:shape id="Freeform 40" o:spid="_x0000_s1063" style="position:absolute;left:6372;top:-3608;width:79;height:108;visibility:visible;mso-wrap-style:square;v-text-anchor:top" coordsize="79,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2XbsEA&#10;AADcAAAADwAAAGRycy9kb3ducmV2LnhtbERPTWvCQBC9C/0PyxR6MxsFxUZXEbG0By/V6nnMjkkw&#10;OxOyW5P667sHwePjfS9WvavVjVpfCRsYJSko4lxsxYWBn8PHcAbKB2SLtTAZ+CMPq+XLYIGZlY6/&#10;6bYPhYoh7DM0UIbQZFr7vCSHPpGGOHIXaR2GCNtC2xa7GO5qPU7TqXZYcWwosaFNSfl1/+sMfI7t&#10;bHfs/Hs1leauT2fJt4UY8/bar+egAvXhKX64v6yBySTOj2fiEdD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B9l27BAAAA3AAAAA8AAAAAAAAAAAAAAAAAmAIAAGRycy9kb3du&#10;cmV2LnhtbFBLBQYAAAAABAAEAPUAAACGAwAAAAA=&#10;" path="m18,l,108,79,32,18,e" fillcolor="black" stroked="f">
                    <v:path arrowok="t" o:connecttype="custom" o:connectlocs="18,-3608;0,-3500;79,-3576;18,-3608" o:connectangles="0,0,0,0"/>
                  </v:shape>
                </v:group>
                <v:group id="Group 41" o:spid="_x0000_s1064" style="position:absolute;left:5605;top:-4318;width:2;height:725" coordorigin="5605,-4318" coordsize="2,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LS8w8QAAADcAAAA&#10;DwAAAAAAAAAAAAAAAACqAgAAZHJzL2Rvd25yZXYueG1sUEsFBgAAAAAEAAQA+gAAAJsDAAAAAA==&#10;">
                  <v:shape id="Freeform 42" o:spid="_x0000_s1065" style="position:absolute;left:5605;top:-4318;width:2;height:725;visibility:visible;mso-wrap-style:square;v-text-anchor:top" coordsize="2,7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hQB8QA&#10;AADcAAAADwAAAGRycy9kb3ducmV2LnhtbESPQWvCQBSE74L/YXmCN90oKCV1lSKIepJaQY+P7DPZ&#10;Nvs2ya4m+uu7hYLHYWa+YRarzpbiTo03jhVMxgkI4sxpw7mC09dm9AbCB2SNpWNS8CAPq2W/t8BU&#10;u5Y/6X4MuYgQ9ikqKEKoUil9VpBFP3YVcfSurrEYomxyqRtsI9yWcpokc2nRcFwosKJ1QdnP8WYV&#10;uLq7mu95fTK8fVb786OtL4dWqeGg+3gHEagLr/B/e6cVzGZT+DsTj4B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WIUAfEAAAA3AAAAA8AAAAAAAAAAAAAAAAAmAIAAGRycy9k&#10;b3ducmV2LnhtbFBLBQYAAAAABAAEAPUAAACJAwAAAAA=&#10;" path="m,l,725e" filled="f" strokeweight="7.62pt">
                    <v:path arrowok="t" o:connecttype="custom" o:connectlocs="0,-4318;0,-3593" o:connectangles="0,0"/>
                  </v:shape>
                </v:group>
                <v:group id="Group 43" o:spid="_x0000_s1066" style="position:absolute;left:5496;top:-4410;width:67;height:108" coordorigin="5496,-4410" coordsize="67,1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yqHL8QAAADcAAAADwAAAGRycy9kb3ducmV2LnhtbESPQYvCMBSE7wv+h/AE&#10;b2tapYtUo4ioeJCFVUG8PZpnW2xeShPb+u/NwsIeh5n5hlmselOJlhpXWlYQjyMQxJnVJecKLufd&#10;5wyE88gaK8uk4EUOVsvBxwJTbTv+ofbkcxEg7FJUUHhfp1K6rCCDbmxr4uDdbWPQB9nkUjfYBbip&#10;5CSKvqTBksNCgTVtCsoep6dRsO+wW0/jbXt83Dev2zn5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yqHL8QAAADcAAAA&#10;DwAAAAAAAAAAAAAAAACqAgAAZHJzL2Rvd25yZXYueG1sUEsFBgAAAAAEAAQA+gAAAJsDAAAAAA==&#10;">
                  <v:shape id="Freeform 44" o:spid="_x0000_s1067" style="position:absolute;left:5496;top:-4410;width:67;height:108;visibility:visible;mso-wrap-style:square;v-text-anchor:top" coordsize="67,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flJcQA&#10;AADcAAAADwAAAGRycy9kb3ducmV2LnhtbESPT2sCMRTE70K/Q3gFb5qtf4psjSIFQU/irhR6e25e&#10;d5duXpYkavz2Rij0OMzMb5jlOppOXMn51rKCt3EGgriyuuVawancjhYgfEDW2FkmBXfysF69DJaY&#10;a3vjI12LUIsEYZ+jgiaEPpfSVw0Z9GPbEyfvxzqDIUlXS+3wluCmk5Mse5cGW04LDfb02VD1W1yM&#10;gvP5q3DfXeRQTjcHy/0+Ltq9UsPXuPkAESiG//Bfe6cVzOczeJ5JR0C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035SXEAAAA3AAAAA8AAAAAAAAAAAAAAAAAmAIAAGRycy9k&#10;b3ducmV2LnhtbFBLBQYAAAAABAAEAPUAAACJAwAAAAA=&#10;" path="m12,l,108,67,95,12,e" fillcolor="black" stroked="f">
                    <v:path arrowok="t" o:connecttype="custom" o:connectlocs="12,-4410;0,-4302;67,-4315;12,-4410" o:connectangles="0,0,0,0"/>
                  </v:shape>
                </v:group>
                <v:group id="Group 45" o:spid="_x0000_s1068" style="position:absolute;left:5645;top:-3608;width:68;height:108" coordorigin="5645,-3608" coordsize="68,1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4+6wMQAAADcAAAA&#10;DwAAAAAAAAAAAAAAAACqAgAAZHJzL2Rvd25yZXYueG1sUEsFBgAAAAAEAAQA+gAAAJsDAAAAAA==&#10;">
                  <v:shape id="Freeform 46" o:spid="_x0000_s1069" style="position:absolute;left:5645;top:-3608;width:68;height:108;visibility:visible;mso-wrap-style:square;v-text-anchor:top" coordsize="68,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1jqsUA&#10;AADcAAAADwAAAGRycy9kb3ducmV2LnhtbESPQWvCQBSE70L/w/IK3nTTloikbkQKLVEvanro8ZF9&#10;TUKyb9PsNsZ/7wqCx2FmvmFW69G0YqDe1ZYVvMwjEMSF1TWXCr7zz9kShPPIGlvLpOBCDtbp02SF&#10;ibZnPtJw8qUIEHYJKqi87xIpXVGRQTe3HXHwfm1v0AfZl1L3eA5w08rXKFpIgzWHhQo7+qioaE7/&#10;RkEuv4bd3y57W8a0bfY+O5j8Z6PU9HncvIPwNPpH+N7OtII4XsDtTDgCMr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7WOqxQAAANwAAAAPAAAAAAAAAAAAAAAAAJgCAABkcnMv&#10;ZG93bnJldi54bWxQSwUGAAAAAAQABAD1AAAAigMAAAAA&#10;" path="m68,l,14r55,94l68,e" fillcolor="black" stroked="f">
                    <v:path arrowok="t" o:connecttype="custom" o:connectlocs="68,-3608;0,-3594;55,-3500;68,-3608" o:connectangles="0,0,0,0"/>
                  </v:shape>
                </v:group>
                <v:group id="Group 47" o:spid="_x0000_s1070" style="position:absolute;left:3515;top:-5128;width:1034;height:724" coordorigin="3515,-5128" coordsize="1034,7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BGBLMUAAADcAAAADwAAAGRycy9kb3ducmV2LnhtbESPT2vCQBTE7wW/w/KE&#10;3uomllSJriKi4kEK/gHx9sg+k2D2bciuSfz23UKhx2FmfsPMl72pREuNKy0riEcRCOLM6pJzBZfz&#10;9mMKwnlkjZVlUvAiB8vF4G2OqbYdH6k9+VwECLsUFRTe16mULivIoBvZmjh4d9sY9EE2udQNdgFu&#10;KjmOoi9psOSwUGBN64Kyx+lpFOw67Faf8aY9PO7r1+2cfF8PMSn1PuxXMxCeev8f/mvvtYIkmcD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wRgSzFAAAA3AAA&#10;AA8AAAAAAAAAAAAAAAAAqgIAAGRycy9kb3ducmV2LnhtbFBLBQYAAAAABAAEAPoAAACcAwAAAAA=&#10;">
                  <v:shape id="Freeform 48" o:spid="_x0000_s1071" style="position:absolute;left:3515;top:-5128;width:1034;height:724;visibility:visible;mso-wrap-style:square;v-text-anchor:top" coordsize="1034,7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R/qMAA&#10;AADcAAAADwAAAGRycy9kb3ducmV2LnhtbERPz2vCMBS+D/Y/hCd4W1MFx6hGqQNBvYyp4PXRPNtq&#10;8xKTaLv/fjkMdvz4fi9Wg+nEk3xoLSuYZDkI4srqlmsFp+Pm7QNEiMgaO8uk4IcCrJavLwsstO35&#10;m56HWIsUwqFABU2MrpAyVA0ZDJl1xIm7WG8wJuhrqT32Kdx0cprn79Jgy6mhQUefDVW3w8MooL17&#10;2C/f7q58d+dLua5jueuVGo+Gcg4i0hD/xX/urVYwm6W16Uw6AnL5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mR/qMAAAADcAAAADwAAAAAAAAAAAAAAAACYAgAAZHJzL2Rvd25y&#10;ZXYueG1sUEsFBgAAAAAEAAQA9QAAAIUDAAAAAA==&#10;" path="m,724r1034,l1034,,,,,724xe" filled="f" strokeweight=".1355mm">
                    <v:path arrowok="t" o:connecttype="custom" o:connectlocs="0,-4404;1034,-4404;1034,-5128;0,-5128;0,-4404" o:connectangles="0,0,0,0,0"/>
                  </v:shape>
                  <v:shape id="Picture 49" o:spid="_x0000_s1072" type="#_x0000_t75" style="position:absolute;left:3732;top:-4974;width:614;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ZONYPGAAAA3AAAAA8AAABkcnMvZG93bnJldi54bWxEj0FrwkAUhO8F/8PyCt7qpoWUNrpKkBYq&#10;pSVVDzk+ss9NNPs2ZNcY/323UPA4zMw3zGI12lYM1PvGsYLHWQKCuHK6YaNgv3t/eAHhA7LG1jEp&#10;uJKH1XJyt8BMuwv/0LANRkQI+wwV1CF0mZS+qsmin7mOOHoH11sMUfZG6h4vEW5b+ZQkz9Jiw3Gh&#10;xo7WNVWn7dkqGJpyk5bl57cp3r7yqxmL4rjJlZrej/kcRKAx3ML/7Q+tIE1f4e9MPAJy+Q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k41g8YAAADcAAAADwAAAAAAAAAAAAAA&#10;AACfAgAAZHJzL2Rvd25yZXYueG1sUEsFBgAAAAAEAAQA9wAAAJIDAAAAAA==&#10;">
                    <v:imagedata r:id="rId63" o:title=""/>
                  </v:shape>
                  <v:shape id="Picture 50" o:spid="_x0000_s1073" type="#_x0000_t75" style="position:absolute;left:3791;top:-4819;width:490;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d1oqDEAAAA3AAAAA8AAABkcnMvZG93bnJldi54bWxET8tqwkAU3Qv9h+EWuhEzsWBaU0cpgqU7&#10;0QZKdpfMNUmbuRMyYx5+fWdRcHk4781uNI3oqXO1ZQXLKAZBXFhdc6kg+zosXkE4j6yxsUwKJnKw&#10;2z7MNphqO/CJ+rMvRQhhl6KCyvs2ldIVFRl0kW2JA3exnUEfYFdK3eEQwk0jn+M4kQZrDg0VtrSv&#10;qPg9X42C07KnOeY3/5Ec8+tL9nNZf09HpZ4ex/c3EJ5Gfxf/uz+1glUS5ocz4QjI7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d1oqDEAAAA3AAAAA8AAAAAAAAAAAAAAAAA&#10;nwIAAGRycy9kb3ducmV2LnhtbFBLBQYAAAAABAAEAPcAAACQAwAAAAA=&#10;">
                    <v:imagedata r:id="rId64" o:title=""/>
                  </v:shape>
                  <v:shape id="Picture 51" o:spid="_x0000_s1074" type="#_x0000_t75" style="position:absolute;left:3724;top:-4668;width:624;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WlZjTFAAAA3AAAAA8AAABkcnMvZG93bnJldi54bWxEj09rAjEQxe8Fv0MYoZeiWQVFV6MsloLQ&#10;i/8u3obNuBtMJusm1fXbN0Khx8eb93vzluvOWXGnNhjPCkbDDARx6bXhSsHp+DWYgQgRWaP1TAqe&#10;FGC96r0tMdf+wXu6H2IlEoRDjgrqGJtcylDW5DAMfUOcvItvHcYk20rqFh8J7qwcZ9lUOjScGmps&#10;aFNTeT38uPTG7cMX1tjPfVfsvs+TscHzfKPUe78rFiAidfH/+C+91Qom0xG8xiQCyNU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1pWY0xQAAANwAAAAPAAAAAAAAAAAAAAAA&#10;AJ8CAABkcnMvZG93bnJldi54bWxQSwUGAAAAAAQABAD3AAAAkQMAAAAA&#10;">
                    <v:imagedata r:id="rId65" o:title=""/>
                  </v:shape>
                </v:group>
                <v:group id="Group 52" o:spid="_x0000_s1075" style="position:absolute;left:4139;top:-4339;width:821;height:774" coordorigin="4139,-4339" coordsize="821,7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SCugJxgAAANwA&#10;AAAPAAAAAAAAAAAAAAAAAKoCAABkcnMvZG93bnJldi54bWxQSwUGAAAAAAQABAD6AAAAnQMAAAAA&#10;">
                  <v:shape id="Freeform 53" o:spid="_x0000_s1076" style="position:absolute;left:4139;top:-4339;width:821;height:774;visibility:visible;mso-wrap-style:square;v-text-anchor:top" coordsize="821,7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fiWcUA&#10;AADcAAAADwAAAGRycy9kb3ducmV2LnhtbESPQYvCMBSE78L+h/CEvWmqol2qUcqCi8giqHvw+Gie&#10;bbF5KU2s1V9vFgSPw8x8wyxWnalES40rLSsYDSMQxJnVJecK/o7rwRcI55E1VpZJwZ0crJYfvQUm&#10;2t54T+3B5yJA2CWooPC+TqR0WUEG3dDWxME728agD7LJpW7wFuCmkuMomkmDJYeFAmv6Lii7HK5G&#10;QXrZuslx9Ht62H36s93F0/ja1kp99rt0DsJT59/hV3ujFUxnE/g/E46AXD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F+JZxQAAANwAAAAPAAAAAAAAAAAAAAAAAJgCAABkcnMv&#10;ZG93bnJldi54bWxQSwUGAAAAAAQABAD1AAAAigMAAAAA&#10;" path="m,l821,774e" filled="f" strokeweight=".1355mm">
                    <v:path arrowok="t" o:connecttype="custom" o:connectlocs="0,-4339;821,-3565" o:connectangles="0,0"/>
                  </v:shape>
                </v:group>
                <v:group id="Group 54" o:spid="_x0000_s1077" style="position:absolute;left:4069;top:-4404;width:100;height:96" coordorigin="4069,-4404" coordsize="10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r9XmxgAAANwA&#10;AAAPAAAAAAAAAAAAAAAAAKoCAABkcnMvZG93bnJldi54bWxQSwUGAAAAAAQABAD6AAAAnQMAAAAA&#10;">
                  <v:shape id="Freeform 55" o:spid="_x0000_s1078" style="position:absolute;left:4069;top:-4404;width:100;height:96;visibility:visible;mso-wrap-style:square;v-text-anchor:top" coordsize="100,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eMOcIA&#10;AADcAAAADwAAAGRycy9kb3ducmV2LnhtbESPQYvCMBSE78L+h/CEvWmqoCtdo8iC4J5E7cXb2+aZ&#10;BpuX0kRb/70RhD0OM/MNs1z3rhZ3aoP1rGAyzkAQl15bNgqK03a0ABEissbaMyl4UID16mOwxFz7&#10;jg90P0YjEoRDjgqqGJtcylBW5DCMfUOcvItvHcYkWyN1i12Cu1pOs2wuHVpOCxU29FNReT3enAJb&#10;b3Evb93vVeK5N4X9K8zpS6nPYb/5BhGpj//hd3unFczmM3idSUdAr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p4w5wgAAANwAAAAPAAAAAAAAAAAAAAAAAJgCAABkcnMvZG93&#10;bnJldi54bWxQSwUGAAAAAAQABAD1AAAAhwMAAAAA&#10;" path="m,l52,96,100,46,,e" fillcolor="black" stroked="f">
                    <v:path arrowok="t" o:connecttype="custom" o:connectlocs="0,-4404;52,-4308;100,-4358;0,-4404" o:connectangles="0,0,0,0"/>
                  </v:shape>
                </v:group>
                <v:group id="Group 56" o:spid="_x0000_s1079" style="position:absolute;left:4930;top:-3596;width:100;height:96" coordorigin="4930,-3596" coordsize="10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THuCsQAAADcAAAA&#10;DwAAAAAAAAAAAAAAAACqAgAAZHJzL2Rvd25yZXYueG1sUEsFBgAAAAAEAAQA+gAAAJsDAAAAAA==&#10;">
                  <v:shape id="Freeform 57" o:spid="_x0000_s1080" style="position:absolute;left:4930;top:-3596;width:100;height:96;visibility:visible;mso-wrap-style:square;v-text-anchor:top" coordsize="100,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m31cIA&#10;AADcAAAADwAAAGRycy9kb3ducmV2LnhtbESPT4vCMBTE78J+h/AWvGm6gn/oGkUWBD2J2ou3t80z&#10;DTYvpYm2fnsjLOxxmJnfMMt172rxoDZYzwq+xhkI4tJry0ZBcd6OFiBCRNZYeyYFTwqwXn0Mlphr&#10;3/GRHqdoRIJwyFFBFWOTSxnKihyGsW+Ik3f1rcOYZGukbrFLcFfLSZbNpEPLaaHChn4qKm+nu1Ng&#10;6y0e5L3b3yReelPY38Kc50oNP/vNN4hIffwP/7V3WsF0Nof3mXQE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ObfVwgAAANwAAAAPAAAAAAAAAAAAAAAAAJgCAABkcnMvZG93&#10;bnJldi54bWxQSwUGAAAAAAQABAD1AAAAhwMAAAAA&#10;" path="m48,l,50,99,96,48,e" fillcolor="black" stroked="f">
                    <v:path arrowok="t" o:connecttype="custom" o:connectlocs="48,-3596;0,-3546;99,-3500;48,-3596" o:connectangles="0,0,0,0"/>
                  </v:shape>
                </v:group>
                <v:group id="Group 58" o:spid="_x0000_s1081" style="position:absolute;left:6325;top:-1505;width:371;height:604" coordorigin="6325,-1505" coordsize="371,6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Pi3+PCAAAA3AAAAA8A&#10;AAAAAAAAAAAAAAAAqgIAAGRycy9kb3ducmV2LnhtbFBLBQYAAAAABAAEAPoAAACZAwAAAAA=&#10;">
                  <v:shape id="Freeform 59" o:spid="_x0000_s1082" style="position:absolute;left:6325;top:-1505;width:371;height:604;visibility:visible;mso-wrap-style:square;v-text-anchor:top" coordsize="371,6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bN78QA&#10;AADcAAAADwAAAGRycy9kb3ducmV2LnhtbESPT2sCMRTE74LfITyhN83aouhqFBEK/XOqCuLtsXnu&#10;RjcvyybdbL99Uyh4HGbmN8x629tadNR641jBdJKBIC6cNlwqOB1fxwsQPiBrrB2Tgh/ysN0MB2vM&#10;tYv8Rd0hlCJB2OeooAqhyaX0RUUW/cQ1xMm7utZiSLItpW4xJrit5XOWzaVFw2mhwob2FRX3w7dV&#10;ELvPiz7H0+xm/Ucp49FMX96NUk+jfrcCEagPj/B/+00rmM2X8HcmHQG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V2ze/EAAAA3AAAAA8AAAAAAAAAAAAAAAAAmAIAAGRycy9k&#10;b3ducmV2LnhtbFBLBQYAAAAABAAEAPUAAACJAwAAAAA=&#10;" path="m,l371,604e" filled="f" strokeweight=".1355mm">
                    <v:path arrowok="t" o:connecttype="custom" o:connectlocs="0,-1505;371,-901" o:connectangles="0,0"/>
                  </v:shape>
                </v:group>
                <v:group id="Group 60" o:spid="_x0000_s1083" style="position:absolute;left:6276;top:-1585;width:84;height:106" coordorigin="6276,-1585" coordsize="84,1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E1FOMMAAADcAAAADwAAAGRycy9kb3ducmV2LnhtbERPTWvCQBC9F/wPywi9&#10;1U0UW4luQpBaepBCVRBvQ3ZMQrKzIbtN4r/vHgo9Pt73LptMKwbqXW1ZQbyIQBAXVtdcKricDy8b&#10;EM4ja2wtk4IHOcjS2dMOE21H/qbh5EsRQtglqKDyvkukdEVFBt3CdsSBu9veoA+wL6XucQzhppXL&#10;KHqVBmsODRV2tK+oaE4/RsHHiGO+it+HY3PfP27n9df1GJNSz/Mp34LwNPl/8Z/7UytYv4X5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ITUU4wwAAANwAAAAP&#10;AAAAAAAAAAAAAAAAAKoCAABkcnMvZG93bnJldi54bWxQSwUGAAAAAAQABAD6AAAAmgMAAAAA&#10;">
                  <v:shape id="Freeform 61" o:spid="_x0000_s1084" style="position:absolute;left:6276;top:-1585;width:84;height:106;visibility:visible;mso-wrap-style:square;v-text-anchor:top" coordsize="84,1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81WMUA&#10;AADcAAAADwAAAGRycy9kb3ducmV2LnhtbESP0WrCQBRE3wX/YbmCb7pRUEvqKlIq6EMJpn7Abfaa&#10;RHfvhuyqyd93CwUfh5k5w6y3nTXiQa2vHSuYTRMQxIXTNZcKzt/7yRsIH5A1GsekoCcP281wsMZU&#10;uyef6JGHUkQI+xQVVCE0qZS+qMiin7qGOHoX11oMUbal1C0+I9waOU+SpbRYc1yosKGPiopbfrcK&#10;fvzXMlt8mnmeHe7Z6Wz64/XYKzUedbt3EIG68Ar/tw9awWI1g78z8Qj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XzVYxQAAANwAAAAPAAAAAAAAAAAAAAAAAJgCAABkcnMv&#10;ZG93bnJldi54bWxQSwUGAAAAAAQABAD1AAAAigMAAAAA&#10;" path="m,l24,105,84,69,,e" fillcolor="black" stroked="f">
                    <v:path arrowok="t" o:connecttype="custom" o:connectlocs="0,-1585;24,-1480;84,-1516;0,-1585" o:connectangles="0,0,0,0"/>
                  </v:shape>
                </v:group>
                <v:group id="Group 62" o:spid="_x0000_s1085" style="position:absolute;left:6180;top:-820;width:1132;height:574" coordorigin="6180,-820" coordsize="1132,5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9N+1MUAAADcAAAADwAAAGRycy9kb3ducmV2LnhtbESPQYvCMBSE78L+h/CE&#10;vWlaF3WpRhFZlz2IoC6It0fzbIvNS2liW/+9EQSPw8x8w8yXnSlFQ7UrLCuIhxEI4tTqgjMF/8fN&#10;4BuE88gaS8uk4E4OlouP3hwTbVveU3PwmQgQdgkqyL2vEildmpNBN7QVcfAutjbog6wzqWtsA9yU&#10;chRFE2mw4LCQY0XrnNLr4WYU/LbYrr7in2Z7vazv5+N4d9rGpNRnv1vNQHjq/Dv8av9pBePpC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fTftTFAAAA3AAA&#10;AA8AAAAAAAAAAAAAAAAAqgIAAGRycy9kb3ducmV2LnhtbFBLBQYAAAAABAAEAPoAAACcAwAAAAA=&#10;">
                  <v:shape id="Freeform 63" o:spid="_x0000_s1086" style="position:absolute;left:6180;top:-820;width:1132;height:574;visibility:visible;mso-wrap-style:square;v-text-anchor:top" coordsize="1132,5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RxEMUA&#10;AADcAAAADwAAAGRycy9kb3ducmV2LnhtbESPwWrDMBBE74X+g9hCbo2chMbBjRJKIG0KvsT1ByzW&#10;xja2Vq6kxu7fR4VCjsPMvGG2+8n04krOt5YVLOYJCOLK6pZrBeXX8XkDwgdkjb1lUvBLHva7x4ct&#10;ZtqOfKZrEWoRIewzVNCEMGRS+qohg35uB+LoXawzGKJ0tdQOxwg3vVwmyVoabDkuNDjQoaGqK36M&#10;Ap1+dGWbl3rMv4v3dPjMXXfcKDV7mt5eQQSawj383z5pBS/pCv7OxCMgd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5HEQxQAAANwAAAAPAAAAAAAAAAAAAAAAAJgCAABkcnMv&#10;ZG93bnJldi54bWxQSwUGAAAAAAQABAD1AAAAigMAAAAA&#10;" path="m1132,l,,,574r1132,l1132,xe" filled="f" strokeweight=".04517mm">
                    <v:path arrowok="t" o:connecttype="custom" o:connectlocs="1132,-820;0,-820;0,-246;1132,-246;1132,-820" o:connectangles="0,0,0,0,0"/>
                  </v:shape>
                  <v:shape id="Picture 64" o:spid="_x0000_s1087" type="#_x0000_t75" style="position:absolute;left:6575;top:-662;width:355;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htJv/FAAAA3AAAAA8AAABkcnMvZG93bnJldi54bWxEj0FrwkAUhO8F/8PyhN7qRtG0RFcRQVsQ&#10;CtpAe3xkn5tg9m3Irib117tCocdhZr5hFqve1uJKra8cKxiPEhDEhdMVGwX51/blDYQPyBprx6Tg&#10;lzysloOnBWbadXyg6zEYESHsM1RQhtBkUvqiJIt+5Bri6J1cazFE2RqpW+wi3NZykiSptFhxXCix&#10;oU1Jxfl4sQq+6902zcnI2ftn97O/BZOnh06p52G/noMI1If/8F/7QyuYvU7hcSYeAbm8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4bSb/xQAAANwAAAAPAAAAAAAAAAAAAAAA&#10;AJ8CAABkcnMvZG93bnJldi54bWxQSwUGAAAAAAQABAD3AAAAkQMAAAAA&#10;">
                    <v:imagedata r:id="rId66" o:title=""/>
                  </v:shape>
                  <v:shape id="Picture 65" o:spid="_x0000_s1088" type="#_x0000_t75" style="position:absolute;left:6428;top:-511;width:643;height:3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SG2sPGAAAA3AAAAA8AAABkcnMvZG93bnJldi54bWxEj0FrwkAUhO+F/oflCb2EZtOCWqKrtKUF&#10;QXpIzMHjY/eZBLNvQ3bV1F/vFgoeh5n5hlmuR9uJMw2+dazgJc1AEGtnWq4VVLvv5zcQPiAb7ByT&#10;gl/ysF49PiwxN+7CBZ3LUIsIYZ+jgiaEPpfS64Ys+tT1xNE7uMFiiHKopRnwEuG2k69ZNpMWW44L&#10;Dfb02ZA+lierYFYlLin5utdf27b+OZiiOvkPpZ4m4/sCRKAx3MP/7Y1RMJ1P4e9MPAJyd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Ibaw8YAAADcAAAADwAAAAAAAAAAAAAA&#10;AACfAgAAZHJzL2Rvd25yZXYueG1sUEsFBgAAAAAEAAQA9wAAAJIDAAAAAA==&#10;">
                    <v:imagedata r:id="rId67" o:title=""/>
                  </v:shape>
                </v:group>
                <v:group id="Group 66" o:spid="_x0000_s1089" style="position:absolute;left:6662;top:-926;width:84;height:107" coordorigin="6662,-926" coordsize="84,1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Oh418UAAADcAAAADwAAAGRycy9kb3ducmV2LnhtbESPQYvCMBSE78L+h/CE&#10;vWnaXdSlGkXEXTyIoC6It0fzbIvNS2liW/+9EQSPw8x8w8wWnSlFQ7UrLCuIhxEI4tTqgjMF/8ff&#10;wQ8I55E1lpZJwZ0cLOYfvRkm2ra8p+bgMxEg7BJUkHtfJVK6NCeDbmgr4uBdbG3QB1lnUtfYBrgp&#10;5VcUjaXBgsNCjhWtckqvh5tR8Ndiu/yO1832elndz8fR7rSNSanPfrecgvDU+Xf41d5oBaPJG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joeNfFAAAA3AAA&#10;AA8AAAAAAAAAAAAAAAAAqgIAAGRycy9kb3ducmV2LnhtbFBLBQYAAAAABAAEAPoAAACcAwAAAAA=&#10;">
                  <v:shape id="Freeform 67" o:spid="_x0000_s1090" style="position:absolute;left:6662;top:-926;width:84;height:107;visibility:visible;mso-wrap-style:square;v-text-anchor:top" coordsize="84,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PYMcUA&#10;AADcAAAADwAAAGRycy9kb3ducmV2LnhtbESPQWuDQBSE74X+h+UVeqtrC43BuAYJDc0hocT2kOPD&#10;fVWp+1bc1Zh/nw0Eehxm5hsmW8+mExMNrrWs4DWKQRBXVrdcK/j53r4sQTiPrLGzTAou5GCdPz5k&#10;mGp75iNNpa9FgLBLUUHjfZ9K6aqGDLrI9sTB+7WDQR/kUEs94DnATSff4nghDbYcFhrsadNQ9VeO&#10;RkF5WOz78Wuz87T9LE4fSX24uEKp56e5WIHwNPv/8L290wrekwRuZ8IRkP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E9gxxQAAANwAAAAPAAAAAAAAAAAAAAAAAJgCAABkcnMv&#10;ZG93bnJldi54bWxQSwUGAAAAAAQABAD1AAAAigMAAAAA&#10;" path="m59,l,36r84,70l59,e" fillcolor="black" stroked="f">
                    <v:path arrowok="t" o:connecttype="custom" o:connectlocs="59,-926;0,-890;84,-820;59,-926" o:connectangles="0,0,0,0"/>
                  </v:shape>
                </v:group>
                <v:group id="Group 68" o:spid="_x0000_s1091" style="position:absolute;left:7042;top:-1513;width:630;height:763" coordorigin="7042,-1513" coordsize="630,7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jtJPsMAAADcAAAADwAAAGRycy9kb3ducmV2LnhtbERPTWvCQBC9F/wPywi9&#10;1U0UW4luQpBaepBCVRBvQ3ZMQrKzIbtN4r/vHgo9Pt73LptMKwbqXW1ZQbyIQBAXVtdcKricDy8b&#10;EM4ja2wtk4IHOcjS2dMOE21H/qbh5EsRQtglqKDyvkukdEVFBt3CdsSBu9veoA+wL6XucQzhppXL&#10;KHqVBmsODRV2tK+oaE4/RsHHiGO+it+HY3PfP27n9df1GJNSz/Mp34LwNPl/8Z/7UytYv4W1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2O0k+wwAAANwAAAAP&#10;AAAAAAAAAAAAAAAAAKoCAABkcnMvZG93bnJldi54bWxQSwUGAAAAAAQABAD6AAAAmgMAAAAA&#10;">
                  <v:shape id="Freeform 69" o:spid="_x0000_s1092" style="position:absolute;left:7042;top:-1513;width:630;height:763;visibility:visible;mso-wrap-style:square;v-text-anchor:top" coordsize="630,7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oZj8cA&#10;AADcAAAADwAAAGRycy9kb3ducmV2LnhtbESPW2vCQBSE3wv+h+UIvohuLNhqdJXSEjRYBC/4fMie&#10;XNrs2ZBdNf333YLQx2FmvmGW687U4katqywrmIwjEMSZ1RUXCs6nZDQD4TyyxtoyKfghB+tV72mJ&#10;sbZ3PtDt6AsRIOxiVFB638RSuqwkg25sG+Lg5bY16INsC6lbvAe4qeVzFL1IgxWHhRIbei8p+z5e&#10;jYJNup1EwzxPd9N9miSfm49ZfflSatDv3hYgPHX+P/xob7WC6esc/s6EIy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cKGY/HAAAA3AAAAA8AAAAAAAAAAAAAAAAAmAIAAGRy&#10;cy9kb3ducmV2LnhtbFBLBQYAAAAABAAEAPUAAACMAwAAAAA=&#10;" path="m,l630,763e" filled="f" strokeweight=".1355mm">
                    <v:path arrowok="t" o:connecttype="custom" o:connectlocs="0,-1513;630,-750" o:connectangles="0,0"/>
                  </v:shape>
                </v:group>
                <v:group id="Group 70" o:spid="_x0000_s1093" style="position:absolute;left:6980;top:-1585;width:94;height:101" coordorigin="6980,-1585" coordsize="94,1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2YNR/CAAAA3AAAAA8A&#10;AAAAAAAAAAAAAAAAqgIAAGRycy9kb3ducmV2LnhtbFBLBQYAAAAABAAEAPoAAACZAwAAAAA=&#10;">
                  <v:shape id="Freeform 71" o:spid="_x0000_s1094" style="position:absolute;left:6980;top:-1585;width:94;height:101;visibility:visible;mso-wrap-style:square;v-text-anchor:top" coordsize="94,1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OcJsUA&#10;AADcAAAADwAAAGRycy9kb3ducmV2LnhtbESP0WrCQBRE34X+w3ILvulGwZCmrmJtFfFBWtMPuGRv&#10;k9Ds3ZhdY/x7VxB8HGbmDDNf9qYWHbWusqxgMo5AEOdWV1wo+M02owSE88gaa8uk4EoOlouXwRxT&#10;bS/8Q93RFyJA2KWooPS+SaV0eUkG3dg2xMH7s61BH2RbSN3iJcBNLadRFEuDFYeFEhtal5T/H89G&#10;QZfE2++vQ/b5Rn6frT+6U7WKUanha796B+Gp98/wo73TCmbJBO5nwhGQi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Q5wmxQAAANwAAAAPAAAAAAAAAAAAAAAAAJgCAABkcnMv&#10;ZG93bnJldi54bWxQSwUGAAAAAAQABAD1AAAAigMAAAAA&#10;" path="m,l40,101,94,57,,e" fillcolor="black" stroked="f">
                    <v:path arrowok="t" o:connecttype="custom" o:connectlocs="0,-1585;40,-1484;94,-1528;0,-1585" o:connectangles="0,0,0,0"/>
                  </v:shape>
                </v:group>
                <v:group id="Group 72" o:spid="_x0000_s1095" style="position:absolute;left:7693;top:-671;width:77;height:74" coordorigin="7693,-671" coordsize="77,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YO88YAAADcAAAADwAAAGRycy9kb3ducmV2LnhtbESPQWvCQBSE7wX/w/KE&#10;3uomlkiIriLSlh5CQSOIt0f2mQSzb0N2m8R/3y0Uehxm5htms5tMKwbqXWNZQbyIQBCXVjdcKTgX&#10;7y8pCOeRNbaWScGDHOy2s6cNZtqOfKTh5CsRIOwyVFB732VSurImg25hO+Lg3Wxv0AfZV1L3OAa4&#10;aeUyilbSYMNhocaODjWV99O3UfAx4rh/jd+G/H47PK5F8nXJY1LqeT7t1yA8Tf4//Nf+1AqSdAm/&#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iBg7zxgAAANwA&#10;AAAPAAAAAAAAAAAAAAAAAKoCAABkcnMvZG93bnJldi54bWxQSwUGAAAAAAQABAD6AAAAnQMAAAAA&#10;">
                  <v:shape id="Freeform 73" o:spid="_x0000_s1096" style="position:absolute;left:7693;top:-671;width:77;height:74;visibility:visible;mso-wrap-style:square;v-text-anchor:top" coordsize="77,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VaWMIA&#10;AADcAAAADwAAAGRycy9kb3ducmV2LnhtbESPQWsCMRSE7wX/Q3hCbzVbpVW2RlkE0d5atffH5pld&#10;unkJm6du/70pFHocZuYbZrkefKeu1Kc2sIHnSQGKuA62ZWfgdNw+LUAlQbbYBSYDP5RgvRo9LLG0&#10;4cafdD2IUxnCqUQDjUgstU51Qx7TJETi7J1D71Gy7J22Pd4y3Hd6WhSv2mPLeaHBSJuG6u/DxRtw&#10;cbeZnd/tVOb6o3JSfUncdsY8jofqDZTQIP/hv/beGnhZzOD3TD4Cen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pVpYwgAAANwAAAAPAAAAAAAAAAAAAAAAAJgCAABkcnMvZG93&#10;bnJldi54bWxQSwUGAAAAAAQABAD1AAAAhwMAAAAA&#10;" path="m,35l7,14,23,,51,2r18,9l77,27,73,52,60,68,42,75,20,69,5,53,,35xe" filled="f" strokeweight=".09031mm">
                    <v:path arrowok="t" o:connecttype="custom" o:connectlocs="0,-636;7,-657;23,-671;51,-669;69,-660;77,-644;73,-619;60,-603;42,-596;20,-602;5,-618;0,-636" o:connectangles="0,0,0,0,0,0,0,0,0,0,0,0"/>
                  </v:shape>
                </v:group>
                <v:group id="Group 74" o:spid="_x0000_s1097" style="position:absolute;left:7655;top:-558;width:156;height:2" coordorigin="7655,-558" coordsize="15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CozMcxgAAANwA&#10;AAAPAAAAAAAAAAAAAAAAAKoCAABkcnMvZG93bnJldi54bWxQSwUGAAAAAAQABAD6AAAAnQMAAAAA&#10;">
                  <v:shape id="Freeform 75" o:spid="_x0000_s1098" style="position:absolute;left:7655;top:-558;width:156;height:2;visibility:visible;mso-wrap-style:square;v-text-anchor:top" coordsize="15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2XLsMcA&#10;AADcAAAADwAAAGRycy9kb3ducmV2LnhtbESPQWvCQBSE7wX/w/IEL8VstCohuoZQCFiwhxov3h7Z&#10;ZxLMvg3Zrab99d1CocdhZr5hdtloOnGnwbWWFSyiGARxZXXLtYJzWcwTEM4ja+wsk4IvcpDtJ087&#10;TLV98AfdT74WAcIuRQWN930qpasaMugi2xMH72oHgz7IoZZ6wEeAm04u43gjDbYcFhrs6bWh6nb6&#10;NAqWhb18H/NVWb4918X7cSXd7eWq1Gw65lsQnkb/H/5rH7SCdbKG3zPhCMj9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Nly7DHAAAA3AAAAA8AAAAAAAAAAAAAAAAAmAIAAGRy&#10;cy9kb3ducmV2LnhtbFBLBQYAAAAABAAEAPUAAACMAwAAAAA=&#10;" path="m,l156,e" filled="f" strokeweight=".09031mm">
                    <v:path arrowok="t" o:connecttype="custom" o:connectlocs="0,0;156,0" o:connectangles="0,0"/>
                  </v:shape>
                </v:group>
                <v:group id="Group 76" o:spid="_x0000_s1099" style="position:absolute;left:7772;top:-402;width:2;height:156" coordorigin="7772,-402" coordsize="2,1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dPQjwxgAAANwA&#10;AAAPAAAAAAAAAAAAAAAAAKoCAABkcnMvZG93bnJldi54bWxQSwUGAAAAAAQABAD6AAAAnQMAAAAA&#10;">
                  <v:shape id="Freeform 77" o:spid="_x0000_s1100" style="position:absolute;left:7772;top:-402;width:2;height:156;visibility:visible;mso-wrap-style:square;v-text-anchor:top" coordsize="2,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Ab8YA&#10;AADcAAAADwAAAGRycy9kb3ducmV2LnhtbESPzWrCQBSF94W+w3AL7uqkSqukTkIrplg30iiIu0vm&#10;NgnN3AmZ0cS3dwShy8P5+TiLdDCNOFPnassKXsYRCOLC6ppLBftd9jwH4TyyxsYyKbiQgzR5fFhg&#10;rG3PP3TOfSnCCLsYFVTet7GUrqjIoBvbljh4v7Yz6IPsSqk77MO4aeQkit6kwZoDocKWlhUVf/nJ&#10;BMj3Z7+JstVxM5tsv1y/nebZ6aDU6Gn4eAfhafD/4Xt7rRW8zmdwOxOOgEy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ZAb8YAAADcAAAADwAAAAAAAAAAAAAAAACYAgAAZHJz&#10;L2Rvd25yZXYueG1sUEsFBgAAAAAEAAQA9QAAAIsDAAAAAA==&#10;" path="m,l,156e" filled="f" strokeweight="3.9pt">
                    <v:path arrowok="t" o:connecttype="custom" o:connectlocs="0,-402;0,-246" o:connectangles="0,0"/>
                  </v:shape>
                </v:group>
                <v:group id="Group 78" o:spid="_x0000_s1101" style="position:absolute;left:7655;top:-596;width:78;height:350" coordorigin="7655,-596" coordsize="78,3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PuORnCAAAA3AAAAA8A&#10;AAAAAAAAAAAAAAAAqgIAAGRycy9kb3ducmV2LnhtbFBLBQYAAAAABAAEAPoAAACZAwAAAAA=&#10;">
                  <v:shape id="Freeform 79" o:spid="_x0000_s1102" style="position:absolute;left:7655;top:-596;width:78;height:350;visibility:visible;mso-wrap-style:square;v-text-anchor:top" coordsize="78,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SXy8UA&#10;AADcAAAADwAAAGRycy9kb3ducmV2LnhtbESP0WoCMRRE3wv9h3ALfatZSy3rahQriEqx0NUPuGyu&#10;m9XNzZJEXf++KRT6OMzMGWY6720rruRD41jBcJCBIK6cbrhWcNivXnIQISJrbB2TgjsFmM8eH6ZY&#10;aHfjb7qWsRYJwqFABSbGrpAyVIYshoHriJN3dN5iTNLXUnu8Jbht5WuWvUuLDacFgx0tDVXn8mIV&#10;rHfb82mRl2/H7V4e/PrzYj5GX0o9P/WLCYhIffwP/7U3WsEoH8PvmXQE5O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ZJfLxQAAANwAAAAPAAAAAAAAAAAAAAAAAJgCAABkcnMv&#10;ZG93bnJldi54bWxQSwUGAAAAAAQABAD1AAAAigMAAAAA&#10;" path="m78,r,194l,350e" filled="f" strokeweight=".09031mm">
                    <v:path arrowok="t" o:connecttype="custom" o:connectlocs="78,-596;78,-402;0,-246" o:connectangles="0,0,0"/>
                  </v:shape>
                </v:group>
                <v:group id="Group 80" o:spid="_x0000_s1103" style="position:absolute;left:7640;top:-779;width:92;height:102" coordorigin="7640,-779" coordsize="92,1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EGjwsMAAADcAAAADwAAAGRycy9kb3ducmV2LnhtbERPTWvCQBC9F/wPywi9&#10;1U0US41uQpBaepBCVRBvQ3ZMQrKzIbtN4r/vHgo9Pt73LptMKwbqXW1ZQbyIQBAXVtdcKricDy9v&#10;IJxH1thaJgUPcpCls6cdJtqO/E3DyZcihLBLUEHlfZdI6YqKDLqF7YgDd7e9QR9gX0rd4xjCTSuX&#10;UfQqDdYcGirsaF9R0Zx+jIKPEcd8Fb8Px+a+f9zO66/rMSalnudTvgXhafL/4j/3p1aw3oT5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4QaPCwwAAANwAAAAP&#10;AAAAAAAAAAAAAAAAAKoCAABkcnMvZG93bnJldi54bWxQSwUGAAAAAAQABAD6AAAAmgMAAAAA&#10;">
                  <v:shape id="Freeform 81" o:spid="_x0000_s1104" style="position:absolute;left:7640;top:-779;width:92;height:102;visibility:visible;mso-wrap-style:square;v-text-anchor:top" coordsize="92,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S1o8UA&#10;AADcAAAADwAAAGRycy9kb3ducmV2LnhtbESP3WoCMRSE7wt9h3AKvZGatVSrq1GkdEG8EP8e4LA5&#10;m13cnCxJ1O3bNwWhl8PMfMMsVr1txY18aBwrGA0zEMSl0w0bBedT8TYFESKyxtYxKfihAKvl89MC&#10;c+3ufKDbMRqRIBxyVFDH2OVShrImi2HoOuLkVc5bjEl6I7XHe4LbVr5n2URabDgt1NjRV03l5Xi1&#10;CjZV/+m/t/tCVgMzMdPLx66wTqnXl349BxGpj//hR3ujFYxnI/g7k46A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NLWjxQAAANwAAAAPAAAAAAAAAAAAAAAAAJgCAABkcnMv&#10;ZG93bnJldi54bWxQSwUGAAAAAAQABAD1AAAAigMAAAAA&#10;" path="m53,l,45r93,57l53,e" fillcolor="black" stroked="f">
                    <v:path arrowok="t" o:connecttype="custom" o:connectlocs="53,-779;0,-734;93,-677;53,-779" o:connectangles="0,0,0,0"/>
                  </v:shape>
                </v:group>
                <v:group id="Group 82" o:spid="_x0000_s1105" style="position:absolute;left:3206;top:-820;width:1151;height:574" coordorigin="3206,-820" coordsize="1151,5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9+YLsUAAADcAAAADwAAAGRycy9kb3ducmV2LnhtbESPQYvCMBSE78L+h/CE&#10;vWlaF8WtRhFZlz2IoC6It0fzbIvNS2liW/+9EQSPw8x8w8yXnSlFQ7UrLCuIhxEI4tTqgjMF/8fN&#10;YArCeWSNpWVScCcHy8VHb46Jti3vqTn4TAQIuwQV5N5XiZQuzcmgG9qKOHgXWxv0QdaZ1DW2AW5K&#10;OYqiiTRYcFjIsaJ1Tun1cDMKfltsV1/xT7O9Xtb383G8O21jUuqz361mIDx1/h1+tf+0gvH3C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ffmC7FAAAA3AAA&#10;AA8AAAAAAAAAAAAAAAAAqgIAAGRycy9kb3ducmV2LnhtbFBLBQYAAAAABAAEAPoAAACcAwAAAAA=&#10;">
                  <v:shape id="Freeform 83" o:spid="_x0000_s1106" style="position:absolute;left:3206;top:-820;width:1151;height:574;visibility:visible;mso-wrap-style:square;v-text-anchor:top" coordsize="1151,5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sXpccA&#10;AADcAAAADwAAAGRycy9kb3ducmV2LnhtbESPQWvCQBSE74L/YXlCb7ppS2NNXaUtFkQQbCx4fc2+&#10;ZqPZt2l2G+O/7xaEHoeZ+YaZL3tbi45aXzlWcDtJQBAXTldcKvjYv40fQfiArLF2TAou5GG5GA7m&#10;mGl35nfq8lCKCGGfoQITQpNJ6QtDFv3ENcTR+3KtxRBlW0rd4jnCbS3vkiSVFiuOCwYbejVUnPIf&#10;q2D2sj+sus/jNNkdtt8rs0n9ZZ0qdTPqn59ABOrDf/jaXmsFD7N7+DsTj4Bc/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sLF6XHAAAA3AAAAA8AAAAAAAAAAAAAAAAAmAIAAGRy&#10;cy9kb3ducmV2LnhtbFBLBQYAAAAABAAEAPUAAACMAwAAAAA=&#10;" path="m96,r959,l1066,2r45,53l1132,116r14,78l1151,283r,32l1143,402r-16,74l1105,532r-47,42l96,574,86,572,40,519,19,458,6,381,,291,1,260,8,172,24,99,46,43,93,1,96,xe" filled="f" strokeweight=".04517mm">
                    <v:path arrowok="t" o:connecttype="custom" o:connectlocs="96,-820;1055,-820;1066,-818;1111,-765;1132,-704;1146,-626;1151,-537;1151,-505;1143,-418;1127,-344;1105,-288;1058,-246;96,-246;86,-248;40,-301;19,-362;6,-439;0,-529;1,-560;8,-648;24,-721;46,-777;93,-819;96,-820" o:connectangles="0,0,0,0,0,0,0,0,0,0,0,0,0,0,0,0,0,0,0,0,0,0,0,0"/>
                  </v:shape>
                  <v:shape id="Picture 84" o:spid="_x0000_s1107" type="#_x0000_t75" style="position:absolute;left:3438;top:-662;width:691;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eQdu7FAAAA3AAAAA8AAABkcnMvZG93bnJldi54bWxEj0FrwkAUhO8F/8PyBC/FbCw1tNFVRKh4&#10;VFso3l6zzySafRuym5j+e1cQPA4z8w0zX/amEh01rrSsYBLFIIgzq0vOFfx8f40/QDiPrLGyTAr+&#10;ycFyMXiZY6rtlffUHXwuAoRdigoK7+tUSpcVZNBFtiYO3sk2Bn2QTS51g9cAN5V8i+NEGiw5LBRY&#10;07qg7HJojYLfM3dZkuzay7Y+7v42+avcl61So2G/moHw1Ptn+NHeagXTz3e4nwlHQC5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XkHbuxQAAANwAAAAPAAAAAAAAAAAAAAAA&#10;AJ8CAABkcnMvZG93bnJldi54bWxQSwUGAAAAAAQABAD3AAAAkQMAAAAA&#10;">
                    <v:imagedata r:id="rId68" o:title=""/>
                  </v:shape>
                  <v:shape id="Picture 85" o:spid="_x0000_s1108" type="#_x0000_t75" style="position:absolute;left:3500;top:-510;width:566;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5yBDGAAAA3AAAAA8AAABkcnMvZG93bnJldi54bWxEj09LAzEUxO+C3yE8oRdpsxaq7dq02ILo&#10;wRXs3+tz89wsbl6WJO6u394IgsdhZn7DLNeDbURHPtSOFdxMMhDEpdM1VwoO+8fxHESIyBobx6Tg&#10;mwKsV5cXS8y16/mNul2sRIJwyFGBibHNpQylIYth4lri5H04bzEm6SupPfYJbhs5zbJbabHmtGCw&#10;pa2h8nP3ZRV0pjj714PbFO/9XfFyvH7a04mVGl0ND/cgIg3xP/zXftYKZosZ/J5JR0Cuf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7nIEMYAAADcAAAADwAAAAAAAAAAAAAA&#10;AACfAgAAZHJzL2Rvd25yZXYueG1sUEsFBgAAAAAEAAQA9wAAAJIDAAAAAA==&#10;">
                    <v:imagedata r:id="rId69" o:title=""/>
                  </v:shape>
                </v:group>
                <v:group id="Group 86" o:spid="_x0000_s1109" style="position:absolute;left:3865;top:-1541;width:1272;height:677" coordorigin="3865,-1541" coordsize="1272,6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OSeLcUAAADcAAAADwAAAGRycy9kb3ducmV2LnhtbESPQYvCMBSE78L+h/CE&#10;vWnaXRS3GkXEXTyIoC6It0fzbIvNS2liW/+9EQSPw8x8w8wWnSlFQ7UrLCuIhxEI4tTqgjMF/8ff&#10;wQSE88gaS8uk4E4OFvOP3gwTbVveU3PwmQgQdgkqyL2vEildmpNBN7QVcfAutjbog6wzqWtsA9yU&#10;8iuKxtJgwWEhx4pWOaXXw80o+GuxXX7H62Z7vazu5+Nod9rGpNRnv1tOQXjq/Dv8am+0gtHPG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jkni3FAAAA3AAA&#10;AA8AAAAAAAAAAAAAAAAAqgIAAGRycy9kb3ducmV2LnhtbFBLBQYAAAAABAAEAPoAAACcAwAAAAA=&#10;">
                  <v:shape id="Freeform 87" o:spid="_x0000_s1110" style="position:absolute;left:3865;top:-1541;width:1272;height:677;visibility:visible;mso-wrap-style:square;v-text-anchor:top" coordsize="1272,6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FzKsUA&#10;AADcAAAADwAAAGRycy9kb3ducmV2LnhtbESPW2vCQBSE3wv9D8sp+FY3Ct6iq1ilKPji3ddD9pgE&#10;s2fT7FaTf+8KhT4OM/MNM5nVphB3qlxuWUGnHYEgTqzOOVVwPHx/DkE4j6yxsEwKGnIwm76/TTDW&#10;9sE7uu99KgKEXYwKMu/LWEqXZGTQtW1JHLyrrQz6IKtU6gofAW4K2Y2ivjSYc1jIsKRFRslt/2sU&#10;rH6Wzaluym23+LoM1v1zvtxcFkq1Pur5GISn2v+H/9prraA3GsDrTDgCcvo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AXMqxQAAANwAAAAPAAAAAAAAAAAAAAAAAJgCAABkcnMv&#10;ZG93bnJldi54bWxQSwUGAAAAAAQABAD1AAAAigMAAAAA&#10;" path="m1272,l,677e" filled="f" strokeweight=".1355mm">
                    <v:path arrowok="t" o:connecttype="custom" o:connectlocs="1272,-1541;0,-864" o:connectangles="0,0"/>
                  </v:shape>
                </v:group>
                <v:group id="Group 88" o:spid="_x0000_s1111" style="position:absolute;left:5113;top:-1585;width:107;height:78" coordorigin="5113,-1585" coordsize="107,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jevxMMAAADcAAAADwAAAGRycy9kb3ducmV2LnhtbERPTWvCQBC9F/wPywi9&#10;1U0US41uQpBaepBCVRBvQ3ZMQrKzIbtN4r/vHgo9Pt73LptMKwbqXW1ZQbyIQBAXVtdcKricDy9v&#10;IJxH1thaJgUPcpCls6cdJtqO/E3DyZcihLBLUEHlfZdI6YqKDLqF7YgDd7e9QR9gX0rd4xjCTSuX&#10;UfQqDdYcGirsaF9R0Zx+jIKPEcd8Fb8Px+a+f9zO66/rMSalnudTvgXhafL/4j/3p1aw3oS1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GN6/EwwAAANwAAAAP&#10;AAAAAAAAAAAAAAAAAKoCAABkcnMvZG93bnJldi54bWxQSwUGAAAAAAQABAD6AAAAmgMAAAAA&#10;">
                  <v:shape id="Freeform 89" o:spid="_x0000_s1112" style="position:absolute;left:5113;top:-1585;width:107;height:78;visibility:visible;mso-wrap-style:square;v-text-anchor:top" coordsize="107,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d4IcUA&#10;AADcAAAADwAAAGRycy9kb3ducmV2LnhtbESPUWvCQBCE3wv9D8cWfKsXiy0aPaVIC9aHStL+gCW3&#10;JrG5vZDbJvHfe4WCj8PMfMOst6NrVE9dqD0bmE0TUMSFtzWXBr6/3h8XoIIgW2w8k4ELBdhu7u/W&#10;mFo/cEZ9LqWKEA4pGqhE2lTrUFTkMEx9Sxy9k+8cSpRdqW2HQ4S7Rj8lyYt2WHNcqLClXUXFT/7r&#10;DOjsXOwOw+fxI39r+2x+lNM4E2MmD+PrCpTQKLfwf3tvDTwvl/B3Jh4Bvb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13ghxQAAANwAAAAPAAAAAAAAAAAAAAAAAJgCAABkcnMv&#10;ZG93bnJldi54bWxQSwUGAAAAAAQABAD1AAAAigMAAAAA&#10;" path="m107,l,18,33,78,107,e" fillcolor="black" stroked="f">
                    <v:path arrowok="t" o:connecttype="custom" o:connectlocs="107,-1585;0,-1567;33,-1507;107,-1585" o:connectangles="0,0,0,0"/>
                  </v:shape>
                </v:group>
                <v:group id="Group 90" o:spid="_x0000_s1113" style="position:absolute;left:3781;top:-899;width:108;height:79" coordorigin="3781,-899" coordsize="108,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Lblc5wwAAANwAAAAP&#10;AAAAAAAAAAAAAAAAAKoCAABkcnMvZG93bnJldi54bWxQSwUGAAAAAAQABAD6AAAAmgMAAAAA&#10;">
                  <v:shape id="Freeform 91" o:spid="_x0000_s1114" style="position:absolute;left:3781;top:-899;width:108;height:79;visibility:visible;mso-wrap-style:square;v-text-anchor:top" coordsize="108,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aVJMQA&#10;AADcAAAADwAAAGRycy9kb3ducmV2LnhtbESP3WoCMRSE7wu+QzhC72rWH7RsjSKlilBBtH2Aw+a4&#10;G0xO1iTq9u1NodDLYWa+YebLzllxoxCNZwXDQQGCuPLacK3g+2v98goiJmSN1jMp+KEIy0XvaY6l&#10;9nc+0O2YapEhHEtU0KTUllLGqiGHceBb4uydfHCYsgy11AHvGe6sHBXFVDo0nBcabOm9oep8vDoF&#10;n5vNbmsuV7vfjYI0Mzv+mERW6rnfrd5AJOrSf/ivvdUKpsUQfs/kIy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3GlSTEAAAA3AAAAA8AAAAAAAAAAAAAAAAAmAIAAGRycy9k&#10;b3ducmV2LnhtbFBLBQYAAAAABAAEAPUAAACJAwAAAAA=&#10;" path="m76,l,79,108,61,76,e" fillcolor="black" stroked="f">
                    <v:path arrowok="t" o:connecttype="custom" o:connectlocs="76,-899;0,-820;108,-838;76,-899" o:connectangles="0,0,0,0"/>
                  </v:shape>
                </v:group>
                <v:group id="Group 92" o:spid="_x0000_s1115" style="position:absolute;left:4741;top:-820;width:1151;height:574" coordorigin="4741,-820" coordsize="1151,5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U8GzVxgAAANwA&#10;AAAPAAAAAAAAAAAAAAAAAKoCAABkcnMvZG93bnJldi54bWxQSwUGAAAAAAQABAD6AAAAnQMAAAAA&#10;">
                  <v:shape id="Freeform 93" o:spid="_x0000_s1116" style="position:absolute;left:4741;top:-820;width:1151;height:574;visibility:visible;mso-wrap-style:square;v-text-anchor:top" coordsize="1151,5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TjXsYA&#10;AADcAAAADwAAAGRycy9kb3ducmV2LnhtbESPQWsCMRSE74X+h/AK3mrSFrZ1NUpbFEQoWBW8PjfP&#10;zdrNy3YT1/XfN4VCj8PMfMNMZr2rRUdtqDxreBgqEMSFNxWXGnbbxf0LiBCRDdaeScOVAsymtzcT&#10;zI2/8Cd1m1iKBOGQowYbY5NLGQpLDsPQN8TJO/rWYUyyLaVp8ZLgrpaPSmXSYcVpwWJD75aKr83Z&#10;aRi9bffz7nB6Vuv9x/fcrrJwXWZaD+761zGISH38D/+1l0ZDpp7g90w6AnL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CTjXsYAAADcAAAADwAAAAAAAAAAAAAAAACYAgAAZHJz&#10;L2Rvd25yZXYueG1sUEsFBgAAAAAEAAQA9QAAAIsDAAAAAA==&#10;" path="m96,r959,l1065,2r46,53l1132,116r14,78l1151,283r-1,32l1143,402r-16,74l1105,532r-47,42l96,574,86,572,40,519,19,458,5,381,,291,1,260,8,172,24,99,46,43,93,1,96,xe" filled="f" strokeweight=".04517mm">
                    <v:path arrowok="t" o:connecttype="custom" o:connectlocs="96,-820;1055,-820;1065,-818;1111,-765;1132,-704;1146,-626;1151,-537;1150,-505;1143,-418;1127,-344;1105,-288;1058,-246;96,-246;86,-248;40,-301;19,-362;5,-439;0,-529;1,-560;8,-648;24,-721;46,-777;93,-819;96,-820" o:connectangles="0,0,0,0,0,0,0,0,0,0,0,0,0,0,0,0,0,0,0,0,0,0,0,0"/>
                  </v:shape>
                  <v:shape id="Picture 94" o:spid="_x0000_s1117" type="#_x0000_t75" style="position:absolute;left:4973;top:-662;width:691;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l8sLEAAAA3AAAAA8AAABkcnMvZG93bnJldi54bWxEj0+LwjAUxO+C3yE8wZum/kG0GkUWBHEP&#10;sq7o9dk829LmpSRZrd9+IyzscZiZ3zCrTWtq8SDnS8sKRsMEBHFmdcm5gvP3bjAH4QOyxtoyKXiR&#10;h82621lhqu2Tv+hxCrmIEPYpKihCaFIpfVaQQT+0DXH07tYZDFG6XGqHzwg3tRwnyUwaLDkuFNjQ&#10;R0FZdfoxCg6f14nbXbAZL44lydtoX52rqVL9XrtdggjUhv/wX3uvFcySKbzPxCMg1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Il8sLEAAAA3AAAAA8AAAAAAAAAAAAAAAAA&#10;nwIAAGRycy9kb3ducmV2LnhtbFBLBQYAAAAABAAEAPcAAACQAwAAAAA=&#10;">
                    <v:imagedata r:id="rId70" o:title=""/>
                  </v:shape>
                  <v:shape id="Picture 95" o:spid="_x0000_s1118" type="#_x0000_t75" style="position:absolute;left:5160;top:-510;width:326;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Eb33DAAAA3AAAAA8AAABkcnMvZG93bnJldi54bWxEj92KwjAUhO8XfIdwhL1bUxf8oRqlKIp4&#10;588DHJJjW9qclCa23X16Iyzs5TAz3zDr7WBr0VHrS8cKppMEBLF2puRcwf12+FqC8AHZYO2YFPyQ&#10;h+1m9LHG1LieL9RdQy4ihH2KCooQmlRKrwuy6CeuIY7ew7UWQ5RtLk2LfYTbWn4nyVxaLDkuFNjQ&#10;riBdXZ9WwbGqz5zp+3PfLzqdHYZ99ZvdlPocD9kKRKAh/If/2iejYJ7M4H0mHgG5e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oRvfcMAAADcAAAADwAAAAAAAAAAAAAAAACf&#10;AgAAZHJzL2Rvd25yZXYueG1sUEsFBgAAAAAEAAQA9wAAAI8DAAAAAA==&#10;">
                    <v:imagedata r:id="rId71" o:title=""/>
                  </v:shape>
                </v:group>
                <v:group id="Group 96" o:spid="_x0000_s1119" style="position:absolute;left:5359;top:-1501;width:299;height:596" coordorigin="5359,-1501" coordsize="299,5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ry2rWxgAAANwA&#10;AAAPAAAAAAAAAAAAAAAAAKoCAABkcnMvZG93bnJldi54bWxQSwUGAAAAAAQABAD6AAAAnQMAAAAA&#10;">
                  <v:shape id="Freeform 97" o:spid="_x0000_s1120" style="position:absolute;left:5359;top:-1501;width:299;height:596;visibility:visible;mso-wrap-style:square;v-text-anchor:top" coordsize="299,5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Br3MUA&#10;AADcAAAADwAAAGRycy9kb3ducmV2LnhtbESPQWvCQBCF7wX/wzKCl2I25pDWmFVEKHi0qY3XITsm&#10;IdnZkN1q7K/vFgo9Pt68783Ld5PpxY1G11pWsIpiEMSV1S3XCs4fb8tXEM4ja+wtk4IHOdhtZ085&#10;Ztre+Z1uha9FgLDLUEHj/ZBJ6aqGDLrIDsTBu9rRoA9yrKUe8R7gppdJHKfSYMuhocGBDg1VXfFl&#10;whvtwbuqS6bV6Xwpk+91+fmsE6UW82m/AeFp8v/Hf+mjVpDGL/A7JhBAb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cGvcxQAAANwAAAAPAAAAAAAAAAAAAAAAAJgCAABkcnMv&#10;ZG93bnJldi54bWxQSwUGAAAAAAQABAD1AAAAigMAAAAA&#10;" path="m,596l299,e" filled="f" strokeweight=".1355mm">
                    <v:path arrowok="t" o:connecttype="custom" o:connectlocs="0,-905;299,-1501" o:connectangles="0,0"/>
                  </v:shape>
                </v:group>
                <v:group id="Group 98" o:spid="_x0000_s1121" style="position:absolute;left:5316;top:-928;width:78;height:108" coordorigin="5316,-928" coordsize="78,1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1GFs/wwAAANwAAAAP&#10;AAAAAAAAAAAAAAAAAKoCAABkcnMvZG93bnJldi54bWxQSwUGAAAAAAQABAD6AAAAmgMAAAAA&#10;">
                  <v:shape id="Freeform 99" o:spid="_x0000_s1122" style="position:absolute;left:5316;top:-928;width:78;height:108;visibility:visible;mso-wrap-style:square;v-text-anchor:top" coordsize="78,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uKh8IA&#10;AADcAAAADwAAAGRycy9kb3ducmV2LnhtbESPT2sCMRTE7wW/Q3hCL6Vm7UF0NYoKQg8e/NMP8Ng8&#10;k8XNy5JEjd++EQo9DjPzG2axyq4Tdwqx9axgPKpAEDdet2wU/Jx3n1MQMSFr7DyTgidFWC0Hbwus&#10;tX/wke6nZESBcKxRgU2pr6WMjSWHceR74uJdfHCYigxG6oCPAned/KqqiXTYclmw2NPWUnM93ZyC&#10;bB0dYtjwx4zN+WrNZt8fslLvw7yeg0iU03/4r/2tFUyqGbzOlCMgl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4qHwgAAANwAAAAPAAAAAAAAAAAAAAAAAJgCAABkcnMvZG93&#10;bnJldi54bWxQSwUGAAAAAAQABAD1AAAAhwMAAAAA&#10;" path="m16,l,108,78,32,16,e" fillcolor="black" stroked="f">
                    <v:path arrowok="t" o:connecttype="custom" o:connectlocs="16,-928;0,-820;78,-896;16,-928" o:connectangles="0,0,0,0"/>
                  </v:shape>
                </v:group>
                <v:group id="Group 100" o:spid="_x0000_s1123" style="position:absolute;left:5623;top:-1585;width:77;height:107" coordorigin="5623,-1585" coordsize="77,1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fB5MIAAADcAAAADwAAAGRycy9kb3ducmV2LnhtbERPy4rCMBTdC/5DuII7&#10;TTuDIh1TERkHFyKoA8PsLs3tA5ub0sS2/r1ZCC4P573eDKYWHbWusqwgnkcgiDOrKy4U/F73sxUI&#10;55E11pZJwYMcbNLxaI2Jtj2fqbv4QoQQdgkqKL1vEildVpJBN7cNceBy2xr0AbaF1C32IdzU8iOK&#10;ltJgxaGhxIZ2JWW3y90o+Omx337G393xlu8e/9fF6e8Yk1LTybD9AuFp8G/xy33QCpZxmB/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63weTCAAAA3AAAAA8A&#10;AAAAAAAAAAAAAAAAqgIAAGRycy9kb3ducmV2LnhtbFBLBQYAAAAABAAEAPoAAACZAwAAAAA=&#10;">
                  <v:shape id="Freeform 101" o:spid="_x0000_s1124" style="position:absolute;left:5623;top:-1585;width:77;height:107;visibility:visible;mso-wrap-style:square;v-text-anchor:top" coordsize="77,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MLccA&#10;AADcAAAADwAAAGRycy9kb3ducmV2LnhtbESPQWvCQBSE7wX/w/IKvUjdREQ0uglakBZ7aLUe9PbI&#10;vibB7Ns0uzXx37sFocdhZr5hlllvanGh1lWWFcSjCARxbnXFhYLD1+Z5BsJ5ZI21ZVJwJQdZOnhY&#10;YqJtxzu67H0hAoRdggpK75tESpeXZNCNbEMcvG/bGvRBtoXULXYBbmo5jqKpNFhxWCixoZeS8vP+&#10;1yj42ay38+519zHWw8/302Q7qTwelXp67FcLEJ56/x++t9+0gmkcw9+ZcARke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ysTC3HAAAA3AAAAA8AAAAAAAAAAAAAAAAAmAIAAGRy&#10;cy9kb3ducmV2LnhtbFBLBQYAAAAABAAEAPUAAACMAwAAAAA=&#10;" path="m77,l,77r61,30l77,e" fillcolor="black" stroked="f">
                    <v:path arrowok="t" o:connecttype="custom" o:connectlocs="77,-1585;0,-1508;61,-1478;77,-1585" o:connectangles="0,0,0,0"/>
                  </v:shape>
                </v:group>
                <v:group id="Group 102" o:spid="_x0000_s1125" style="position:absolute;left:6180;top:-2735;width:911;height:431" coordorigin="6180,-2735" coordsize="911,4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Sn6CMQAAADcAAAA&#10;DwAAAAAAAAAAAAAAAACqAgAAZHJzL2Rvd25yZXYueG1sUEsFBgAAAAAEAAQA+gAAAJsDAAAAAA==&#10;">
                  <v:shape id="Freeform 103" o:spid="_x0000_s1126" style="position:absolute;left:6180;top:-2735;width:911;height:431;visibility:visible;mso-wrap-style:square;v-text-anchor:top" coordsize="911,4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PLQ8IA&#10;AADcAAAADwAAAGRycy9kb3ducmV2LnhtbESPQYvCMBSE74L/ITzBm6YqiFuNIoroabGueH40z7bY&#10;vNQm2vrvN4LgcZiZb5jFqjWleFLtCssKRsMIBHFqdcGZgvPfbjAD4TyyxtIyKXiRg9Wy21lgrG3D&#10;CT1PPhMBwi5GBbn3VSylS3My6Ia2Ig7e1dYGfZB1JnWNTYCbUo6jaCoNFhwWcqxok1N6Oz2MAnnZ&#10;3n+rZp/czzPdNsnPbXvcRUr1e+16DsJT67/hT/ugFUxHE3ifCUdAL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I8tDwgAAANwAAAAPAAAAAAAAAAAAAAAAAJgCAABkcnMvZG93&#10;bnJldi54bWxQSwUGAAAAAAQABAD1AAAAhwMAAAAA&#10;" path="m,431r911,l911,,,,,431e" stroked="f">
                    <v:path arrowok="t" o:connecttype="custom" o:connectlocs="0,-2304;911,-2304;911,-2735;0,-2735;0,-2304" o:connectangles="0,0,0,0,0"/>
                  </v:shape>
                </v:group>
                <v:group id="Group 104" o:spid="_x0000_s1127" style="position:absolute;left:6180;top:-2735;width:911;height:431" coordorigin="6180,-2735" coordsize="911,4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jMfnxgAAANwA&#10;AAAPAAAAAAAAAAAAAAAAAKoCAABkcnMvZG93bnJldi54bWxQSwUGAAAAAAQABAD6AAAAnQMAAAAA&#10;">
                  <v:shape id="Freeform 105" o:spid="_x0000_s1128" style="position:absolute;left:6180;top:-2735;width:911;height:431;visibility:visible;mso-wrap-style:square;v-text-anchor:top" coordsize="911,4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egcMA&#10;AADcAAAADwAAAGRycy9kb3ducmV2LnhtbESPQWvCQBSE74L/YXlCb2ZjoaJpVhFBGmgu1Xh/zb4m&#10;odm3MbtN4r/vFgoeh5n5hkn3k2nFQL1rLCtYRTEI4tLqhisFxeW03IBwHllja5kU3MnBfjefpZho&#10;O/IHDWdfiQBhl6CC2vsukdKVNRl0ke2Ig/dle4M+yL6SuscxwE0rn+N4LQ02HBZq7OhYU/l9/jGB&#10;Isft9pq9fU4F3m+Ffc/RDrlST4vp8ArC0+Qf4f92phWsVy/wdyYcAbn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wegcMAAADcAAAADwAAAAAAAAAAAAAAAACYAgAAZHJzL2Rv&#10;d25yZXYueG1sUEsFBgAAAAAEAAQA9QAAAIgDAAAAAA==&#10;" path="m,431r911,l911,,,,,431xe" filled="f" strokeweight=".1355mm">
                    <v:path arrowok="t" o:connecttype="custom" o:connectlocs="0,-2304;911,-2304;911,-2735;0,-2735;0,-2304" o:connectangles="0,0,0,0,0"/>
                  </v:shape>
                  <v:shape id="Picture 106" o:spid="_x0000_s1129" type="#_x0000_t75" style="position:absolute;left:6493;top:-2651;width:288;height:5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GJ7FAAAA3AAAAA8AAABkcnMvZG93bnJldi54bWxEj0FrwkAUhO8F/8PyBG91o0gaoqvYirQ9&#10;Fa3en9nXbGj2bcxuY9pf7wpCj8PMfMMsVr2tRUetrxwrmIwTEMSF0xWXCg6f28cMhA/IGmvHpOCX&#10;PKyWg4cF5tpdeEfdPpQiQtjnqMCE0ORS+sKQRT92DXH0vlxrMUTZllK3eIlwW8tpkqTSYsVxwWBD&#10;L4aK7/2PVZA8z8IOu+NHZv7Wr+Zcv2+eTo1So2G/noMI1If/8L39phWkkxRuZ+IRkMsr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fkxiexQAAANwAAAAPAAAAAAAAAAAAAAAA&#10;AJ8CAABkcnMvZG93bnJldi54bWxQSwUGAAAAAAQABAD3AAAAkQMAAAAA&#10;">
                    <v:imagedata r:id="rId72" o:title=""/>
                  </v:shape>
                  <v:shape id="Picture 107" o:spid="_x0000_s1130" type="#_x0000_t75" style="position:absolute;left:6364;top:-2497;width:557;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rwX7EAAAA3AAAAA8AAABkcnMvZG93bnJldi54bWxEj0FrwkAUhO8F/8PyhN7qxkBtiK6ihYq0&#10;lybq/ZF9JsHs27C7auyv7xYKHoeZ+YZZrAbTiSs531pWMJ0kIIgrq1uuFRz2Hy8ZCB+QNXaWScGd&#10;PKyWo6cF5treuKBrGWoRIexzVNCE0OdS+qohg35ie+LonawzGKJ0tdQObxFuOpkmyUwabDkuNNjT&#10;e0PVubwYBVnxao7u6zv9TNu+rF22/Sk2qVLP42E9BxFoCI/wf3unFcymb/B3Jh4Bufw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grwX7EAAAA3AAAAA8AAAAAAAAAAAAAAAAA&#10;nwIAAGRycy9kb3ducmV2LnhtbFBLBQYAAAAABAAEAPcAAACQAwAAAAA=&#10;">
                    <v:imagedata r:id="rId73" o:title=""/>
                  </v:shape>
                </v:group>
                <v:group id="Group 108" o:spid="_x0000_s1131" style="position:absolute;left:5699;top:-2543;width:386;height:2" coordorigin="5699,-2543" coordsize="38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MHN4sIAAADcAAAADwAAAGRycy9kb3ducmV2LnhtbERPy4rCMBTdC/5DuII7&#10;TTuDIh1TERkHFyKoA8PsLs3tA5ub0sS2/r1ZCC4P573eDKYWHbWusqwgnkcgiDOrKy4U/F73sxUI&#10;55E11pZJwYMcbNLxaI2Jtj2fqbv4QoQQdgkqKL1vEildVpJBN7cNceBy2xr0AbaF1C32IdzU8iOK&#10;ltJgxaGhxIZ2JWW3y90o+Omx337G393xlu8e/9fF6e8Yk1LTybD9AuFp8G/xy33QCpZxWBv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DBzeLCAAAA3AAAAA8A&#10;AAAAAAAAAAAAAAAAqgIAAGRycy9kb3ducmV2LnhtbFBLBQYAAAAABAAEAPoAAACZAwAAAAA=&#10;">
                  <v:shape id="Freeform 109" o:spid="_x0000_s1132" style="position:absolute;left:5699;top:-2543;width:386;height:2;visibility:visible;mso-wrap-style:square;v-text-anchor:top" coordsize="38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Kw7MMA&#10;AADcAAAADwAAAGRycy9kb3ducmV2LnhtbESPQWvCQBSE74X+h+UVvNWNgsGmriKC4NGkgfT4mn0m&#10;wezbmF2T+O+7hYLHYWa+YTa7ybRioN41lhUs5hEI4tLqhisF+dfxfQ3CeWSNrWVS8CAHu+3rywYT&#10;bUdOach8JQKEXYIKau+7REpX1mTQzW1HHLyL7Q36IPtK6h7HADetXEZRLA02HBZq7OhQU3nN7kbB&#10;VOhlLtPqhsXP9+rs7hed+UGp2du0/wThafLP8H/7pBXEiw/4OxOOgN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Kw7MMAAADcAAAADwAAAAAAAAAAAAAAAACYAgAAZHJzL2Rv&#10;d25yZXYueG1sUEsFBgAAAAAEAAQA9QAAAIgDAAAAAA==&#10;" path="m386,l,e" filled="f" strokeweight=".1355mm">
                    <v:path arrowok="t" o:connecttype="custom" o:connectlocs="386,0;0,0" o:connectangles="0,0"/>
                  </v:shape>
                </v:group>
                <v:group id="Group 110" o:spid="_x0000_s1133" style="position:absolute;left:6077;top:-2578;width:103;height:68" coordorigin="6077,-2578" coordsize="103,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A2wtZwwAAANwAAAAP&#10;AAAAAAAAAAAAAAAAAKoCAABkcnMvZG93bnJldi54bWxQSwUGAAAAAAQABAD6AAAAmgMAAAAA&#10;">
                  <v:shape id="Freeform 111" o:spid="_x0000_s1134" style="position:absolute;left:6077;top:-2578;width:103;height:68;visibility:visible;mso-wrap-style:square;v-text-anchor:top" coordsize="103,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TD0cUA&#10;AADcAAAADwAAAGRycy9kb3ducmV2LnhtbESPQWsCMRSE74X+h/CEXkrNrsoiq1GKUKze3PbS22Pz&#10;TBY3L8sm6tZfb4RCj8PMfMMs14NrxYX60HhWkI8zEMS11w0bBd9fH29zECEia2w9k4JfCrBePT8t&#10;sdT+yge6VNGIBOFQogIbY1dKGWpLDsPYd8TJO/reYUyyN1L3eE1w18pJlhXSYcNpwWJHG0v1qTo7&#10;BT/T2elozGu+n9tQHHbtdlbdtkq9jIb3BYhIQ/wP/7U/tYJiksPjTDoCcn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FMPRxQAAANwAAAAPAAAAAAAAAAAAAAAAAJgCAABkcnMv&#10;ZG93bnJldi54bWxQSwUGAAAAAAQABAD1AAAAigMAAAAA&#10;" path="m,l,69,103,35,,e" fillcolor="black" stroked="f">
                    <v:path arrowok="t" o:connecttype="custom" o:connectlocs="0,-2578;0,-2509;103,-2543;0,-2578" o:connectangles="0,0,0,0"/>
                  </v:shape>
                </v:group>
                <v:group id="Group 112" o:spid="_x0000_s1135" style="position:absolute;left:5604;top:-2578;width:104;height:68" coordorigin="5604,-2578" coordsize="104,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0UwtcQAAADcAAAADwAAAGRycy9kb3ducmV2LnhtbESPQYvCMBSE7wv+h/AE&#10;b2vayopUo4ioeJCFVUG8PZpnW2xeShPb+u/NwsIeh5n5hlmselOJlhpXWlYQjyMQxJnVJecKLufd&#10;5wyE88gaK8uk4EUOVsvBxwJTbTv+ofbkcxEg7FJUUHhfp1K6rCCDbmxr4uDdbWPQB9nkUjfYBbip&#10;ZBJFU2mw5LBQYE2bgrLH6WkU7Dvs1pN42x4f983rdv76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0UwtcQAAADcAAAA&#10;DwAAAAAAAAAAAAAAAACqAgAAZHJzL2Rvd25yZXYueG1sUEsFBgAAAAAEAAQA+gAAAJsDAAAAAA==&#10;">
                  <v:shape id="Freeform 113" o:spid="_x0000_s1136" style="position:absolute;left:5604;top:-2578;width:104;height:68;visibility:visible;mso-wrap-style:square;v-text-anchor:top" coordsize="104,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X9rMQA&#10;AADcAAAADwAAAGRycy9kb3ducmV2LnhtbESPT4vCMBTE78J+h/AW9qapClK6RpFlRfEi/rn09kie&#10;bdfmpTSxdr+9EQSPw8z8hpkve1uLjlpfOVYwHiUgiLUzFRcKzqf1MAXhA7LB2jEp+CcPy8XHYI6Z&#10;cXc+UHcMhYgQ9hkqKENoMim9LsmiH7mGOHoX11oMUbaFNC3eI9zWcpIkM2mx4rhQYkM/Jenr8WYV&#10;7Pf5dLxt8k1/2f26v7TTRq9Tpb4++9U3iEB9eIdf7a1RMJtM4XkmHgG5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oV/azEAAAA3AAAAA8AAAAAAAAAAAAAAAAAmAIAAGRycy9k&#10;b3ducmV2LnhtbFBLBQYAAAAABAAEAPUAAACJAwAAAAA=&#10;" path="m104,l,35,104,69,104,e" fillcolor="black" stroked="f">
                    <v:path arrowok="t" o:connecttype="custom" o:connectlocs="104,-2578;0,-2543;104,-2509;104,-2578" o:connectangles="0,0,0,0"/>
                  </v:shape>
                </v:group>
                <v:group id="Group 114" o:spid="_x0000_s1137" style="position:absolute;left:6652;top:-2927;width:2;height:97" coordorigin="6652,-2927" coordsize="2,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ANWsUAAADcAAAADwAAAGRycy9kb3ducmV2LnhtbESPQYvCMBSE78L+h/CE&#10;vWlaV2WpRhFZlz2IoC6It0fzbIvNS2liW/+9EQSPw8x8w8yXnSlFQ7UrLCuIhxEI4tTqgjMF/8fN&#10;4BuE88gaS8uk4E4OlouP3hwTbVveU3PwmQgQdgkqyL2vEildmpNBN7QVcfAutjbog6wzqWtsA9yU&#10;chRFU2mw4LCQY0XrnNLr4WYU/LbYrr7in2Z7vazv5+Nkd9rGpNRnv1vNQHjq/Dv8av9pBdPR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gDVrFAAAA3AAA&#10;AA8AAAAAAAAAAAAAAAAAqgIAAGRycy9kb3ducmV2LnhtbFBLBQYAAAAABAAEAPoAAACcAwAAAAA=&#10;">
                  <v:shape id="Freeform 115" o:spid="_x0000_s1138" style="position:absolute;left:6652;top:-2927;width:2;height:97;visibility:visible;mso-wrap-style:square;v-text-anchor:top" coordsize="2,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5LfMYA&#10;AADcAAAADwAAAGRycy9kb3ducmV2LnhtbESPT2vCQBTE74LfYXlCb7pRqJbUVUJA8NLWGsXrI/ua&#10;BLNvQ3bNn376bqHQ4zAzv2G2+8HUoqPWVZYVLBcRCOLc6ooLBZfsMH8B4TyyxtoyKRjJwX43nWwx&#10;1rbnT+rOvhABwi5GBaX3TSyly0sy6Ba2IQ7el20N+iDbQuoW+wA3tVxF0VoarDgslNhQWlJ+Pz+M&#10;gmuanfD7+F5smnxz+UjG0y1765V6mg3JKwhPg/8P/7WPWsF69Qy/Z8IRkL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S5LfMYAAADcAAAADwAAAAAAAAAAAAAAAACYAgAAZHJz&#10;L2Rvd25yZXYueG1sUEsFBgAAAAAEAAQA9QAAAIsDAAAAAA==&#10;" path="m,97l,e" filled="f" strokeweight=".1355mm">
                    <v:path arrowok="t" o:connecttype="custom" o:connectlocs="0,-2830;0,-2927" o:connectangles="0,0"/>
                  </v:shape>
                </v:group>
                <v:group id="Group 116" o:spid="_x0000_s1139" style="position:absolute;left:6617;top:-2838;width:70;height:103" coordorigin="6617,-2838" coordsize="70,1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H42tsQAAADcAAAADwAAAGRycy9kb3ducmV2LnhtbESPQYvCMBSE7wv+h/CE&#10;va1pXSxSjSKisgcRVgXx9miebbF5KU1s67/fCMIeh5n5hpkve1OJlhpXWlYQjyIQxJnVJecKzqft&#10;1xSE88gaK8uk4EkOlovBxxxTbTv+pfbocxEg7FJUUHhfp1K6rCCDbmRr4uDdbGPQB9nkUjfYBbip&#10;5DiKEmmw5LBQYE3rgrL78WEU7DrsVt/xpt3fb+vn9TQ5XPYxKfU57FczEJ56/x9+t3+0gmScwOt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H42tsQAAADcAAAA&#10;DwAAAAAAAAAAAAAAAACqAgAAZHJzL2Rvd25yZXYueG1sUEsFBgAAAAAEAAQA+gAAAJsDAAAAAA==&#10;">
                  <v:shape id="Freeform 117" o:spid="_x0000_s1140" style="position:absolute;left:6617;top:-2838;width:70;height:103;visibility:visible;mso-wrap-style:square;v-text-anchor:top" coordsize="70,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oxLsYA&#10;AADcAAAADwAAAGRycy9kb3ducmV2LnhtbESPT2vCQBTE70K/w/IK3nSjWJXUVUQQ7KHF/+DtNftM&#10;QrJvY3ar6bd3BcHjMDO/YSazxpTiSrXLLSvodSMQxInVOacK9rtlZwzCeWSNpWVS8E8OZtO31gRj&#10;bW+8oevWpyJA2MWoIPO+iqV0SUYGXddWxME729qgD7JOpa7xFuCmlP0oGkqDOYeFDCtaZJQU2z+j&#10;YH74HhdfOzn4/bmsi+XRn9Ji8KFU+72Zf4Lw1PhX+NleaQXD/ggeZ8IRkN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RoxLsYAAADcAAAADwAAAAAAAAAAAAAAAACYAgAAZHJz&#10;L2Rvd25yZXYueG1sUEsFBgAAAAAEAAQA9QAAAIsDAAAAAA==&#10;" path="m69,l,,35,103,69,e" fillcolor="black" stroked="f">
                    <v:path arrowok="t" o:connecttype="custom" o:connectlocs="69,-2838;0,-2838;35,-2735;69,-2838" o:connectangles="0,0,0,0"/>
                  </v:shape>
                </v:group>
                <v:group id="Group 118" o:spid="_x0000_s1141" style="position:absolute;left:6617;top:-3022;width:70;height:103" coordorigin="6617,-3022" coordsize="70,1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rQdfwwAAANwAAAAP&#10;AAAAAAAAAAAAAAAAAKoCAABkcnMvZG93bnJldi54bWxQSwUGAAAAAAQABAD6AAAAmgMAAAAA&#10;">
                  <v:shape id="Freeform 119" o:spid="_x0000_s1142" style="position:absolute;left:6617;top:-3022;width:70;height:103;visibility:visible;mso-wrap-style:square;v-text-anchor:top" coordsize="70,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kAx8cA&#10;AADcAAAADwAAAGRycy9kb3ducmV2LnhtbESPT2vCQBTE70K/w/IKvemmQcWmrhIKQntQ/FOF3p7Z&#10;ZxKSfZtmV43f3hUKPQ4z8xtmOu9MLS7UutKygtdBBII4s7rkXMH3btGfgHAeWWNtmRTcyMF89tSb&#10;YqLtlTd02fpcBAi7BBUU3jeJlC4ryKAb2IY4eCfbGvRBtrnULV4D3NQyjqKxNFhyWCiwoY+Csmp7&#10;NgrS/XJSfe3k8Lj6XVeLg//Jq+FIqZfnLn0H4anz/+G/9qdWMI7f4HEmHAE5u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fJAMfHAAAA3AAAAA8AAAAAAAAAAAAAAAAAmAIAAGRy&#10;cy9kb3ducmV2LnhtbFBLBQYAAAAABAAEAPUAAACMAwAAAAA=&#10;" path="m35,l,104r69,l35,e" fillcolor="black" stroked="f">
                    <v:path arrowok="t" o:connecttype="custom" o:connectlocs="35,-3022;0,-2918;69,-2918;35,-3022" o:connectangles="0,0,0,0"/>
                  </v:shape>
                </v:group>
                <v:group id="Group 120" o:spid="_x0000_s1143" style="position:absolute;left:6660;top:-2209;width:2;height:98" coordorigin="6660,-2209" coordsize="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QKdhMMAAADcAAAADwAAAGRycy9kb3ducmV2LnhtbERPTWvCQBC9F/wPywi9&#10;1U0qDSW6BhErPQShWhBvQ3ZMQrKzIbsm8d93D0KPj/e9zibTioF6V1tWEC8iEMSF1TWXCn7PX2+f&#10;IJxH1thaJgUPcpBtZi9rTLUd+YeGky9FCGGXooLK+y6V0hUVGXQL2xEH7mZ7gz7AvpS6xzGEm1a+&#10;R1EiDdYcGirsaFdR0ZzuRsFhxHG7jPdD3tx2j+v543jJY1LqdT5tVyA8Tf5f/HR/awXJMswP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FAp2EwwAAANwAAAAP&#10;AAAAAAAAAAAAAAAAAKoCAABkcnMvZG93bnJldi54bWxQSwUGAAAAAAQABAD6AAAAmgMAAAAA&#10;">
                  <v:shape id="Freeform 121" o:spid="_x0000_s1144" style="position:absolute;left:6660;top:-2209;width:2;height:98;visibility:visible;mso-wrap-style:square;v-text-anchor:top" coordsize="2,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D3jcQA&#10;AADcAAAADwAAAGRycy9kb3ducmV2LnhtbESPT2vCQBTE74V+h+UJvdVNIojEbESEVg+9GAu9PrMv&#10;fzD7NmS3Sfrtu4LgcZiZ3zDZbjadGGlwrWUF8TICQVxa3XKt4Pvy8b4B4Tyyxs4yKfgjB7v89SXD&#10;VNuJzzQWvhYBwi5FBY33fSqlKxsy6Ja2Jw5eZQeDPsihlnrAKcBNJ5MoWkuDLYeFBns6NFTeil+j&#10;IErGa1d9Jqvy+ENfe02jvxaVUm+Leb8F4Wn2z/CjfdIK1qsY7mfCEZD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hQ943EAAAA3AAAAA8AAAAAAAAAAAAAAAAAmAIAAGRycy9k&#10;b3ducmV2LnhtbFBLBQYAAAAABAAEAPUAAACJAwAAAAA=&#10;" path="m,98l,e" filled="f" strokeweight=".1355mm">
                    <v:path arrowok="t" o:connecttype="custom" o:connectlocs="0,-2111;0,-2209" o:connectangles="0,0"/>
                  </v:shape>
                </v:group>
                <v:group id="Group 122" o:spid="_x0000_s1145" style="position:absolute;left:6625;top:-2120;width:68;height:104" coordorigin="6625,-2120" coordsize="68,1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pymaMQAAADcAAAADwAAAGRycy9kb3ducmV2LnhtbESPQYvCMBSE78L+h/AW&#10;9qZpFUW6RhFZFw8iWIVlb4/m2Rabl9LEtv57Iwgeh5n5hlmselOJlhpXWlYQjyIQxJnVJecKzqft&#10;cA7CeWSNlWVScCcHq+XHYIGJth0fqU19LgKEXYIKCu/rREqXFWTQjWxNHLyLbQz6IJtc6ga7ADeV&#10;HEfRTBosOSwUWNOmoOya3oyC3w679ST+affXy+b+f5oe/vYxKfX12a+/QXjq/Tv8au+0gtlkDM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pymaMQAAADcAAAA&#10;DwAAAAAAAAAAAAAAAACqAgAAZHJzL2Rvd25yZXYueG1sUEsFBgAAAAAEAAQA+gAAAJsDAAAAAA==&#10;">
                  <v:shape id="Freeform 123" o:spid="_x0000_s1146" style="position:absolute;left:6625;top:-2120;width:68;height:104;visibility:visible;mso-wrap-style:square;v-text-anchor:top" coordsize="68,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kscsUA&#10;AADcAAAADwAAAGRycy9kb3ducmV2LnhtbESPQWsCMRSE7wX/Q3hCbzWxopTVKCIWBA+26qW3x+a5&#10;Wd28LJu4bv31plDwOMzMN8xs0blKtNSE0rOG4UCBIM69KbnQcDx8vn2ACBHZYOWZNPxSgMW89zLD&#10;zPgbf1O7j4VIEA4ZarAx1pmUIbfkMAx8TZy8k28cxiSbQpoGbwnuKvmu1EQ6LDktWKxpZSm/7K9O&#10;w/26tcps1c/hNN7sjuuvYVueK61f+91yCiJSF5/h//bGaJiMRvB3Jh0BO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iSxyxQAAANwAAAAPAAAAAAAAAAAAAAAAAJgCAABkcnMv&#10;ZG93bnJldi54bWxQSwUGAAAAAAQABAD1AAAAigMAAAAA&#10;" path="m69,l,,35,104,69,e" fillcolor="black" stroked="f">
                    <v:path arrowok="t" o:connecttype="custom" o:connectlocs="69,-2120;0,-2120;35,-2016;69,-2120" o:connectangles="0,0,0,0"/>
                  </v:shape>
                </v:group>
                <v:group id="Group 124" o:spid="_x0000_s1147" style="position:absolute;left:6625;top:-2304;width:68;height:103" coordorigin="6625,-2304" coordsize="68,1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jmbh8YAAADcAAAADwAAAGRycy9kb3ducmV2LnhtbESPQWvCQBSE7wX/w/IK&#10;3ppNtA2SZhWRKh5CoSqU3h7ZZxLMvg3ZbRL/fbdQ6HGYmW+YfDOZVgzUu8aygiSKQRCXVjdcKbic&#10;908rEM4ja2wtk4I7OdisZw85ZtqO/EHDyVciQNhlqKD2vsukdGVNBl1kO+LgXW1v0AfZV1L3OAa4&#10;aeUijlNpsOGwUGNHu5rK2+nbKDiMOG6XydtQ3K67+9f55f2zSEip+eO0fQXhafL/4b/2UStIl8/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6OZuHxgAAANwA&#10;AAAPAAAAAAAAAAAAAAAAAKoCAABkcnMvZG93bnJldi54bWxQSwUGAAAAAAQABAD6AAAAnQMAAAAA&#10;">
                  <v:shape id="Freeform 125" o:spid="_x0000_s1148" style="position:absolute;left:6625;top:-2304;width:68;height:103;visibility:visible;mso-wrap-style:square;v-text-anchor:top" coordsize="68,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OqccQA&#10;AADcAAAADwAAAGRycy9kb3ducmV2LnhtbESPT2vCQBTE7wW/w/IEb3VjpUGiq4hgkfRQql68PXaf&#10;STD7NmQ3f/z23UKhx2FmfsNsdqOtRU+trxwrWMwTEMTamYoLBdfL8XUFwgdkg7VjUvAkD7vt5GWD&#10;mXEDf1N/DoWIEPYZKihDaDIpvS7Jop+7hjh6d9daDFG2hTQtDhFua/mWJKm0WHFcKLGhQ0n6ce6s&#10;gkSnt+556JcfTn8OX3ln8zxYpWbTcb8GEWgM/+G/9skoSJfv8HsmHgG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qnHEAAAA3AAAAA8AAAAAAAAAAAAAAAAAmAIAAGRycy9k&#10;b3ducmV2LnhtbFBLBQYAAAAABAAEAPUAAACJAwAAAAA=&#10;" path="m35,l,103r69,l35,e" fillcolor="black" stroked="f">
                    <v:path arrowok="t" o:connecttype="custom" o:connectlocs="35,-2304;0,-2201;69,-2201;35,-2304" o:connectangles="0,0,0,0"/>
                  </v:shape>
                </v:group>
                <v:group id="Group 126" o:spid="_x0000_s1149" style="position:absolute;left:7235;top:-2927;width:2;height:816" coordorigin="7235,-2927" coordsize="2,8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aega8QAAADcAAAA&#10;DwAAAAAAAAAAAAAAAACqAgAAZHJzL2Rvd25yZXYueG1sUEsFBgAAAAAEAAQA+gAAAJsDAAAAAA==&#10;">
                  <v:shape id="Freeform 127" o:spid="_x0000_s1150" style="position:absolute;left:7235;top:-2927;width:2;height:816;visibility:visible;mso-wrap-style:square;v-text-anchor:top" coordsize="2,8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5QT8QA&#10;AADcAAAADwAAAGRycy9kb3ducmV2LnhtbESPwWrDMBBE74H+g9hAb4mcFNzgRg5poLT0ktjJByzW&#10;2jK1VsZSbPfvq0Khx2Fm3jD7w2w7MdLgW8cKNusEBHHldMuNgtv1bbUD4QOyxs4xKfgmD4f8YbHH&#10;TLuJCxrL0IgIYZ+hAhNCn0npK0MW/dr1xNGr3WAxRDk0Ug84Rbjt5DZJUmmx5bhgsKeToeqrvFsF&#10;tjCb9/r19nkqx3DZXaZzkfqzUo/L+fgCItAc/sN/7Q+tIH16ht8z8QjI/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OUE/EAAAA3AAAAA8AAAAAAAAAAAAAAAAAmAIAAGRycy9k&#10;b3ducmV2LnhtbFBLBQYAAAAABAAEAPUAAACJAwAAAAA=&#10;" path="m,l,816e" filled="f" strokeweight=".1355mm">
                    <v:path arrowok="t" o:connecttype="custom" o:connectlocs="0,-2927;0,-2111" o:connectangles="0,0"/>
                  </v:shape>
                </v:group>
                <v:group id="Group 128" o:spid="_x0000_s1151" style="position:absolute;left:7201;top:-3022;width:68;height:103" coordorigin="7201,-3022" coordsize="68,1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3SRgsMAAADcAAAADwAAAGRycy9kb3ducmV2LnhtbERPTWvCQBC9F/wPywi9&#10;1U0qDSW6BhErPQShWhBvQ3ZMQrKzIbsm8d93D0KPj/e9zibTioF6V1tWEC8iEMSF1TWXCn7PX2+f&#10;IJxH1thaJgUPcpBtZi9rTLUd+YeGky9FCGGXooLK+y6V0hUVGXQL2xEH7mZ7gz7AvpS6xzGEm1a+&#10;R1EiDdYcGirsaFdR0ZzuRsFhxHG7jPdD3tx2j+v543jJY1LqdT5tVyA8Tf5f/HR/awXJMqwN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7dJGCwwAAANwAAAAP&#10;AAAAAAAAAAAAAAAAAKoCAABkcnMvZG93bnJldi54bWxQSwUGAAAAAAQABAD6AAAAmgMAAAAA&#10;">
                  <v:shape id="Freeform 129" o:spid="_x0000_s1152" style="position:absolute;left:7201;top:-3022;width:68;height:103;visibility:visible;mso-wrap-style:square;v-text-anchor:top" coordsize="68,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6gdMUA&#10;AADcAAAADwAAAGRycy9kb3ducmV2LnhtbESPzWrDMBCE74G8g9hAb4mcBEzrRDHFkFDcQ2naS2+L&#10;tLFNrZWx5J+8fVUo9DjMzDfMMZ9tK0bqfeNYwXaTgCDWzjRcKfj8OK8fQfiAbLB1TAru5CE/LRdH&#10;zIyb+J3Ga6hEhLDPUEEdQpdJ6XVNFv3GdcTRu7neYoiyr6TpcYpw28pdkqTSYsNxocaOipr093Ww&#10;ChKdfg33YtxfnH6d3srBlmWwSj2s5ucDiEBz+A//tV+MgnT/BL9n4hGQp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7qB0xQAAANwAAAAPAAAAAAAAAAAAAAAAAJgCAABkcnMv&#10;ZG93bnJldi54bWxQSwUGAAAAAAQABAD1AAAAigMAAAAA&#10;" path="m34,l,104r69,l34,e" fillcolor="black" stroked="f">
                    <v:path arrowok="t" o:connecttype="custom" o:connectlocs="34,-3022;0,-2918;69,-2918;34,-3022" o:connectangles="0,0,0,0"/>
                  </v:shape>
                </v:group>
                <v:group id="Group 130" o:spid="_x0000_s1153" style="position:absolute;left:7201;top:-2120;width:68;height:104" coordorigin="7201,-2120" coordsize="68,1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QTu+cIAAADcAAAADwAAAGRycy9kb3ducmV2LnhtbERPy4rCMBTdC/MP4Q64&#10;07SjlqEaRWRGXIjgAwZ3l+baFpub0mTa+vdmIbg8nPdi1ZtKtNS40rKCeByBIM6sLjlXcDn/jr5B&#10;OI+ssbJMCh7kYLX8GCww1bbjI7Unn4sQwi5FBYX3dSqlywoy6Ma2Jg7czTYGfYBNLnWDXQg3lfyK&#10;okQaLDk0FFjTpqDsfvo3CrYddutJ/NPu77fN43qeHf72MSk1/OzXcxCeev8Wv9w7rSCZhvnhTDgC&#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0E7vnCAAAA3AAAAA8A&#10;AAAAAAAAAAAAAAAAqgIAAGRycy9kb3ducmV2LnhtbFBLBQYAAAAABAAEAPoAAACZAwAAAAA=&#10;">
                  <v:shape id="Freeform 131" o:spid="_x0000_s1154" style="position:absolute;left:7201;top:-2120;width:68;height:104;visibility:visible;mso-wrap-style:square;v-text-anchor:top" coordsize="68,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Fk48UA&#10;AADcAAAADwAAAGRycy9kb3ducmV2LnhtbESPQWsCMRSE7wX/Q3iCt5psqSJbo4i0IHioVS+9PTbP&#10;zbabl2UT17W/3ggFj8PMfMPMl72rRUdtqDxryMYKBHHhTcWlhuPh43kGIkRkg7Vn0nClAMvF4GmO&#10;ufEX/qJuH0uRIBxy1GBjbHIpQ2HJYRj7hjh5J986jEm2pTQtXhLc1fJFqal0WHFasNjQ2lLxuz87&#10;DX/nrVVmq74Pp8nm8/i+y7rqp9Z6NOxXbyAi9fER/m9vjIbpawb3M+kIyM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EWTjxQAAANwAAAAPAAAAAAAAAAAAAAAAAJgCAABkcnMv&#10;ZG93bnJldi54bWxQSwUGAAAAAAQABAD1AAAAigMAAAAA&#10;" path="m69,l,,34,104,69,e" fillcolor="black" stroked="f">
                    <v:path arrowok="t" o:connecttype="custom" o:connectlocs="69,-2120;0,-2120;34,-2016;69,-2120" o:connectangles="0,0,0,0"/>
                  </v:shape>
                </v:group>
                <v:group id="Group 132" o:spid="_x0000_s1155" style="position:absolute;left:4981;top:-5128;width:1055;height:718" coordorigin="4981,-5128" coordsize="1055,7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prVFcUAAADcAAAADwAAAGRycy9kb3ducmV2LnhtbESPQYvCMBSE78L+h/CE&#10;vWlaV2WpRhFZlz2IoC6It0fzbIvNS2liW/+9EQSPw8x8w8yXnSlFQ7UrLCuIhxEI4tTqgjMF/8fN&#10;4BuE88gaS8uk4E4OlouP3hwTbVveU3PwmQgQdgkqyL2vEildmpNBN7QVcfAutjbog6wzqWtsA9yU&#10;chRFU2mw4LCQY0XrnNLr4WYU/LbYrr7in2Z7vazv5+Nkd9rGpNRnv1vNQHjq/Dv8av9pBdPxC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Ka1RXFAAAA3AAA&#10;AA8AAAAAAAAAAAAAAAAAqgIAAGRycy9kb3ducmV2LnhtbFBLBQYAAAAABAAEAPoAAACcAwAAAAA=&#10;">
                  <v:shape id="Freeform 133" o:spid="_x0000_s1156" style="position:absolute;left:4981;top:-5128;width:1055;height:718;visibility:visible;mso-wrap-style:square;v-text-anchor:top" coordsize="1055,7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jC8MA&#10;AADcAAAADwAAAGRycy9kb3ducmV2LnhtbESPW4vCMBSE34X9D+EIvmnqlaUaxV1Y8NF6YV8PzbEt&#10;NiclibXur98Igo/DzHzDrDadqUVLzleWFYxHCQji3OqKCwWn48/wE4QPyBpry6TgQR4264/eClNt&#10;75xRewiFiBD2KSooQ2hSKX1ekkE/sg1x9C7WGQxRukJqh/cIN7WcJMlCGqw4LpTY0HdJ+fVwMwr2&#10;nT5nrt5+ZdPwO57vTn+uLY5KDfrddgkiUBfe4Vd7pxUsZlN4nolH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ejC8MAAADcAAAADwAAAAAAAAAAAAAAAACYAgAAZHJzL2Rv&#10;d25yZXYueG1sUEsFBgAAAAAEAAQA9QAAAIgDAAAAAA==&#10;" path="m,718r1055,l1055,,,,,718xe" filled="f" strokeweight=".1355mm">
                    <v:path arrowok="t" o:connecttype="custom" o:connectlocs="0,-4410;1055,-4410;1055,-5128;0,-5128;0,-4410" o:connectangles="0,0,0,0,0"/>
                  </v:shape>
                  <v:shape id="Picture 134" o:spid="_x0000_s1157" type="#_x0000_t75" style="position:absolute;left:5208;top:-4976;width:614;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j+LrEAAAA3AAAAA8AAABkcnMvZG93bnJldi54bWxEj0FrwkAUhO9C/8PyhN50o0go0VVsUWip&#10;lxrB6yP7ko3Nvg3ZNab/visIHoeZ+YZZbQbbiJ46XztWMJsmIIgLp2uuFJzy/eQNhA/IGhvHpOCP&#10;PGzWL6MVZtrd+If6Y6hEhLDPUIEJoc2k9IUhi37qWuLola6zGKLsKqk7vEW4beQ8SVJpsea4YLCl&#10;D0PF7/FqFZTnPufSp3tndl+H7fc1v5TvF6Vex8N2CSLQEJ7hR/tTK0gXC7ifiUdArv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j+LrEAAAA3AAAAA8AAAAAAAAAAAAAAAAA&#10;nwIAAGRycy9kb3ducmV2LnhtbFBLBQYAAAAABAAEAPcAAACQAwAAAAA=&#10;">
                    <v:imagedata r:id="rId74" o:title=""/>
                  </v:shape>
                  <v:shape id="Picture 135" o:spid="_x0000_s1158" type="#_x0000_t75" style="position:absolute;left:5183;top:-4824;width:662;height: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0zv/FAAAA3AAAAA8AAABkcnMvZG93bnJldi54bWxEj1FrwjAUhd+F/YdwB3uRmeq0jM4oc2zo&#10;k7LWH3Bprk1Zc1OSTOu/N4OBj4dzznc4y/VgO3EmH1rHCqaTDARx7XTLjYJj9fX8CiJEZI2dY1Jw&#10;pQDr1cNoiYV2F/6mcxkbkSAcClRgYuwLKUNtyGKYuJ44eSfnLcYkfSO1x0uC207OsiyXFltOCwZ7&#10;+jBU/5S/VoF7afJNbfbx6Gdju/2sDtV1fFLq6XF4fwMRaYj38H97pxXk8wX8nUlHQK5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V9M7/xQAAANwAAAAPAAAAAAAAAAAAAAAA&#10;AJ8CAABkcnMvZG93bnJldi54bWxQSwUGAAAAAAQABAD3AAAAkQMAAAAA&#10;">
                    <v:imagedata r:id="rId75" o:title=""/>
                  </v:shape>
                  <v:shape id="Picture 136" o:spid="_x0000_s1159" type="#_x0000_t75" style="position:absolute;left:5200;top:-4670;width:624;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TffWXGAAAA3AAAAA8AAABkcnMvZG93bnJldi54bWxEj0FrwkAUhO8F/8PyhN7qpmKDRFcpgiCW&#10;gjWl0Nsj+0xCsm/D7mqiv94VCj0OM/MNs1wPphUXcr62rOB1koAgLqyuuVTwnW9f5iB8QNbYWiYF&#10;V/KwXo2elphp2/MXXY6hFBHCPkMFVQhdJqUvKjLoJ7Yjjt7JOoMhSldK7bCPcNPKaZKk0mDNcaHC&#10;jjYVFc3xbBS8fbjbz+H30873ftPvD7MmL/JGqefx8L4AEWgI/+G/9k4rSGcpPM7EIyBX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N99ZcYAAADcAAAADwAAAAAAAAAAAAAA&#10;AACfAgAAZHJzL2Rvd25yZXYueG1sUEsFBgAAAAAEAAQA9wAAAJIDAAAAAA==&#10;">
                    <v:imagedata r:id="rId76" o:title=""/>
                  </v:shape>
                </v:group>
                <v:group id="Group 137" o:spid="_x0000_s1160" style="position:absolute;left:7667;top:-5128;width:1056;height:724" coordorigin="7667,-5128" coordsize="1056,7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u12jcYAAADcAAAADwAAAGRycy9kb3ducmV2LnhtbESPQWvCQBSE74L/YXlC&#10;b3UTa22JWUVEpQcpVAvF2yP7TEKyb0N2TeK/7xYKHoeZ+YZJ14OpRUetKy0riKcRCOLM6pJzBd/n&#10;/fM7COeRNdaWScGdHKxX41GKibY9f1F38rkIEHYJKii8bxIpXVaQQTe1DXHwrrY16INsc6lb7APc&#10;1HIWRQtpsOSwUGBD24Ky6nQzCg499puXeNcdq+v2fjm/fv4cY1LqaTJsliA8Df4R/m9/aAWL+Rv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7XaNxgAAANwA&#10;AAAPAAAAAAAAAAAAAAAAAKoCAABkcnMvZG93bnJldi54bWxQSwUGAAAAAAQABAD6AAAAnQMAAAAA&#10;">
                  <v:shape id="Freeform 138" o:spid="_x0000_s1161" style="position:absolute;left:7667;top:-5128;width:1056;height:724;visibility:visible;mso-wrap-style:square;v-text-anchor:top" coordsize="1056,7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DUh8IA&#10;AADcAAAADwAAAGRycy9kb3ducmV2LnhtbERP3WrCMBS+H/gO4Qi7GTOdiIzOKDqY7MIhUx/grDlr&#10;SpOTkmS1fXtzIezy4/tfbQZnRU8hNp4VvMwKEMSV1w3XCi7nj+dXEDEha7SeScFIETbrycMKS+2v&#10;/E39KdUih3AsUYFJqSuljJUhh3HmO+LM/frgMGUYaqkDXnO4s3JeFEvpsOHcYLCjd0NVe/pzCvaN&#10;a+unw7EdbfFjRxOOZvfVK/U4HbZvIBIN6V98d39qBctFXpvP5CMg1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0NSHwgAAANwAAAAPAAAAAAAAAAAAAAAAAJgCAABkcnMvZG93&#10;bnJldi54bWxQSwUGAAAAAAQABAD1AAAAhwMAAAAA&#10;" path="m,724r1056,l1056,,,,,724xe" filled="f" strokeweight=".1355mm">
                    <v:path arrowok="t" o:connecttype="custom" o:connectlocs="0,-4404;1056,-4404;1056,-5128;0,-5128;0,-4404" o:connectangles="0,0,0,0,0"/>
                  </v:shape>
                  <v:shape id="Picture 139" o:spid="_x0000_s1162" type="#_x0000_t75" style="position:absolute;left:7895;top:-5051;width:614;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wgmpjFAAAA3AAAAA8AAABkcnMvZG93bnJldi54bWxEj09rwkAUxO8Fv8PyhN7qJqWIRjch2gq9&#10;SPEPnp/ZZxLMvg27W02/fbdQ8DjMzG+YZTGYTtzI+daygnSSgCCurG65VnA8bF5mIHxA1thZJgU/&#10;5KHIR09LzLS9845u+1CLCGGfoYImhD6T0lcNGfQT2xNH72KdwRClq6V2eI9w08nXJJlKgy3HhQZ7&#10;WjdUXfffRsHXZfVRntOZ3eL76eSk3mxp3in1PB7KBYhAQ3iE/9ufWsH0bQ5/Z+IRkPk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MIJqYxQAAANwAAAAPAAAAAAAAAAAAAAAA&#10;AJ8CAABkcnMvZG93bnJldi54bWxQSwUGAAAAAAQABAD3AAAAkQMAAAAA&#10;">
                    <v:imagedata r:id="rId77" o:title=""/>
                  </v:shape>
                  <v:shape id="Picture 140" o:spid="_x0000_s1163" type="#_x0000_t75" style="position:absolute;left:8050;top:-4896;width:288;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3BexHCAAAA3AAAAA8AAABkcnMvZG93bnJldi54bWxETz1rwzAQ3QP5D+IK3RK5oQ3GjWxCINCh&#10;S+0mznhYV8uJdTKWGrv/vhoKHR/ve1fMthd3Gn3nWMHTOgFB3DjdcavgszquUhA+IGvsHZOCH/JQ&#10;5MvFDjPtJv6gexlaEUPYZ6jAhDBkUvrGkEW/dgNx5L7caDFEOLZSjzjFcNvLTZJspcWOY4PBgQ6G&#10;mlv5bRXoMnjzbM1eXypbX9+H07lOe6UeH+b9K4hAc/gX/7nftILtS5wfz8QjIPN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dwXsRwgAAANwAAAAPAAAAAAAAAAAAAAAAAJ8C&#10;AABkcnMvZG93bnJldi54bWxQSwUGAAAAAAQABAD3AAAAjgMAAAAA&#10;">
                    <v:imagedata r:id="rId78" o:title=""/>
                  </v:shape>
                  <v:shape id="Picture 141" o:spid="_x0000_s1164" type="#_x0000_t75" style="position:absolute;left:7781;top:-4742;width:427;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q0lPCAAAA3AAAAA8AAABkcnMvZG93bnJldi54bWxEj0GLwjAUhO+C/yE8YW82VVCkGkUEocdV&#10;t+Lx0bxtyzYvJUm1u7/eCMIeh5n5htnsBtOKOznfWFYwS1IQxKXVDVcKvi7H6QqED8gaW8uk4Jc8&#10;7Lbj0QYzbR98ovs5VCJC2GeooA6hy6T0ZU0GfWI74uh9W2cwROkqqR0+Ity0cp6mS2mw4bhQY0eH&#10;msqfc28U4Py22h/6HPu//FpQrwt3/CyU+pgM+zWIQEP4D7/buVawXMzgdSYeAbl9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xatJTwgAAANwAAAAPAAAAAAAAAAAAAAAAAJ8C&#10;AABkcnMvZG93bnJldi54bWxQSwUGAAAAAAQABAD3AAAAjgMAAAAA&#10;">
                    <v:imagedata r:id="rId79" o:title=""/>
                  </v:shape>
                  <v:shape id="Picture 142" o:spid="_x0000_s1165" type="#_x0000_t75" style="position:absolute;left:8209;top:-4740;width:394;height:6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tX1RzDAAAA3AAAAA8AAABkcnMvZG93bnJldi54bWxEj1uLwjAUhN+F/Q/hLPim6XopSzWKFATB&#10;B6+wPh6as03Z5qQ0Wa3/3giCj8PMfMPMl52txZVaXzlW8DVMQBAXTldcKjif1oNvED4ga6wdk4I7&#10;eVguPnpzzLS78YGux1CKCGGfoQITQpNJ6QtDFv3QNcTR+3WtxRBlW0rd4i3CbS1HSZJKixXHBYMN&#10;5YaKv+O/VeDWyXbMk8vqkNN+87NLK2vSXKn+Z7eagQjUhXf41d5oBel0BM8z8QjIx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1fVHMMAAADcAAAADwAAAAAAAAAAAAAAAACf&#10;AgAAZHJzL2Rvd25yZXYueG1sUEsFBgAAAAAEAAQA9wAAAI8DAAAAAA==&#10;">
                    <v:imagedata r:id="rId80" o:title=""/>
                  </v:shape>
                  <v:shape id="Picture 143" o:spid="_x0000_s1166" type="#_x0000_t75" style="position:absolute;left:7886;top:-4591;width:624;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efDvFAAAA3AAAAA8AAABkcnMvZG93bnJldi54bWxEj0trwzAQhO+B/gexhd5iuS41xY1iQiFQ&#10;6CXN49DbYm39iLQylhq7+fVRIJDjMDPfMItyskacaPCtYwXPSQqCuHK65VrBfreev4HwAVmjcUwK&#10;/slDuXyYLbDQbuRvOm1DLSKEfYEKmhD6QkpfNWTRJ64njt6vGyyGKIda6gHHCLdGZmmaS4stx4UG&#10;e/poqDpu/6yC9bn7Mf2X6zJ9SDfTOcfOjKjU0+O0egcRaAr38K39qRXkry9wPROPgFx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I3nw7xQAAANwAAAAPAAAAAAAAAAAAAAAA&#10;AJ8CAABkcnMvZG93bnJldi54bWxQSwUGAAAAAAQABAD3AAAAkQMAAAAA&#10;">
                    <v:imagedata r:id="rId81" o:title=""/>
                  </v:shape>
                </v:group>
                <v:group id="Group 144" o:spid="_x0000_s1167" style="position:absolute;left:7211;top:-4343;width:912;height:781" coordorigin="7211,-4343" coordsize="912,7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n5n4nxgAAANwA&#10;AAAPAAAAAAAAAAAAAAAAAKoCAABkcnMvZG93bnJldi54bWxQSwUGAAAAAAQABAD6AAAAnQMAAAAA&#10;">
                  <v:shape id="Freeform 145" o:spid="_x0000_s1168" style="position:absolute;left:7211;top:-4343;width:912;height:781;visibility:visible;mso-wrap-style:square;v-text-anchor:top" coordsize="912,7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98TMYA&#10;AADcAAAADwAAAGRycy9kb3ducmV2LnhtbESPQWvCQBSE7wX/w/IEL0U3CkqJ2Yhogz20h6oHj4/s&#10;Mwlm34bsVjf99d1CocdhZr5hsk0wrbhT7xrLCuazBARxaXXDlYLzqZi+gHAeWWNrmRQM5GCTj54y&#10;TLV98Cfdj74SEcIuRQW1910qpStrMuhmtiOO3tX2Bn2UfSV1j48IN61cJMlKGmw4LtTY0a6m8nb8&#10;Mgo+XsswLC7h/bwvku8DPg+Fme+UmozDdg3CU/D/4b/2m1awWi7h90w8AjL/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98TMYAAADcAAAADwAAAAAAAAAAAAAAAACYAgAAZHJz&#10;L2Rvd25yZXYueG1sUEsFBgAAAAAEAAQA9QAAAIsDAAAAAA==&#10;" path="m912,l,781e" filled="f" strokeweight=".1355mm">
                    <v:path arrowok="t" o:connecttype="custom" o:connectlocs="912,-4343;0,-3562" o:connectangles="0,0"/>
                  </v:shape>
                </v:group>
                <v:group id="Group 146" o:spid="_x0000_s1169" style="position:absolute;left:8094;top:-4404;width:101;height:94" coordorigin="8094,-4404" coordsize="10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HhFy8QAAADcAAAA&#10;DwAAAAAAAAAAAAAAAACqAgAAZHJzL2Rvd25yZXYueG1sUEsFBgAAAAAEAAQA+gAAAJsDAAAAAA==&#10;">
                  <v:shape id="Freeform 147" o:spid="_x0000_s1170" style="position:absolute;left:8094;top:-4404;width:101;height:94;visibility:visible;mso-wrap-style:square;v-text-anchor:top" coordsize="101,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Y+8YA&#10;AADcAAAADwAAAGRycy9kb3ducmV2LnhtbESPT2sCMRTE7wW/Q3iF3jRbpf5ZjaJCqSClqHvw+Ng8&#10;N6ubl2WT6vrtG0HocZiZ3zCzRWsrcaXGl44VvPcSEMS50yUXCrLDZ3cMwgdkjZVjUnAnD4t552WG&#10;qXY33tF1HwoRIexTVGBCqFMpfW7Iou+5mjh6J9dYDFE2hdQN3iLcVrKfJENpseS4YLCmtaH8sv+1&#10;Cta7ySqrv89bef8yKxqUx8FPtlHq7bVdTkEEasN/+NneaAXDjxE8zsQjIO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8Y+8YAAADcAAAADwAAAAAAAAAAAAAAAACYAgAAZHJz&#10;L2Rvd25yZXYueG1sUEsFBgAAAAAEAAQA9QAAAIsDAAAAAA==&#10;" path="m101,l,41,44,94,101,e" fillcolor="black" stroked="f">
                    <v:path arrowok="t" o:connecttype="custom" o:connectlocs="101,-4404;0,-4363;44,-4310;101,-4404" o:connectangles="0,0,0,0"/>
                  </v:shape>
                </v:group>
                <v:group id="Group 148" o:spid="_x0000_s1171" style="position:absolute;left:7139;top:-3594;width:102;height:94" coordorigin="7139,-3594" coordsize="102,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ardCLCAAAA3AAAAA8A&#10;AAAAAAAAAAAAAAAAqgIAAGRycy9kb3ducmV2LnhtbFBLBQYAAAAABAAEAPoAAACZAwAAAAA=&#10;">
                  <v:shape id="Freeform 149" o:spid="_x0000_s1172" style="position:absolute;left:7139;top:-3594;width:102;height:94;visibility:visible;mso-wrap-style:square;v-text-anchor:top" coordsize="102,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VsLscA&#10;AADcAAAADwAAAGRycy9kb3ducmV2LnhtbESPT2vCQBTE74V+h+UVvJS6qWCwqZtQpKLYg6i99PbI&#10;vvwh2bchu2rMp3cLhR6HmfkNs8wG04oL9a62rOB1GoEgzq2uuVTwfVq/LEA4j6yxtUwKbuQgSx8f&#10;lphoe+UDXY6+FAHCLkEFlfddIqXLKzLoprYjDl5he4M+yL6UusdrgJtWzqIolgZrDgsVdrSqKG+O&#10;Z6PgefczrgocN6f4c18UTaPHr0YrNXkaPt5BeBr8f/ivvdUK4vkb/J4JR0Cm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TFbC7HAAAA3AAAAA8AAAAAAAAAAAAAAAAAmAIAAGRy&#10;cy9kb3ducmV2LnhtbFBLBQYAAAAABAAEAPUAAACMAwAAAAA=&#10;" path="m56,l,94,102,53,56,e" fillcolor="black" stroked="f">
                    <v:path arrowok="t" o:connecttype="custom" o:connectlocs="56,-3594;0,-3500;102,-3541;56,-3594" o:connectangles="0,0,0,0"/>
                  </v:shape>
                </v:group>
                <v:group id="Group 150" o:spid="_x0000_s1173" style="position:absolute;left:4837;top:-2926;width:767;height:862" coordorigin="4837,-2926" coordsize="767,8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rGymcIAAADcAAAADwAAAGRycy9kb3ducmV2LnhtbERPTYvCMBC9C/6HMII3&#10;TbuLRapRRHYXDyJYFxZvQzO2xWZSmmxb/705CB4f73u9HUwtOmpdZVlBPI9AEOdWV1wo+L18z5Yg&#10;nEfWWFsmBQ9ysN2MR2tMte35TF3mCxFC2KWooPS+SaV0eUkG3dw2xIG72dagD7AtpG6xD+Gmlh9R&#10;lEiDFYeGEhval5Tfs3+j4KfHfvcZf3XH+23/uF4Wp79jTEpNJ8NuBcLT4N/il/ugFSRJmB/OhCM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axspnCAAAA3AAAAA8A&#10;AAAAAAAAAAAAAAAAqgIAAGRycy9kb3ducmV2LnhtbFBLBQYAAAAABAAEAPoAAACZAwAAAAA=&#10;">
                  <v:shape id="Freeform 151" o:spid="_x0000_s1174" style="position:absolute;left:4837;top:-2926;width:767;height:862;visibility:visible;mso-wrap-style:square;v-text-anchor:top" coordsize="767,8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XhCMUA&#10;AADcAAAADwAAAGRycy9kb3ducmV2LnhtbESPQWvCQBSE74L/YXlCb7pJwCCpq0hFCD2Uqi14fGSf&#10;2bTZtyG7jfHfu4VCj8PMfMOst6NtxUC9bxwrSBcJCOLK6YZrBR/nw3wFwgdkja1jUnAnD9vNdLLG&#10;QrsbH2k4hVpECPsCFZgQukJKXxmy6BeuI47e1fUWQ5R9LXWPtwi3rcySJJcWG44LBjt6MVR9n36s&#10;guvucszKz1Amb3tz+Vq+Lof3VafU02zcPYMINIb/8F+71AryPIXfM/EIyM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eEIxQAAANwAAAAPAAAAAAAAAAAAAAAAAJgCAABkcnMv&#10;ZG93bnJldi54bWxQSwUGAAAAAAQABAD1AAAAigMAAAAA&#10;" path="m,862r767,l767,,,,,862e" stroked="f">
                    <v:path arrowok="t" o:connecttype="custom" o:connectlocs="0,-2064;767,-2064;767,-2926;0,-2926;0,-2064" o:connectangles="0,0,0,0,0"/>
                  </v:shape>
                </v:group>
                <v:group id="Group 152" o:spid="_x0000_s1175" style="position:absolute;left:4837;top:-2926;width:767;height:862" coordorigin="4837,-2926" coordsize="767,8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S+JdcQAAADcAAAADwAAAGRycy9kb3ducmV2LnhtbESPQYvCMBSE7wv+h/CE&#10;va1pXSxSjSKisgcRVgXx9miebbF5KU1s67/fCMIeh5n5hpkve1OJlhpXWlYQjyIQxJnVJecKzqft&#10;1xSE88gaK8uk4EkOlovBxxxTbTv+pfbocxEg7FJUUHhfp1K6rCCDbmRr4uDdbGPQB9nkUjfYBbip&#10;5DiKEmmw5LBQYE3rgrL78WEU7DrsVt/xpt3fb+vn9TQ5XPYxKfU57FczEJ56/x9+t3+0giQZw+t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S+JdcQAAADcAAAA&#10;DwAAAAAAAAAAAAAAAACqAgAAZHJzL2Rvd25yZXYueG1sUEsFBgAAAAAEAAQA+gAAAJsDAAAAAA==&#10;">
                  <v:shape id="Freeform 153" o:spid="_x0000_s1176" style="position:absolute;left:4837;top:-2926;width:767;height:862;visibility:visible;mso-wrap-style:square;v-text-anchor:top" coordsize="767,8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m/r8gA&#10;AADcAAAADwAAAGRycy9kb3ducmV2LnhtbESPQWvCQBSE7wX/w/IKvZS6sYUg0VVUEKWlBK0evL1m&#10;n0k0+zZktyb+e1coeBxm5htmPO1MJS7UuNKygkE/AkGcWV1yrmD3s3wbgnAeWWNlmRRcycF00nsa&#10;Y6Jtyxu6bH0uAoRdggoK7+tESpcVZND1bU0cvKNtDPogm1zqBtsAN5V8j6JYGiw5LBRY06Kg7Lz9&#10;MwpW38f57yY9fb5+pevFKd23y8N8ptTLczcbgfDU+Uf4v73WCuL4A+5nwhGQkx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cOb+vyAAAANwAAAAPAAAAAAAAAAAAAAAAAJgCAABk&#10;cnMvZG93bnJldi54bWxQSwUGAAAAAAQABAD1AAAAjQMAAAAA&#10;" path="m,862r767,l767,,,,,862xe" filled="f" strokeweight=".1355mm">
                    <v:path arrowok="t" o:connecttype="custom" o:connectlocs="0,-2064;767,-2064;767,-2926;0,-2926;0,-2064" o:connectangles="0,0,0,0,0"/>
                  </v:shape>
                  <v:shape id="Picture 154" o:spid="_x0000_s1177" type="#_x0000_t75" style="position:absolute;left:5018;top:-2855;width:413;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L5roLGAAAA3AAAAA8AAABkcnMvZG93bnJldi54bWxEj91qwkAUhO8LvsNyhN7pptIGSd1IbS2E&#10;4oWxPsAhe/JDsmdjdtW0T98VhF4OM/MNs1qPphMXGlxjWcHTPAJBXFjdcKXg+P05W4JwHlljZ5kU&#10;/JCDdTp5WGGi7ZVzuhx8JQKEXYIKau/7REpX1GTQzW1PHLzSDgZ9kEMl9YDXADedXERRLA02HBZq&#10;7Om9pqI9nI2Cr+3Hcf/LZblr2uyUv2wWeZcZpR6n49srCE+j/w/f25lWEMfPcDsTjoBM/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vmugsYAAADcAAAADwAAAAAAAAAAAAAA&#10;AACfAgAAZHJzL2Rvd25yZXYueG1sUEsFBgAAAAAEAAQA9wAAAJIDAAAAAA==&#10;">
                    <v:imagedata r:id="rId82" o:title=""/>
                  </v:shape>
                  <v:shape id="Picture 155" o:spid="_x0000_s1178" type="#_x0000_t75" style="position:absolute;left:5095;top:-2702;width:259;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jRrTEAAAA3AAAAA8AAABkcnMvZG93bnJldi54bWxEj0FrwkAUhO9C/8PyCr3ppkKDja7B2qZo&#10;b7WC10f2mQ3Jvg3Zjab/3i0UPA4z8w2zykfbigv1vnas4HmWgCAuna65UnD8KaYLED4ga2wdk4Jf&#10;8pCvHyYrzLS78jddDqESEcI+QwUmhC6T0peGLPqZ64ijd3a9xRBlX0nd4zXCbSvnSZJKizXHBYMd&#10;bQ2VzWGwCuqN+Ui7wn++F/vT/u11aMLXkCj19DhuliACjeEe/m/vtII0fYG/M/EIyPU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ljRrTEAAAA3AAAAA8AAAAAAAAAAAAAAAAA&#10;nwIAAGRycy9kb3ducmV2LnhtbFBLBQYAAAAABAAEAPcAAACQAwAAAAA=&#10;">
                    <v:imagedata r:id="rId83" o:title=""/>
                  </v:shape>
                  <v:shape id="Picture 156" o:spid="_x0000_s1179" type="#_x0000_t75" style="position:absolute;left:4979;top:-2549;width:490;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GtH+LDAAAA3AAAAA8AAABkcnMvZG93bnJldi54bWxEj0GLwjAUhO+C/yE8wZumK1ila5RSVBT2&#10;YncRj4/mbVu2eSlN1PrvjbDgcZiZb5jVpjeNuFHnassKPqYRCOLC6ppLBT/fu8kShPPIGhvLpOBB&#10;Djbr4WCFibZ3PtEt96UIEHYJKqi8bxMpXVGRQTe1LXHwfm1n0AfZlVJ3eA9w08hZFMXSYM1hocKW&#10;soqKv/xqFCw4W17Sr+PxbOQ+uqZlv51nJ6XGoz79BOGp9+/wf/ugFcRxDK8z4QjI9R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a0f4sMAAADcAAAADwAAAAAAAAAAAAAAAACf&#10;AgAAZHJzL2Rvd25yZXYueG1sUEsFBgAAAAAEAAQA9wAAAI8DAAAAAA==&#10;">
                    <v:imagedata r:id="rId84" o:title=""/>
                  </v:shape>
                  <v:shape id="Picture 157" o:spid="_x0000_s1180" type="#_x0000_t75" style="position:absolute;left:4912;top:-2395;width:634;height:8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J+1TFAAAA3AAAAA8AAABkcnMvZG93bnJldi54bWxEj0FrwkAUhO8F/8PyBC9FNwomEl1FKtIe&#10;LKVR8PrIPpNg9m2aXWP8926h0OMwM98wq01vatFR6yrLCqaTCARxbnXFhYLTcT9egHAeWWNtmRQ8&#10;yMFmPXhZYartnb+py3whAoRdigpK75tUSpeXZNBNbEMcvIttDfog20LqFu8Bbmo5i6JYGqw4LJTY&#10;0FtJ+TW7GQWcJa/z44Fu0zryn7uv7pyYn3elRsN+uwThqff/4b/2h1YQxwn8nglHQK6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1CftUxQAAANwAAAAPAAAAAAAAAAAAAAAA&#10;AJ8CAABkcnMvZG93bnJldi54bWxQSwUGAAAAAAQABAD3AAAAkQMAAAAA&#10;">
                    <v:imagedata r:id="rId85" o:title=""/>
                  </v:shape>
                  <v:shape id="Picture 158" o:spid="_x0000_s1181" type="#_x0000_t75" style="position:absolute;left:5083;top:-2243;width:331;height:6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j0xTCAAAA3AAAAA8AAABkcnMvZG93bnJldi54bWxET02LwjAQvQv+hzCCF9FUKWWppkUEwUVZ&#10;WF3wOjRjW2wmpcna6q83h4U9Pt73Jh9MIx7UudqyguUiAkFcWF1zqeDnsp9/gHAeWWNjmRQ8yUGe&#10;jUcbTLXt+ZseZ1+KEMIuRQWV920qpSsqMugWtiUO3M12Bn2AXSl1h30IN41cRVEiDdYcGipsaVdR&#10;cT//GgWzODk5c9oN5dflejzoPn5Fn7FS08mwXYPwNPh/8Z/7oBUkSVgbzoQjILM3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wY9MUwgAAANwAAAAPAAAAAAAAAAAAAAAAAJ8C&#10;AABkcnMvZG93bnJldi54bWxQSwUGAAAAAAQABAD3AAAAjgMAAAAA&#10;">
                    <v:imagedata r:id="rId86" o:title=""/>
                  </v:shape>
                </v:group>
                <v:group id="Group 159" o:spid="_x0000_s1182" style="position:absolute;left:5699;top:-2256;width:289;height:2" coordorigin="5699,-2256" coordsize="28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4sbBMUAAADcAAAADwAAAGRycy9kb3ducmV2LnhtbESPT2vCQBTE7wW/w/KE&#10;3uomlgaNriKi4kEK/gHx9sg+k2D2bciuSfz23UKhx2FmfsPMl72pREuNKy0riEcRCOLM6pJzBZfz&#10;9mMCwnlkjZVlUvAiB8vF4G2OqbYdH6k9+VwECLsUFRTe16mULivIoBvZmjh4d9sY9EE2udQNdgFu&#10;KjmOokQaLDksFFjTuqDscXoaBbsOu9VnvGkPj/v6dTt/fV8PMSn1PuxXMxCeev8f/mvvtYIkmcL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eLGwTFAAAA3AAA&#10;AA8AAAAAAAAAAAAAAAAAqgIAAGRycy9kb3ducmV2LnhtbFBLBQYAAAAABAAEAPoAAACcAwAAAAA=&#10;">
                  <v:shape id="Freeform 160" o:spid="_x0000_s1183" style="position:absolute;left:5699;top:-2256;width:289;height:2;visibility:visible;mso-wrap-style:square;v-text-anchor:top" coordsize="28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XxcAA&#10;AADcAAAADwAAAGRycy9kb3ducmV2LnhtbERPy4rCMBTdC/5DuII7TXWhYzWKCIKgDPgCl9fm2hab&#10;m5JErX79ZCHM8nDes0VjKvEk50vLCgb9BARxZnXJuYLTcd37AeEDssbKMil4k4fFvN2aYarti/f0&#10;PIRcxBD2KSooQqhTKX1WkEHftzVx5G7WGQwRulxqh68Ybio5TJKRNFhybCiwplVB2f3wMApogGa3&#10;cbvfyWpbnsfych3Kz1apbqdZTkEEasK/+OveaAWjcZwfz8QjIOd/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MXxcAAAADcAAAADwAAAAAAAAAAAAAAAACYAgAAZHJzL2Rvd25y&#10;ZXYueG1sUEsFBgAAAAAEAAQA9QAAAIUDAAAAAA==&#10;" path="m,l289,e" filled="f" strokeweight=".1355mm">
                    <v:path arrowok="t" o:connecttype="custom" o:connectlocs="0,0;289,0" o:connectangles="0,0"/>
                  </v:shape>
                </v:group>
                <v:group id="Group 161" o:spid="_x0000_s1184" style="position:absolute;left:5604;top:-2291;width:104;height:70" coordorigin="5604,-2291" coordsize="104,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CSB38YAAADcAAAADwAAAGRycy9kb3ducmV2LnhtbESPT2vCQBTE74V+h+UV&#10;ejObtGglZhWRtvQQBLUg3h7ZZxLMvg3Zbf58e7dQ6HGYmd8w2WY0jeipc7VlBUkUgyAurK65VPB9&#10;+pgtQTiPrLGxTAomcrBZPz5kmGo78IH6oy9FgLBLUUHlfZtK6YqKDLrItsTBu9rOoA+yK6XucAhw&#10;08iXOF5IgzWHhQpb2lVU3I4/RsHngMP2NXnv89t1N11O8/05T0ip56dxuwLhafT/4b/2l1aweEvg&#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8JIHfxgAAANwA&#10;AAAPAAAAAAAAAAAAAAAAAKoCAABkcnMvZG93bnJldi54bWxQSwUGAAAAAAQABAD6AAAAnQMAAAAA&#10;">
                  <v:shape id="Freeform 162" o:spid="_x0000_s1185" style="position:absolute;left:5604;top:-2291;width:104;height:70;visibility:visible;mso-wrap-style:square;v-text-anchor:top" coordsize="10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rOgtcAA&#10;AADcAAAADwAAAGRycy9kb3ducmV2LnhtbERPy2rDMBC8F/oPYgu9Neu6ISlOlFAChZwKeUCui7W1&#10;TKSVsdTY+fsqEMhthnkxy/XonbpwH9sgGt4nBSiWOphWGg3Hw/fbJ6iYSAy5IKzhyhHWq+enJVUm&#10;DLLjyz41KpdIrEiDTamrEGNt2VOchI4la7+h95Qy7Rs0PQ253Dssi2KGnlrJC5Y63liuz/s/r+HH&#10;Njh87Eo3uPYwzRA34YRav76MXwtQicf0MN/TW6NhNi/hdiYfAVz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rOgtcAAAADcAAAADwAAAAAAAAAAAAAAAACYAgAAZHJzL2Rvd25y&#10;ZXYueG1sUEsFBgAAAAAEAAQA9QAAAIUDAAAAAA==&#10;" path="m104,l,35,104,70,104,e" fillcolor="black" stroked="f">
                    <v:path arrowok="t" o:connecttype="custom" o:connectlocs="104,-2291;0,-2256;104,-2221;104,-2291" o:connectangles="0,0,0,0"/>
                  </v:shape>
                </v:group>
                <v:group id="Group 163" o:spid="_x0000_s1186" style="position:absolute;left:5988;top:-2256;width:2;height:145" coordorigin="5988,-2256" coordsize="2,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7q6M8UAAADcAAAADwAAAGRycy9kb3ducmV2LnhtbESPQYvCMBSE78L+h/CE&#10;vWnaFXWpRhFxlz2IoC6It0fzbIvNS2liW/+9EQSPw8x8w8yXnSlFQ7UrLCuIhxEI4tTqgjMF/8ef&#10;wTcI55E1lpZJwZ0cLBcfvTkm2ra8p+bgMxEg7BJUkHtfJVK6NCeDbmgr4uBdbG3QB1lnUtfYBrgp&#10;5VcUTaTBgsNCjhWtc0qvh5tR8NtiuxrFm2Z7vazv5+N4d9rGpNRnv1vNQHjq/Dv8av9pBZPpC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O6ujPFAAAA3AAA&#10;AA8AAAAAAAAAAAAAAAAAqgIAAGRycy9kb3ducmV2LnhtbFBLBQYAAAAABAAEAPoAAACcAwAAAAA=&#10;">
                  <v:shape id="Freeform 164" o:spid="_x0000_s1187" style="position:absolute;left:5988;top:-2256;width:2;height:145;visibility:visible;mso-wrap-style:square;v-text-anchor:top" coordsize="2,1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FoDMYA&#10;AADcAAAADwAAAGRycy9kb3ducmV2LnhtbESPT2vCQBTE74LfYXmCt7oxWJXoKioEpBTEfwdvj+xr&#10;Epp9G7OrSb99t1DwOMzMb5jlujOVeFLjSssKxqMIBHFmdcm5gss5fZuDcB5ZY2WZFPyQg/Wq31ti&#10;om3LR3qefC4ChF2CCgrv60RKlxVk0I1sTRy8L9sY9EE2udQNtgFuKhlH0VQaLDksFFjTrqDs+/Qw&#10;CtpDvY3j1N/Tz8v73n3cxvf4cFVqOOg2CxCeOv8K/7f3WsF0NoG/M+EI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UFoDMYAAADcAAAADwAAAAAAAAAAAAAAAACYAgAAZHJz&#10;L2Rvd25yZXYueG1sUEsFBgAAAAAEAAQA9QAAAIsDAAAAAA==&#10;" path="m,l,145e" filled="f" strokeweight=".1355mm">
                    <v:path arrowok="t" o:connecttype="custom" o:connectlocs="0,-2256;0,-2111" o:connectangles="0,0"/>
                  </v:shape>
                </v:group>
                <v:group id="Group 165" o:spid="_x0000_s1188" style="position:absolute;left:5953;top:-2120;width:70;height:104" coordorigin="5953,-2120" coordsize="70,1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x+H3MUAAADcAAAADwAAAGRycy9kb3ducmV2LnhtbESPQYvCMBSE78L+h/CE&#10;vWnaXdSlGkXEXTyIoC6It0fzbIvNS2liW/+9EQSPw8x8w8wWnSlFQ7UrLCuIhxEI4tTqgjMF/8ff&#10;wQ8I55E1lpZJwZ0cLOYfvRkm2ra8p+bgMxEg7BJUkHtfJVK6NCeDbmgr4uBdbG3QB1lnUtfYBrgp&#10;5VcUjaXBgsNCjhWtckqvh5tR8Ndiu/yO1832elndz8fR7rSNSanPfrecgvDU+Xf41d5oBePJC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Mfh9zFAAAA3AAA&#10;AA8AAAAAAAAAAAAAAAAAqgIAAGRycy9kb3ducmV2LnhtbFBLBQYAAAAABAAEAPoAAACcAwAAAAA=&#10;">
                  <v:shape id="Freeform 166" o:spid="_x0000_s1189" style="position:absolute;left:5953;top:-2120;width:70;height:104;visibility:visible;mso-wrap-style:square;v-text-anchor:top" coordsize="70,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BSscQA&#10;AADcAAAADwAAAGRycy9kb3ducmV2LnhtbESPQWsCMRSE7wX/Q3hCL0Wz9rAtq1GkVLAgZd2K58fm&#10;uVncvIRN1PXfN0Khx2FmvmEWq8F24kp9aB0rmE0zEMS10y03Cg4/m8k7iBCRNXaOScGdAqyWo6cF&#10;FtrdeE/XKjYiQTgUqMDE6AspQ23IYpg6T5y8k+stxiT7RuoebwluO/maZbm02HJaMOjpw1B9ri5W&#10;wVf1aY5rf8SX2a4Md76U3ydfKvU8HtZzEJGG+B/+a2+1gvwth8eZdAT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wUrHEAAAA3AAAAA8AAAAAAAAAAAAAAAAAmAIAAGRycy9k&#10;b3ducmV2LnhtbFBLBQYAAAAABAAEAPUAAACJAwAAAAA=&#10;" path="m70,l,,35,104,70,e" fillcolor="black" stroked="f">
                    <v:path arrowok="t" o:connecttype="custom" o:connectlocs="70,-2120;0,-2120;35,-2016;70,-2120" o:connectangles="0,0,0,0"/>
                  </v:shape>
                </v:group>
                <v:group id="Group 167" o:spid="_x0000_s1190" style="position:absolute;left:3973;top:-2877;width:576;height:717" coordorigin="3973,-2877" coordsize="576,7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cgbwwxgAAANwA&#10;AAAPAAAAAAAAAAAAAAAAAKoCAABkcnMvZG93bnJldi54bWxQSwUGAAAAAAQABAD6AAAAnQMAAAAA&#10;">
                  <v:shape id="Freeform 168" o:spid="_x0000_s1191" style="position:absolute;left:3973;top:-2877;width:576;height:717;visibility:visible;mso-wrap-style:square;v-text-anchor:top" coordsize="57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iPNMIA&#10;AADcAAAADwAAAGRycy9kb3ducmV2LnhtbERPy4rCMBTdC/MP4Q64EU11oUM1igwjuBrwwYC7a3NN&#10;a5ub2kTt+PVmIbg8nPds0dpK3KjxhWMFw0ECgjhzumCjYL9b9b9A+ICssXJMCv7Jw2L+0Zlhqt2d&#10;N3TbBiNiCPsUFeQh1KmUPsvJoh+4mjhyJ9dYDBE2RuoG7zHcVnKUJGNpseDYkGNN3zll5fZqFXhz&#10;LP3j92rq3s/foVyfLzt3uCjV/WyXUxCB2vAWv9xrrWA8iWvjmXgE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iI80wgAAANwAAAAPAAAAAAAAAAAAAAAAAJgCAABkcnMvZG93&#10;bnJldi54bWxQSwUGAAAAAAQABAD1AAAAhwMAAAAA&#10;" path="m314,l248,1,188,5,111,15,52,30,,69,,645r2,8l57,688r64,15l201,714r61,3l295,716r63,-2l441,705r65,-14l562,667r14,-21l576,69,519,28,456,12,375,3,314,e" stroked="f">
                    <v:path arrowok="t" o:connecttype="custom" o:connectlocs="314,-2877;248,-2876;188,-2872;111,-2862;52,-2847;0,-2808;0,-2232;2,-2224;57,-2189;121,-2174;201,-2163;262,-2160;295,-2161;358,-2163;441,-2172;506,-2186;562,-2210;576,-2231;576,-2808;519,-2849;456,-2865;375,-2874;314,-2877" o:connectangles="0,0,0,0,0,0,0,0,0,0,0,0,0,0,0,0,0,0,0,0,0,0,0"/>
                  </v:shape>
                </v:group>
                <v:group id="Group 169" o:spid="_x0000_s1192" style="position:absolute;left:3973;top:-2877;width:576;height:717" coordorigin="3973,-2877" coordsize="576,7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lKN2cYAAADcAAAADwAAAGRycy9kb3ducmV2LnhtbESPQWvCQBSE7wX/w/IE&#10;b3UTxWijq4jY0kMoVAult0f2mQSzb0N2TeK/dwuFHoeZ+YbZ7AZTi45aV1lWEE8jEMS51RUXCr7O&#10;r88rEM4ja6wtk4I7OdhtR08bTLXt+ZO6ky9EgLBLUUHpfZNK6fKSDLqpbYiDd7GtQR9kW0jdYh/g&#10;ppazKEqkwYrDQokNHUrKr6ebUfDWY7+fx8cuu14O95/z4uM7i0mpyXjYr0F4Gvx/+K/9rhUkyxf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CUo3ZxgAAANwA&#10;AAAPAAAAAAAAAAAAAAAAAKoCAABkcnMvZG93bnJldi54bWxQSwUGAAAAAAQABAD6AAAAnQMAAAAA&#10;">
                  <v:shape id="Freeform 170" o:spid="_x0000_s1193" style="position:absolute;left:3973;top:-2877;width:576;height:717;visibility:visible;mso-wrap-style:square;v-text-anchor:top" coordsize="57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b348IA&#10;AADcAAAADwAAAGRycy9kb3ducmV2LnhtbERPTWvCQBC9F/oflil4azYWDJpmI7ZFkJSCGnMfstMk&#10;bXY2ZFeN/949FHp8vO9sPZleXGh0nWUF8ygGQVxb3XGj4FRun5cgnEfW2FsmBTdysM4fHzJMtb3y&#10;gS5H34gQwi5FBa33Qyqlq1sy6CI7EAfu244GfYBjI/WI1xBuevkSx4k02HFoaHGg95bq3+PZKNBv&#10;xY/73J6+ihVV1f6jLBZVmSg1e5o2ryA8Tf5f/OfeaQXJMswPZ8IRk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VvfjwgAAANwAAAAPAAAAAAAAAAAAAAAAAJgCAABkcnMvZG93&#10;bnJldi54bWxQSwUGAAAAAAQABAD1AAAAhwMAAAAA&#10;" path="m,70l,645r2,8l57,688r64,15l201,714r61,3l295,716r63,-2l441,705r65,-14l562,667,576,70r-2,-8l519,28,456,12,375,3,314,,281,,218,3r-83,8l70,25,14,48,,70xe" filled="f" strokeweight=".1355mm">
                    <v:path arrowok="t" o:connecttype="custom" o:connectlocs="0,-2807;0,-2232;2,-2224;57,-2189;121,-2174;201,-2163;262,-2160;295,-2161;358,-2163;441,-2172;506,-2186;562,-2210;576,-2807;574,-2815;519,-2849;456,-2865;375,-2874;314,-2877;281,-2877;218,-2874;135,-2866;70,-2852;14,-2829;0,-2807" o:connectangles="0,0,0,0,0,0,0,0,0,0,0,0,0,0,0,0,0,0,0,0,0,0,0,0"/>
                  </v:shape>
                </v:group>
                <v:group id="Group 171" o:spid="_x0000_s1194" style="position:absolute;left:3973;top:-2807;width:576;height:72" coordorigin="3973,-2807" coordsize="57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fHx+MQAAADcAAAA&#10;DwAAAAAAAAAAAAAAAACqAgAAZHJzL2Rvd25yZXYueG1sUEsFBgAAAAAEAAQA+gAAAJsDAAAAAA==&#10;">
                  <v:shape id="Freeform 172" o:spid="_x0000_s1195" style="position:absolute;left:3973;top:-2807;width:576;height:72;visibility:visible;mso-wrap-style:square;v-text-anchor:top" coordsize="576,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52lcQA&#10;AADcAAAADwAAAGRycy9kb3ducmV2LnhtbESP0WqDQBRE3wv5h+UG8lbX5EHEugkhwTSFItX0Ay7u&#10;jUrcu+JuE/v33UKhj8PMnGHy3WwGcafJ9ZYVrKMYBHFjdc+tgs9L8ZyCcB5Z42CZFHyTg9128ZRj&#10;pu2DK7rXvhUBwi5DBZ33Yyalazoy6CI7EgfvaieDPsiplXrCR4CbQW7iOJEGew4LHY506Ki51V9G&#10;gU/4cixNVR7k+9vrUH0UeKoLpVbLef8CwtPs/8N/7bNWkKQb+D0TjoDc/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ludpXEAAAA3AAAAA8AAAAAAAAAAAAAAAAAmAIAAGRycy9k&#10;b3ducmV2LnhtbFBLBQYAAAAABAAEAPUAAACJAwAAAAA=&#10;" path="m,l57,43r64,16l201,69r61,3l295,72r63,-3l441,60,506,46,562,22,574,9r2,-8e" filled="f" strokeweight=".1355mm">
                    <v:path arrowok="t" o:connecttype="custom" o:connectlocs="0,-2807;57,-2764;121,-2748;201,-2738;262,-2735;295,-2735;358,-2738;441,-2747;506,-2761;562,-2785;574,-2798;576,-2806" o:connectangles="0,0,0,0,0,0,0,0,0,0,0,0"/>
                  </v:shape>
                  <v:shape id="Picture 173" o:spid="_x0000_s1196" type="#_x0000_t75" style="position:absolute;left:4060;top:-2690;width:413;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ft6hjEAAAA3AAAAA8AAABkcnMvZG93bnJldi54bWxEj0FrwkAUhO8F/8PyCr3VTS2kkrpKtQi9&#10;STT0/Mi+JtHs23R3TVJ/vSsUPA4z8w2zWI2mFT0531hW8DJNQBCXVjdcKSgO2+c5CB+QNbaWScEf&#10;eVgtJw8LzLQdOKd+HyoRIewzVFCH0GVS+rImg35qO+Lo/VhnMETpKqkdDhFuWjlLklQabDgu1NjR&#10;pqbytD8bBehtfvo8ri+/x7dx5r+L3cahVOrpcfx4BxFoDPfwf/tLK0jnr3A7E4+AXF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ft6hjEAAAA3AAAAA8AAAAAAAAAAAAAAAAA&#10;nwIAAGRycy9kb3ducmV2LnhtbFBLBQYAAAAABAAEAPcAAACQAwAAAAA=&#10;">
                    <v:imagedata r:id="rId87" o:title=""/>
                  </v:shape>
                  <v:shape id="Picture 174" o:spid="_x0000_s1197" type="#_x0000_t75" style="position:absolute;left:4136;top:-2537;width:259;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CvxAbEAAAA3AAAAA8AAABkcnMvZG93bnJldi54bWxEj19rwkAQxN8LfodjBd/qxSJWo6dooWCf&#10;Sv3zvuTWJJjbC7mtnvn0vUKhj8PM/IZZbaJr1I26UHs2MBlnoIgLb2suDZyO789zUEGQLTaeycCD&#10;AmzWg6cV5tbf+YtuBylVgnDI0UAl0uZah6Iih2HsW+LkXXznUJLsSm07vCe4a/RLls20w5rTQoUt&#10;vVVUXA/fzoC89udJ3Dnbf0pvj/vHIl4+rDGjYdwuQQlF+Q//tffWwGw+hd8z6Qjo9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CvxAbEAAAA3AAAAA8AAAAAAAAAAAAAAAAA&#10;nwIAAGRycy9kb3ducmV2LnhtbFBLBQYAAAAABAAEAPcAAACQAwAAAAA=&#10;">
                    <v:imagedata r:id="rId88" o:title=""/>
                  </v:shape>
                  <v:shape id="Picture 175" o:spid="_x0000_s1198" type="#_x0000_t75" style="position:absolute;left:4032;top:-2384;width:461;height:5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m8GCrEAAAA3AAAAA8AAABkcnMvZG93bnJldi54bWxEj0FrwkAUhO8F/8PyBC9FNxUUja4ihUAv&#10;KkbB6zP7zAazb0N2a9J/3xUKPQ4z8w2z3va2Fk9qfeVYwcckAUFcOF1xqeByzsYLED4ga6wdk4If&#10;8rDdDN7WmGrX8YmeeShFhLBPUYEJoUml9IUhi37iGuLo3V1rMUTZllK32EW4reU0SebSYsVxwWBD&#10;n4aKR/5tFZxKnJrskHWP/fsyv1bZzd+PN6VGw363AhGoD//hv/aXVjBfzOB1Jh4Bufk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m8GCrEAAAA3AAAAA8AAAAAAAAAAAAAAAAA&#10;nwIAAGRycy9kb3ducmV2LnhtbFBLBQYAAAAABAAEAPcAAACQAwAAAAA=&#10;">
                    <v:imagedata r:id="rId89" o:title=""/>
                  </v:shape>
                </v:group>
                <v:group id="Group 176" o:spid="_x0000_s1199" style="position:absolute;left:4644;top:-2519;width:98;height:2" coordorigin="4644,-2519" coordsize="9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hhpjMQAAADcAAAA&#10;DwAAAAAAAAAAAAAAAACqAgAAZHJzL2Rvd25yZXYueG1sUEsFBgAAAAAEAAQA+gAAAJsDAAAAAA==&#10;">
                  <v:shape id="Freeform 177" o:spid="_x0000_s1200" style="position:absolute;left:4644;top:-2519;width:98;height:2;visibility:visible;mso-wrap-style:square;v-text-anchor:top" coordsize="9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8qGcYA&#10;AADcAAAADwAAAGRycy9kb3ducmV2LnhtbESPQWvCQBSE70L/w/IK3symHtI0dRNSUfDSQ7QUenvN&#10;PpPQ7NuYXTX9911B6HGYmW+YVTGZXlxodJ1lBU9RDIK4trrjRsHHYbtIQTiPrLG3TAp+yUGRP8xW&#10;mGl75Youe9+IAGGXoYLW+yGT0tUtGXSRHYiDd7SjQR/k2Eg94jXATS+XcZxIgx2HhRYHWrdU/+zP&#10;RkF6KKmsvr7fjtV5K01yek82ny9KzR+n8hWEp8n/h+/tnVaQpM9wOxOOgM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M8qGcYAAADcAAAADwAAAAAAAAAAAAAAAACYAgAAZHJz&#10;L2Rvd25yZXYueG1sUEsFBgAAAAAEAAQA9QAAAIsDAAAAAA==&#10;" path="m,l98,e" filled="f" strokeweight=".1355mm">
                    <v:path arrowok="t" o:connecttype="custom" o:connectlocs="0,0;98,0" o:connectangles="0,0"/>
                  </v:shape>
                </v:group>
                <v:group id="Group 178" o:spid="_x0000_s1201" style="position:absolute;left:4549;top:-2554;width:103;height:68" coordorigin="4549,-2554" coordsize="103,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jLWGXCAAAA3AAAAA8A&#10;AAAAAAAAAAAAAAAAqgIAAGRycy9kb3ducmV2LnhtbFBLBQYAAAAABAAEAPoAAACZAwAAAAA=&#10;">
                  <v:shape id="Freeform 179" o:spid="_x0000_s1202" style="position:absolute;left:4549;top:-2554;width:103;height:68;visibility:visible;mso-wrap-style:square;v-text-anchor:top" coordsize="103,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SQ7cYA&#10;AADcAAAADwAAAGRycy9kb3ducmV2LnhtbESPQWsCMRSE74X+h/CEXopmbWVZV6MUoWh7c+vF22Pz&#10;TBY3L8sm6tZf3xQKPQ4z8w2zXA+uFVfqQ+NZwXSSgSCuvW7YKDh8vY8LECEia2w9k4JvCrBePT4s&#10;sdT+xnu6VtGIBOFQogIbY1dKGWpLDsPEd8TJO/neYUyyN1L3eEtw18qXLMulw4bTgsWONpbqc3Vx&#10;Co6vs/PJmOfpZ2FDvv9ot7PqvlXqaTS8LUBEGuJ/+K+90wryYg6/Z9IRkK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ASQ7cYAAADcAAAADwAAAAAAAAAAAAAAAACYAgAAZHJz&#10;L2Rvd25yZXYueG1sUEsFBgAAAAAEAAQA9QAAAIsDAAAAAA==&#10;" path="m103,l,35,103,69,103,e" fillcolor="black" stroked="f">
                    <v:path arrowok="t" o:connecttype="custom" o:connectlocs="103,-2554;0,-2519;103,-2485;103,-2554" o:connectangles="0,0,0,0"/>
                  </v:shape>
                </v:group>
                <v:group id="Group 180" o:spid="_x0000_s1203" style="position:absolute;left:4733;top:-2554;width:104;height:68" coordorigin="4733,-2554" coordsize="104,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2TCvsMAAADcAAAADwAAAGRycy9kb3ducmV2LnhtbERPTWvCQBC9F/wPywi9&#10;1U2USo1uQpBaepBCVRBvQ3ZMQrKzIbtN4r/vHgo9Pt73LptMKwbqXW1ZQbyIQBAXVtdcKricDy9v&#10;IJxH1thaJgUPcpCls6cdJtqO/E3DyZcihLBLUEHlfZdI6YqKDLqF7YgDd7e9QR9gX0rd4xjCTSuX&#10;UbSWBmsODRV2tK+oaE4/RsHHiGO+it+HY3PfP27n16/rMSalnudTvgXhafL/4j/3p1aw3oT5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jZMK+wwAAANwAAAAP&#10;AAAAAAAAAAAAAAAAAKoCAABkcnMvZG93bnJldi54bWxQSwUGAAAAAAQABAD6AAAAmgMAAAAA&#10;">
                  <v:shape id="Freeform 181" o:spid="_x0000_s1204" style="position:absolute;left:4733;top:-2554;width:104;height:68;visibility:visible;mso-wrap-style:square;v-text-anchor:top" coordsize="104,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QPp8UA&#10;AADcAAAADwAAAGRycy9kb3ducmV2LnhtbESPT4vCMBTE7wt+h/CEva1pV5BajSKiKHsR/1y8PZJn&#10;W21eSpOt3W+/WVjwOMzMb5j5sre16Kj1lWMF6SgBQaydqbhQcDlvPzIQPiAbrB2Tgh/ysFwM3uaY&#10;G/fkI3WnUIgIYZ+jgjKEJpfS65Is+pFriKN3c63FEGVbSNPiM8JtLT+TZCItVhwXSmxoXZJ+nL6t&#10;gsPhOk73zXXX37427p512uhtptT7sF/NQATqwyv8394bBZNpCn9n4hG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NA+nxQAAANwAAAAPAAAAAAAAAAAAAAAAAJgCAABkcnMv&#10;ZG93bnJldi54bWxQSwUGAAAAAAQABAD1AAAAigMAAAAA&#10;" path="m,l,69,104,35,,e" fillcolor="black" stroked="f">
                    <v:path arrowok="t" o:connecttype="custom" o:connectlocs="0,-2554;0,-2485;104,-2519;0,-2554" o:connectangles="0,0,0,0"/>
                  </v:shape>
                </v:group>
                <w10:wrap type="square" anchorx="margin" anchory="margin"/>
              </v:group>
            </w:pict>
          </mc:Fallback>
        </mc:AlternateContent>
      </w:r>
      <w:r>
        <w:t>Kwa-Sur Tam of</w:t>
      </w:r>
      <w:r w:rsidRPr="00161123">
        <w:t xml:space="preserve"> Virginia Tech</w:t>
      </w:r>
      <w:r>
        <w:t xml:space="preserve"> have been d</w:t>
      </w:r>
      <w:r w:rsidRPr="00161123">
        <w:t xml:space="preserve">eveloping </w:t>
      </w:r>
      <w:r>
        <w:t>a</w:t>
      </w:r>
      <w:r w:rsidRPr="00161123">
        <w:t xml:space="preserve"> </w:t>
      </w:r>
      <w:r>
        <w:t>“Forecast-as-</w:t>
      </w:r>
      <w:r w:rsidRPr="00161123">
        <w:t>a-Service (FaaS) Framework for Renewable Energy Sources</w:t>
      </w:r>
      <w:r>
        <w:t xml:space="preserve">” such as wind and solar.   </w:t>
      </w:r>
      <w:r w:rsidRPr="00161123">
        <w:t>To generate wind power forecasts at specific locations, additional data such as orography, land surface condition, wind turbine characteristics, etc., need to be obtained from multiple sources.  In addition to the diversity of the types of data and the sources of data, there are different forecasting models that have been developed using different approaches</w:t>
      </w:r>
      <w:r>
        <w:t xml:space="preserve">.  A goal of the project is to support on-demand delivery of forecasts of different types and at different levels of detail for different prices. </w:t>
      </w:r>
      <w:r w:rsidRPr="00161123">
        <w:t>The FaaS framework consists of the Forecast Generation Framework (FGF), the Internal Data Retrieval Framework (IDRF), the External Data Collection Framework (EDCF) and the FaaS controller.  The FGF, IDRF and EDCF all adopt service-oriented architecture (SOA) and the activities of these three frameworks are orchestrated by the FaaS controller.</w:t>
      </w:r>
      <w:r>
        <w:t xml:space="preserve"> </w:t>
      </w:r>
      <w:r w:rsidRPr="00161123">
        <w:t>Since Windows Azure and the associated .NET technologies support the implementation of service- oriented architecture and its design principles, this project can focus on achieving its goals rather than dealing with the underlying support infrastructure.</w:t>
      </w:r>
    </w:p>
    <w:p w:rsidR="00161123" w:rsidRPr="001D3E97" w:rsidRDefault="00161123" w:rsidP="001D3E97">
      <w:pPr>
        <w:pStyle w:val="Heading3"/>
      </w:pPr>
      <w:r w:rsidRPr="001D3E97">
        <w:t>The University South Carolina and the University of Virginia</w:t>
      </w:r>
    </w:p>
    <w:p w:rsidR="00587953" w:rsidRDefault="00587953" w:rsidP="00587953">
      <w:pPr>
        <w:ind w:left="360"/>
      </w:pPr>
      <w:r>
        <w:t>Jon Goodall at</w:t>
      </w:r>
      <w:r w:rsidRPr="00161123">
        <w:t xml:space="preserve"> </w:t>
      </w:r>
      <w:r>
        <w:t xml:space="preserve">the </w:t>
      </w:r>
      <w:r w:rsidRPr="00161123">
        <w:t>University of Sou</w:t>
      </w:r>
      <w:r>
        <w:t>th Carolina and Marty Humphrey at the</w:t>
      </w:r>
      <w:r w:rsidRPr="00161123">
        <w:t xml:space="preserve"> University of Virginia</w:t>
      </w:r>
      <w:r>
        <w:t xml:space="preserve"> are creating  a cloud-enabled hydrologic model and data processing workflows to examine the Savannah River Basin in the Southeastern United States</w:t>
      </w:r>
      <w:r w:rsidR="00852136">
        <w:t xml:space="preserve"> </w:t>
      </w:r>
      <w:r w:rsidR="00852136">
        <w:fldChar w:fldCharType="begin"/>
      </w:r>
      <w:r w:rsidR="006A4B35">
        <w:instrText xml:space="preserve"> ADDIN EN.CITE &lt;EndNote&gt;&lt;Cite&gt;&lt;Author&gt;Humphrey&lt;/Author&gt;&lt;RecNum&gt;4978&lt;/RecNum&gt;&lt;DisplayText&gt;[67]&lt;/DisplayText&gt;&lt;record&gt;&lt;rec-number&gt;4978&lt;/rec-number&gt;&lt;foreign-keys&gt;&lt;key app="EN" db-id="rfx20pr9t5zxtmee0xn5fwzbxvw0r9vz2tee"&gt;4978&lt;/key&gt;&lt;/foreign-keys&gt;&lt;ref-type name="Journal Article"&gt;17&lt;/ref-type&gt;&lt;contributors&gt;&lt;authors&gt;&lt;author&gt;Humphrey, M.&lt;/author&gt;&lt;author&gt;Beekwilder, N.&lt;/author&gt;&lt;author&gt;Goodall, J.L.&lt;/author&gt;&lt;author&gt;Ercan, M.B.&lt;/author&gt;&lt;/authors&gt;&lt;/contributors&gt;&lt;titles&gt;&lt;title&gt;Calibration of Watershed Models using Cloud Computing&lt;/title&gt;&lt;/titles&gt;&lt;dates&gt;&lt;/dates&gt;&lt;urls&gt;&lt;/urls&gt;&lt;/record&gt;&lt;/Cite&gt;&lt;/EndNote&gt;</w:instrText>
      </w:r>
      <w:r w:rsidR="00852136">
        <w:fldChar w:fldCharType="separate"/>
      </w:r>
      <w:r w:rsidR="006A4B35">
        <w:rPr>
          <w:noProof/>
        </w:rPr>
        <w:t>[</w:t>
      </w:r>
      <w:hyperlink w:anchor="_ENREF_67" w:tooltip="Humphrey,  #4978" w:history="1">
        <w:r w:rsidR="006A4B35">
          <w:rPr>
            <w:noProof/>
          </w:rPr>
          <w:t>67</w:t>
        </w:r>
      </w:hyperlink>
      <w:r w:rsidR="006A4B35">
        <w:rPr>
          <w:noProof/>
        </w:rPr>
        <w:t>]</w:t>
      </w:r>
      <w:r w:rsidR="00852136">
        <w:fldChar w:fldCharType="end"/>
      </w:r>
      <w:r>
        <w:t xml:space="preserve">. Understanding hydrologic systems at the scale of large watersheds is critically important to society when faced with extreme events, such as floods and droughts, or with concern about water quality. This project will advance hydrologic science and our ability to manage water resources.  Today, models that are used for engineering analysis of hydrologic systems are insufficient for addressing current water resource challenges such as the impact of land use change and climate change on water resources. The challenge being faced extends beyond modeling and includes the </w:t>
      </w:r>
      <w:r>
        <w:lastRenderedPageBreak/>
        <w:t>entire workflow from data collection to decision making.  The project is being built in three stages.  First they will create a cloud-enabled hydro</w:t>
      </w:r>
      <w:r w:rsidR="00852136">
        <w:t xml:space="preserve">logic model. Second, they </w:t>
      </w:r>
      <w:r>
        <w:t xml:space="preserve">will improve the process of hydrologic model parameterization by creating cloud-based data processing workflows. Third, in Windows Azure, they will apply the model and data processing tool to a large watershed.   </w:t>
      </w:r>
    </w:p>
    <w:p w:rsidR="00161123" w:rsidRDefault="00587953" w:rsidP="00587953">
      <w:pPr>
        <w:ind w:left="360"/>
      </w:pPr>
      <w:r>
        <w:t>They plan to use Windows Azure for data preparation, model calibration, and large-scale model execution. To date, they have focused on model calibration, whose goal is to search the space of potential model parameters for the best match against observed data. In their system the user uploads her model and then specifies the set of parameters and range of values for each parameter, effectively defining the search space. Their architecture is based on cloudbursting, which uses the Microsoft HPC support extensively. When a user submits a job, the first resources sought are the Microsoft HPC Cluster  at the University of Virginia. When there is too much work in the queue, they “burst” onto Windows Azure. This architecture has shown to be very flexible, and they are able to spin up new compute nodes in Windows Azure (and shut them down) whenever they desire. Within Windows Azure, they use Blob storage to prepare the nodes – i.e., when they boot, they automatically load our generic watershed modeling code. They use the Windows Azure Virtual Private Network (VPN ) support to make the Windows Azure nodes appear to be local to their enterprise – they have found that this has greatly simplified the use of the cloud</w:t>
      </w:r>
      <w:r w:rsidR="00161123">
        <w:t xml:space="preserve">.  </w:t>
      </w:r>
    </w:p>
    <w:p w:rsidR="00161123" w:rsidRPr="001D3E97" w:rsidRDefault="00161123" w:rsidP="001D3E97">
      <w:pPr>
        <w:pStyle w:val="Heading3"/>
      </w:pPr>
      <w:r w:rsidRPr="001D3E97">
        <w:t>The University of Washington</w:t>
      </w:r>
    </w:p>
    <w:p w:rsidR="00587953" w:rsidRDefault="00587953" w:rsidP="00587953">
      <w:pPr>
        <w:ind w:left="360"/>
      </w:pPr>
      <w:r>
        <w:rPr>
          <w:noProof/>
        </w:rPr>
        <w:drawing>
          <wp:anchor distT="0" distB="0" distL="114300" distR="114300" simplePos="0" relativeHeight="251669504" behindDoc="0" locked="0" layoutInCell="1" allowOverlap="1" wp14:anchorId="7AED8B5E" wp14:editId="06088C37">
            <wp:simplePos x="0" y="0"/>
            <wp:positionH relativeFrom="margin">
              <wp:posOffset>3182620</wp:posOffset>
            </wp:positionH>
            <wp:positionV relativeFrom="margin">
              <wp:posOffset>5034915</wp:posOffset>
            </wp:positionV>
            <wp:extent cx="3114040" cy="1845945"/>
            <wp:effectExtent l="0" t="0" r="0" b="1905"/>
            <wp:wrapSquare wrapText="bothSides"/>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114040" cy="1845945"/>
                    </a:xfrm>
                    <a:prstGeom prst="rect">
                      <a:avLst/>
                    </a:prstGeom>
                    <a:noFill/>
                    <a:ln>
                      <a:noFill/>
                    </a:ln>
                  </pic:spPr>
                </pic:pic>
              </a:graphicData>
            </a:graphic>
          </wp:anchor>
        </w:drawing>
      </w:r>
      <w:r>
        <w:t>Bill Howe, Garret Cole, Alicia Key, Nodira Khoussainova and Leilani Battle of the University of Washington have developed “</w:t>
      </w:r>
      <w:r w:rsidRPr="00161123">
        <w:t>SQLShare: Database-as-a-Service for Long Tail Science</w:t>
      </w:r>
      <w:r>
        <w:t>”</w:t>
      </w:r>
      <w:r w:rsidR="00D1205B">
        <w:t xml:space="preserve"> </w:t>
      </w:r>
      <w:r w:rsidR="00D1205B">
        <w:fldChar w:fldCharType="begin"/>
      </w:r>
      <w:r w:rsidR="006A4B35">
        <w:instrText xml:space="preserve"> ADDIN EN.CITE &lt;EndNote&gt;&lt;Cite&gt;&lt;Author&gt;Howe&lt;/Author&gt;&lt;Year&gt;2011&lt;/Year&gt;&lt;RecNum&gt;4977&lt;/RecNum&gt;&lt;DisplayText&gt;[68, 69]&lt;/DisplayText&gt;&lt;record&gt;&lt;rec-number&gt;4977&lt;/rec-number&gt;&lt;foreign-keys&gt;&lt;key app="EN" db-id="rfx20pr9t5zxtmee0xn5fwzbxvw0r9vz2tee"&gt;4977&lt;/key&gt;&lt;/foreign-keys&gt;&lt;ref-type name="Conference Proceedings"&gt;10&lt;/ref-type&gt;&lt;contributors&gt;&lt;authors&gt;&lt;author&gt;Howe, B.&lt;/author&gt;&lt;author&gt;Cole, G.&lt;/author&gt;&lt;author&gt;Souroush, E.&lt;/author&gt;&lt;author&gt;Koutris, P.&lt;/author&gt;&lt;author&gt;Key, A.&lt;/author&gt;&lt;author&gt;Khoussainova, N.&lt;/author&gt;&lt;author&gt;Battle, L.&lt;/author&gt;&lt;/authors&gt;&lt;/contributors&gt;&lt;titles&gt;&lt;title&gt;Database-as-a-service for long-tail science&lt;/title&gt;&lt;secondary-title&gt;Scientific and Statistical Database Management&lt;/secondary-title&gt;&lt;/titles&gt;&lt;pages&gt;480-489&lt;/pages&gt;&lt;dates&gt;&lt;year&gt;2011&lt;/year&gt;&lt;/dates&gt;&lt;publisher&gt;Springer&lt;/publisher&gt;&lt;urls&gt;&lt;/urls&gt;&lt;/record&gt;&lt;/Cite&gt;&lt;Cite&gt;&lt;Author&gt;Key&lt;/Author&gt;&lt;Year&gt;2012&lt;/Year&gt;&lt;RecNum&gt;4976&lt;/RecNum&gt;&lt;record&gt;&lt;rec-number&gt;4976&lt;/rec-number&gt;&lt;foreign-keys&gt;&lt;key app="EN" db-id="rfx20pr9t5zxtmee0xn5fwzbxvw0r9vz2tee"&gt;4976&lt;/key&gt;&lt;/foreign-keys&gt;&lt;ref-type name="Conference Proceedings"&gt;10&lt;/ref-type&gt;&lt;contributors&gt;&lt;authors&gt;&lt;author&gt;Key, A.&lt;/author&gt;&lt;author&gt;Howe, B.&lt;/author&gt;&lt;author&gt;Perry, D.&lt;/author&gt;&lt;author&gt;Aragon, C.&lt;/author&gt;&lt;/authors&gt;&lt;/contributors&gt;&lt;titles&gt;&lt;title&gt;VizDeck: self-organizing dashboards for visual analytics&lt;/title&gt;&lt;secondary-title&gt;Proceedings of the 2012 international conference on Management of Data&lt;/secondary-title&gt;&lt;/titles&gt;&lt;pages&gt;681-684&lt;/pages&gt;&lt;dates&gt;&lt;year&gt;2012&lt;/year&gt;&lt;/dates&gt;&lt;publisher&gt;ACM&lt;/publisher&gt;&lt;isbn&gt;1450312470&lt;/isbn&gt;&lt;urls&gt;&lt;/urls&gt;&lt;/record&gt;&lt;/Cite&gt;&lt;/EndNote&gt;</w:instrText>
      </w:r>
      <w:r w:rsidR="00D1205B">
        <w:fldChar w:fldCharType="separate"/>
      </w:r>
      <w:r w:rsidR="006A4B35">
        <w:rPr>
          <w:noProof/>
        </w:rPr>
        <w:t>[</w:t>
      </w:r>
      <w:hyperlink w:anchor="_ENREF_68" w:tooltip="Howe, 2011 #4977" w:history="1">
        <w:r w:rsidR="006A4B35">
          <w:rPr>
            <w:noProof/>
          </w:rPr>
          <w:t>68</w:t>
        </w:r>
      </w:hyperlink>
      <w:r w:rsidR="006A4B35">
        <w:rPr>
          <w:noProof/>
        </w:rPr>
        <w:t xml:space="preserve">, </w:t>
      </w:r>
      <w:hyperlink w:anchor="_ENREF_69" w:tooltip="Key, 2012 #4976" w:history="1">
        <w:r w:rsidR="006A4B35">
          <w:rPr>
            <w:noProof/>
          </w:rPr>
          <w:t>69</w:t>
        </w:r>
      </w:hyperlink>
      <w:r w:rsidR="006A4B35">
        <w:rPr>
          <w:noProof/>
        </w:rPr>
        <w:t>]</w:t>
      </w:r>
      <w:r w:rsidR="00D1205B">
        <w:fldChar w:fldCharType="end"/>
      </w:r>
      <w:r>
        <w:t>.   This project addresses a growing problem in science involving the ability of researchers to save, share and query the data results from scientific research.  Spreadsheets and ASCII files remain the most popular tools for data management, especially in the long tail.</w:t>
      </w:r>
      <w:r w:rsidRPr="00161123">
        <w:t xml:space="preserve"> </w:t>
      </w:r>
      <w:r>
        <w:t xml:space="preserve"> But as data volumes continue to explode, cut-and-paste manipulation of spreadsheets cannot scale, and the relatively cumbersome development cycle of scripts and workflows for ad hoc, iterative data manipulation becomes the bottleneck to scientific discovery and a fundamental barrier to those without programming experience.  SQLShare (http://sqlshare.escience.washington.edu) is cloud-based relational data sharing and analysis platform that allows users to upload their data and immediately query it using SQL — no schema design, no reformatting, no DBAs. These queries can be named, associated with metadata, saved as views, and shared with collaborators.  </w:t>
      </w:r>
    </w:p>
    <w:p w:rsidR="00161123" w:rsidRDefault="00587953" w:rsidP="00587953">
      <w:pPr>
        <w:ind w:left="360"/>
      </w:pPr>
      <w:r>
        <w:t xml:space="preserve">The SQLShare platform is implemented as an Azure Web Role that issues queries against a SQL Azure back end. The Azure Web Role implements a REST API and manages communication with the database, enforcing SQLShare semantics when they differ from conventional databases. In particular, the Web Role manages fault-tolerant and incremental upload of large datasets, analyzes the uploaded data to infer types and recommend example queries, manages authentication with external authentication services, operates on the system catalog, parses and formats data for interoperability with external systems, provides asynchronous semantics for all operations that </w:t>
      </w:r>
      <w:r>
        <w:lastRenderedPageBreak/>
        <w:t>may operate on large datasets, and handles all REST requests. Windows Azure was essential to the success of the project by empowering a single developer to build, deploy, and manage a p</w:t>
      </w:r>
      <w:r w:rsidR="00A81C8C">
        <w:t xml:space="preserve">roduction-quality web service. </w:t>
      </w:r>
    </w:p>
    <w:p w:rsidR="00F14182" w:rsidRPr="00AA2B0B" w:rsidRDefault="00F14182" w:rsidP="001D3E97">
      <w:pPr>
        <w:pStyle w:val="Heading3"/>
      </w:pPr>
      <w:r w:rsidRPr="00AA2B0B">
        <w:t>Kyoto University</w:t>
      </w:r>
      <w:r w:rsidR="00731D21" w:rsidRPr="00AA2B0B">
        <w:t xml:space="preserve"> </w:t>
      </w:r>
    </w:p>
    <w:p w:rsidR="00F14182" w:rsidRDefault="00F14182" w:rsidP="007D4779">
      <w:pPr>
        <w:ind w:left="360"/>
      </w:pPr>
      <w:r w:rsidRPr="00F14182">
        <w:t>Daisuke Kawahara and Sa</w:t>
      </w:r>
      <w:r>
        <w:t>dao Kurohashi of Kyoto University have been developing a search engine infrastructure, TSUBAKI</w:t>
      </w:r>
      <w:r w:rsidR="00D1205B">
        <w:t xml:space="preserve"> </w:t>
      </w:r>
      <w:r w:rsidR="00D1205B">
        <w:fldChar w:fldCharType="begin"/>
      </w:r>
      <w:r w:rsidR="006A4B35">
        <w:instrText xml:space="preserve"> ADDIN EN.CITE &lt;EndNote&gt;&lt;Cite&gt;&lt;Author&gt;Shinzato&lt;/Author&gt;&lt;Year&gt;2012&lt;/Year&gt;&lt;RecNum&gt;4989&lt;/RecNum&gt;&lt;DisplayText&gt;[70]&lt;/DisplayText&gt;&lt;record&gt;&lt;rec-number&gt;4989&lt;/rec-number&gt;&lt;foreign-keys&gt;&lt;key app="EN" db-id="rfx20pr9t5zxtmee0xn5fwzbxvw0r9vz2tee"&gt;4989&lt;/key&gt;&lt;/foreign-keys&gt;&lt;ref-type name="Journal Article"&gt;17&lt;/ref-type&gt;&lt;contributors&gt;&lt;authors&gt;&lt;author&gt;Keiji Shinzato,&lt;/author&gt;&lt;author&gt;Tomohide Shibata,&lt;/author&gt;&lt;author&gt;Daisuke Kawahara,&lt;/author&gt;&lt;author&gt;Sadao Kurohashi,&lt;/author&gt;&lt;/authors&gt;&lt;/contributors&gt;&lt;titles&gt;&lt;title&gt;TSUBAKI: An Open Search Engine Infrastructure for Developing Information Access Methodology&lt;/title&gt;&lt;secondary-title&gt;Journal of Information Processing&lt;/secondary-title&gt;&lt;/titles&gt;&lt;periodical&gt;&lt;full-title&gt;Journal of Information Processing&lt;/full-title&gt;&lt;/periodical&gt;&lt;pages&gt;216-227&lt;/pages&gt;&lt;volume&gt;20&lt;/volume&gt;&lt;number&gt;1&lt;/number&gt;&lt;dates&gt;&lt;year&gt;2012&lt;/year&gt;&lt;/dates&gt;&lt;isbn&gt;1882-6652&lt;/isbn&gt;&lt;urls&gt;&lt;/urls&gt;&lt;/record&gt;&lt;/Cite&gt;&lt;/EndNote&gt;</w:instrText>
      </w:r>
      <w:r w:rsidR="00D1205B">
        <w:fldChar w:fldCharType="separate"/>
      </w:r>
      <w:r w:rsidR="006A4B35">
        <w:rPr>
          <w:noProof/>
        </w:rPr>
        <w:t>[</w:t>
      </w:r>
      <w:hyperlink w:anchor="_ENREF_70" w:tooltip="Keiji Shinzato, 2012 #4989" w:history="1">
        <w:r w:rsidR="006A4B35">
          <w:rPr>
            <w:noProof/>
          </w:rPr>
          <w:t>70</w:t>
        </w:r>
      </w:hyperlink>
      <w:r w:rsidR="006A4B35">
        <w:rPr>
          <w:noProof/>
        </w:rPr>
        <w:t>]</w:t>
      </w:r>
      <w:r w:rsidR="00D1205B">
        <w:fldChar w:fldCharType="end"/>
      </w:r>
      <w:r>
        <w:t>, which is based on deep Natural Language Processing. While most of conventional search engines register only words to their indices, TSUBAKI provides a framework that indexes synonym relations, hypernym-hyponym relations, dependency/case/ellipsis relations and so forth. These indices enable TSUBAKI to capture the semantic matching between a given query and documents more precisely and flexibly.   Case/ellipsis relations have not been indexed in a large scale because the speed of these analyses is not fast enough due to the necessity of referring to a large database of predicate-argument patterns (case frames)</w:t>
      </w:r>
      <w:r w:rsidR="007D4779">
        <w:t>.   To apply case/ellipsis analysis to millions of Web pages of TSUBAKI in a practical time, it is necessary to use 10,000 CPU cores.   Because of limits on the Azure fabric controller, it was necessary to divide this into 29 hosted services of 350 CPUs each.   This was the largest experiment of any of the research engagement projects.</w:t>
      </w:r>
    </w:p>
    <w:p w:rsidR="00A81C8C" w:rsidRDefault="00A81C8C" w:rsidP="00AA2B0B">
      <w:pPr>
        <w:pStyle w:val="Heading2"/>
      </w:pPr>
      <w:r>
        <w:t>Conclusions</w:t>
      </w:r>
    </w:p>
    <w:p w:rsidR="009670A6" w:rsidRDefault="00A81C8C" w:rsidP="00BF1A6A">
      <w:r>
        <w:t xml:space="preserve">We have discussed both general principles and some specific examples – mainly in the last section. </w:t>
      </w:r>
      <w:r w:rsidR="006A799D">
        <w:t>There are many other important examples that have omitted including those on Amazon</w:t>
      </w:r>
      <w:r w:rsidR="007447C6">
        <w:t xml:space="preserve"> </w:t>
      </w:r>
      <w:r w:rsidR="007447C6">
        <w:fldChar w:fldCharType="begin"/>
      </w:r>
      <w:r w:rsidR="006A4B35">
        <w:instrText xml:space="preserve"> ADDIN EN.CITE &lt;EndNote&gt;&lt;Cite&gt;&lt;Author&gt;Amazon AWS&lt;/Author&gt;&lt;RecNum&gt;5001&lt;/RecNum&gt;&lt;DisplayText&gt;[71]&lt;/DisplayText&gt;&lt;record&gt;&lt;rec-number&gt;5001&lt;/rec-number&gt;&lt;foreign-keys&gt;&lt;key app="EN" db-id="rfx20pr9t5zxtmee0xn5fwzbxvw0r9vz2tee"&gt;5001&lt;/key&gt;&lt;/foreign-keys&gt;&lt;ref-type name="Web Page"&gt;12&lt;/ref-type&gt;&lt;contributors&gt;&lt;authors&gt;&lt;author&gt;Amazon AWS,&lt;/author&gt;&lt;/authors&gt;&lt;/contributors&gt;&lt;titles&gt;&lt;title&gt;Scientific Computing Using Spot Instances&lt;/title&gt;&lt;/titles&gt;&lt;volume&gt;2013&lt;/volume&gt;&lt;number&gt;January 1&lt;/number&gt;&lt;dates&gt;&lt;/dates&gt;&lt;urls&gt;&lt;related-urls&gt;&lt;url&gt;http://aws.amazon.com/ec2/spot-and-science/&lt;/url&gt;&lt;/related-urls&gt;&lt;/urls&gt;&lt;/record&gt;&lt;/Cite&gt;&lt;/EndNote&gt;</w:instrText>
      </w:r>
      <w:r w:rsidR="007447C6">
        <w:fldChar w:fldCharType="separate"/>
      </w:r>
      <w:r w:rsidR="006A4B35">
        <w:rPr>
          <w:noProof/>
        </w:rPr>
        <w:t>[</w:t>
      </w:r>
      <w:hyperlink w:anchor="_ENREF_71" w:tooltip="Amazon AWS,  #5001" w:history="1">
        <w:r w:rsidR="006A4B35">
          <w:rPr>
            <w:noProof/>
          </w:rPr>
          <w:t>71</w:t>
        </w:r>
      </w:hyperlink>
      <w:r w:rsidR="006A4B35">
        <w:rPr>
          <w:noProof/>
        </w:rPr>
        <w:t>]</w:t>
      </w:r>
      <w:r w:rsidR="007447C6">
        <w:fldChar w:fldCharType="end"/>
      </w:r>
      <w:r w:rsidR="006A799D">
        <w:t xml:space="preserve"> and Google platforms</w:t>
      </w:r>
      <w:r w:rsidR="007447C6">
        <w:t xml:space="preserve"> </w:t>
      </w:r>
      <w:r w:rsidR="007447C6">
        <w:fldChar w:fldCharType="begin"/>
      </w:r>
      <w:r w:rsidR="006A4B35">
        <w:instrText xml:space="preserve"> ADDIN EN.CITE &lt;EndNote&gt;&lt;Cite&gt;&lt;Author&gt;Joseph Hellerstein&lt;/Author&gt;&lt;Year&gt;2012&lt;/Year&gt;&lt;RecNum&gt;5000&lt;/RecNum&gt;&lt;DisplayText&gt;[72, 73]&lt;/DisplayText&gt;&lt;record&gt;&lt;rec-number&gt;5000&lt;/rec-number&gt;&lt;foreign-keys&gt;&lt;key app="EN" db-id="rfx20pr9t5zxtmee0xn5fwzbxvw0r9vz2tee"&gt;5000&lt;/key&gt;&lt;/foreign-keys&gt;&lt;ref-type name="Web Page"&gt;12&lt;/ref-type&gt;&lt;contributors&gt;&lt;authors&gt;&lt;author&gt;Joseph Hellerstein, Manager Big Science, Google,&lt;/author&gt;&lt;/authors&gt;&lt;/contributors&gt;&lt;titles&gt;&lt;title&gt;Keynote on  Science in the Cloud at Cloud Futures Workshop 2012&lt;/title&gt;&lt;/titles&gt;&lt;pages&gt;May 7–8, 2012 at Berkeley, California, United States&lt;/pages&gt;&lt;volume&gt;2013&lt;/volume&gt;&lt;number&gt;January 1&lt;/number&gt;&lt;dates&gt;&lt;year&gt;2012&lt;/year&gt;&lt;/dates&gt;&lt;urls&gt;&lt;related-urls&gt;&lt;url&gt;http://research.microsoft.com/en-US/events/cloudfutures2012/agenda.aspx&lt;/url&gt;&lt;/related-urls&gt;&lt;/urls&gt;&lt;/record&gt;&lt;/Cite&gt;&lt;Cite&gt;&lt;Author&gt;Andrea Held&lt;/Author&gt;&lt;RecNum&gt;5003&lt;/RecNum&gt;&lt;record&gt;&lt;rec-number&gt;5003&lt;/rec-number&gt;&lt;foreign-keys&gt;&lt;key app="EN" db-id="rfx20pr9t5zxtmee0xn5fwzbxvw0r9vz2tee"&gt;5003&lt;/key&gt;&lt;/foreign-keys&gt;&lt;ref-type name="Web Page"&gt;12&lt;/ref-type&gt;&lt;contributors&gt;&lt;authors&gt;&lt;author&gt;Andrea Held,&lt;/author&gt;&lt;/authors&gt;&lt;/contributors&gt;&lt;titles&gt;&lt;title&gt;Millions of Core-Hours Awarded to Science&lt;/title&gt;&lt;/titles&gt;&lt;volume&gt;2013&lt;/volume&gt;&lt;number&gt;January 2&lt;/number&gt;&lt;dates&gt;&lt;/dates&gt;&lt;urls&gt;&lt;related-urls&gt;&lt;url&gt;http://googleresearch.blogspot.com/2012/12/millions-of-core-hours-awarded-to.html&lt;/url&gt;&lt;/related-urls&gt;&lt;/urls&gt;&lt;/record&gt;&lt;/Cite&gt;&lt;/EndNote&gt;</w:instrText>
      </w:r>
      <w:r w:rsidR="007447C6">
        <w:fldChar w:fldCharType="separate"/>
      </w:r>
      <w:r w:rsidR="006A4B35">
        <w:rPr>
          <w:noProof/>
        </w:rPr>
        <w:t>[</w:t>
      </w:r>
      <w:hyperlink w:anchor="_ENREF_72" w:tooltip="Joseph Hellerstein, 2012 #5000" w:history="1">
        <w:r w:rsidR="006A4B35">
          <w:rPr>
            <w:noProof/>
          </w:rPr>
          <w:t>72</w:t>
        </w:r>
      </w:hyperlink>
      <w:r w:rsidR="006A4B35">
        <w:rPr>
          <w:noProof/>
        </w:rPr>
        <w:t xml:space="preserve">, </w:t>
      </w:r>
      <w:hyperlink w:anchor="_ENREF_73" w:tooltip="Andrea Held,  #5003" w:history="1">
        <w:r w:rsidR="006A4B35">
          <w:rPr>
            <w:noProof/>
          </w:rPr>
          <w:t>73</w:t>
        </w:r>
      </w:hyperlink>
      <w:r w:rsidR="006A4B35">
        <w:rPr>
          <w:noProof/>
        </w:rPr>
        <w:t>]</w:t>
      </w:r>
      <w:r w:rsidR="007447C6">
        <w:fldChar w:fldCharType="end"/>
      </w:r>
      <w:r w:rsidR="006A799D">
        <w:t>.</w:t>
      </w:r>
      <w:r w:rsidR="009670A6">
        <w:t xml:space="preserve"> Particular technical computing cloud uses are</w:t>
      </w:r>
      <w:r w:rsidR="00B20513">
        <w:t xml:space="preserve"> </w:t>
      </w:r>
      <w:r w:rsidR="007447C6">
        <w:t xml:space="preserve">graph and text mining </w:t>
      </w:r>
      <w:r w:rsidR="007447C6">
        <w:fldChar w:fldCharType="begin">
          <w:fldData xml:space="preserve">PEVuZE5vdGU+PENpdGU+PEF1dGhvcj5aLiBaaGFvPC9BdXRob3I+PFllYXI+MjAxMjwvWWVhcj48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</w:fldData>
        </w:fldChar>
      </w:r>
      <w:r w:rsidR="006A4B35">
        <w:instrText xml:space="preserve"> ADDIN EN.CITE </w:instrText>
      </w:r>
      <w:r w:rsidR="006A4B35">
        <w:fldChar w:fldCharType="begin">
          <w:fldData xml:space="preserve">PEVuZE5vdGU+PENpdGU+PEF1dGhvcj5aLiBaaGFvPC9BdXRob3I+PFllYXI+MjAxMjwvWWVhcj48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</w:fldData>
        </w:fldChar>
      </w:r>
      <w:r w:rsidR="006A4B35">
        <w:instrText xml:space="preserve"> ADDIN EN.CITE.DATA </w:instrText>
      </w:r>
      <w:r w:rsidR="006A4B35">
        <w:fldChar w:fldCharType="end"/>
      </w:r>
      <w:r w:rsidR="007447C6">
        <w:fldChar w:fldCharType="separate"/>
      </w:r>
      <w:r w:rsidR="006A4B35">
        <w:rPr>
          <w:noProof/>
        </w:rPr>
        <w:t>[</w:t>
      </w:r>
      <w:hyperlink w:anchor="_ENREF_74" w:tooltip="Z. Zhao, 2012 #4632" w:history="1">
        <w:r w:rsidR="006A4B35">
          <w:rPr>
            <w:noProof/>
          </w:rPr>
          <w:t>74</w:t>
        </w:r>
      </w:hyperlink>
      <w:r w:rsidR="006A4B35">
        <w:rPr>
          <w:noProof/>
        </w:rPr>
        <w:t xml:space="preserve">, </w:t>
      </w:r>
      <w:hyperlink w:anchor="_ENREF_75" w:tooltip="Simmhan,  #5002" w:history="1">
        <w:r w:rsidR="006A4B35">
          <w:rPr>
            <w:noProof/>
          </w:rPr>
          <w:t>75</w:t>
        </w:r>
      </w:hyperlink>
      <w:r w:rsidR="006A4B35">
        <w:rPr>
          <w:noProof/>
        </w:rPr>
        <w:t>]</w:t>
      </w:r>
      <w:r w:rsidR="007447C6">
        <w:fldChar w:fldCharType="end"/>
      </w:r>
      <w:r w:rsidR="009670A6">
        <w:t xml:space="preserve"> (see also subsections 7.7, 7.8, 7.12)</w:t>
      </w:r>
      <w:r w:rsidR="00612FC5">
        <w:t xml:space="preserve">, Seismic processing  </w:t>
      </w:r>
      <w:r w:rsidR="00612FC5">
        <w:fldChar w:fldCharType="begin"/>
      </w:r>
      <w:r w:rsidR="006A4B35">
        <w:instrText xml:space="preserve"> ADDIN EN.CITE &lt;EndNote&gt;&lt;Cite&gt;&lt;Author&gt;Subramanian&lt;/Author&gt;&lt;Year&gt;2011&lt;/Year&gt;&lt;RecNum&gt;4974&lt;/RecNum&gt;&lt;DisplayText&gt;[76]&lt;/DisplayText&gt;&lt;record&gt;&lt;rec-number&gt;4974&lt;/rec-number&gt;&lt;foreign-keys&gt;&lt;key app="EN" db-id="rfx20pr9t5zxtmee0xn5fwzbxvw0r9vz2tee"&gt;4974&lt;/key&gt;&lt;/foreign-keys&gt;&lt;ref-type name="Conference Proceedings"&gt;10&lt;/ref-type&gt;&lt;contributors&gt;&lt;authors&gt;&lt;author&gt;Subramanian, V.&lt;/author&gt;&lt;author&gt;Ma, H.&lt;/author&gt;&lt;author&gt;Wang, L.&lt;/author&gt;&lt;author&gt;Lee, E.J.&lt;/author&gt;&lt;author&gt;Chen, P.&lt;/author&gt;&lt;/authors&gt;&lt;/contributors&gt;&lt;titles&gt;&lt;title&gt;Rapid 3D Seismic Source Inversion Using Windows Azure and Amazon EC2&lt;/title&gt;&lt;secondary-title&gt;Services (SERVICES), 2011 IEEE World Congress on&lt;/secondary-title&gt;&lt;/titles&gt;&lt;pages&gt;602-606&lt;/pages&gt;&lt;dates&gt;&lt;year&gt;2011&lt;/year&gt;&lt;/dates&gt;&lt;publisher&gt;IEEE&lt;/publisher&gt;&lt;isbn&gt;1457708795&lt;/isbn&gt;&lt;urls&gt;&lt;/urls&gt;&lt;/record&gt;&lt;/Cite&gt;&lt;/EndNote&gt;</w:instrText>
      </w:r>
      <w:r w:rsidR="00612FC5">
        <w:fldChar w:fldCharType="separate"/>
      </w:r>
      <w:r w:rsidR="006A4B35">
        <w:rPr>
          <w:noProof/>
        </w:rPr>
        <w:t>[</w:t>
      </w:r>
      <w:hyperlink w:anchor="_ENREF_76" w:tooltip="Subramanian, 2011 #4974" w:history="1">
        <w:r w:rsidR="006A4B35">
          <w:rPr>
            <w:noProof/>
          </w:rPr>
          <w:t>76</w:t>
        </w:r>
      </w:hyperlink>
      <w:r w:rsidR="006A4B35">
        <w:rPr>
          <w:noProof/>
        </w:rPr>
        <w:t>]</w:t>
      </w:r>
      <w:r w:rsidR="00612FC5">
        <w:fldChar w:fldCharType="end"/>
      </w:r>
      <w:r w:rsidR="00612FC5">
        <w:t xml:space="preserve">, Earth and Environment </w:t>
      </w:r>
      <w:r w:rsidR="009670A6">
        <w:t>S</w:t>
      </w:r>
      <w:r w:rsidR="00612FC5">
        <w:t xml:space="preserve">cience including Geographical Information systems  </w:t>
      </w:r>
      <w:r w:rsidR="00612FC5">
        <w:fldChar w:fldCharType="begin">
          <w:fldData xml:space="preserve">PEVuZE5vdGU+PENpdGU+PEF1dGhvcj5DaGVuPC9BdXRob3I+PFllYXI+MjAxMjwvWWVhcj48UmVj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</w:fldData>
        </w:fldChar>
      </w:r>
      <w:r w:rsidR="006A4B35">
        <w:instrText xml:space="preserve"> ADDIN EN.CITE </w:instrText>
      </w:r>
      <w:r w:rsidR="006A4B35">
        <w:fldChar w:fldCharType="begin">
          <w:fldData xml:space="preserve">PEVuZE5vdGU+PENpdGU+PEF1dGhvcj5DaGVuPC9BdXRob3I+PFllYXI+MjAxMjwvWWVhcj48UmVj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</w:fldData>
        </w:fldChar>
      </w:r>
      <w:r w:rsidR="006A4B35">
        <w:instrText xml:space="preserve"> ADDIN EN.CITE.DATA </w:instrText>
      </w:r>
      <w:r w:rsidR="006A4B35">
        <w:fldChar w:fldCharType="end"/>
      </w:r>
      <w:r w:rsidR="00612FC5">
        <w:fldChar w:fldCharType="separate"/>
      </w:r>
      <w:r w:rsidR="006A4B35">
        <w:rPr>
          <w:noProof/>
        </w:rPr>
        <w:t>[</w:t>
      </w:r>
      <w:hyperlink w:anchor="_ENREF_67" w:tooltip="Humphrey,  #4978" w:history="1">
        <w:r w:rsidR="006A4B35">
          <w:rPr>
            <w:noProof/>
          </w:rPr>
          <w:t>67</w:t>
        </w:r>
      </w:hyperlink>
      <w:r w:rsidR="006A4B35">
        <w:rPr>
          <w:noProof/>
        </w:rPr>
        <w:t xml:space="preserve">, </w:t>
      </w:r>
      <w:hyperlink w:anchor="_ENREF_77" w:tooltip="Chen, 2012 #4949" w:history="1">
        <w:r w:rsidR="006A4B35">
          <w:rPr>
            <w:noProof/>
          </w:rPr>
          <w:t>77-79</w:t>
        </w:r>
      </w:hyperlink>
      <w:r w:rsidR="006A4B35">
        <w:rPr>
          <w:noProof/>
        </w:rPr>
        <w:t>]</w:t>
      </w:r>
      <w:r w:rsidR="00612FC5">
        <w:fldChar w:fldCharType="end"/>
      </w:r>
      <w:r w:rsidR="009670A6">
        <w:t xml:space="preserve"> (see also subsections 7.2, 7.5, 7.10)</w:t>
      </w:r>
      <w:r w:rsidR="00612FC5">
        <w:t xml:space="preserve">, Particle Physics data analysis  </w:t>
      </w:r>
      <w:r w:rsidR="00612FC5">
        <w:fldChar w:fldCharType="begin"/>
      </w:r>
      <w:r w:rsidR="006A4B35">
        <w:instrText xml:space="preserve"> ADDIN EN.CITE &lt;EndNote&gt;&lt;Cite&gt;&lt;Author&gt;Marc-Elian Bégin&lt;/Author&gt;&lt;Year&gt;2008&lt;/Year&gt;&lt;RecNum&gt;3263&lt;/RecNum&gt;&lt;DisplayText&gt;[80]&lt;/DisplayText&gt;&lt;record&gt;&lt;rec-number&gt;3263&lt;/rec-number&gt;&lt;foreign-keys&gt;&lt;key app="EN" db-id="rfx20pr9t5zxtmee0xn5fwzbxvw0r9vz2tee"&gt;3263&lt;/key&gt;&lt;/foreign-keys&gt;&lt;ref-type name="Report"&gt;27&lt;/ref-type&gt;&lt;contributors&gt;&lt;authors&gt;&lt;author&gt;Marc-Elian Bégin,&lt;/author&gt;&lt;/authors&gt;&lt;/contributors&gt;&lt;titles&gt;&lt;title&gt;AN EGEE COMPARATIVE STUDY: GRIDS AND CLOUDS Evolution or Revolution?&lt;/title&gt;&lt;secondary-title&gt;EGEE Document Series&lt;/secondary-title&gt;&lt;/titles&gt;&lt;dates&gt;&lt;year&gt;2008&lt;/year&gt;&lt;pub-dates&gt;&lt;date&gt;May 300&lt;/date&gt;&lt;/pub-dates&gt;&lt;/dates&gt;&lt;urls&gt;&lt;related-urls&gt;&lt;url&gt;https://edms.cern.ch/file/925013/3/EGEE-Grid-Cloud.pdf&lt;/url&gt;&lt;/related-urls&gt;&lt;/urls&gt;&lt;/record&gt;&lt;/Cite&gt;&lt;/EndNote&gt;</w:instrText>
      </w:r>
      <w:r w:rsidR="00612FC5">
        <w:fldChar w:fldCharType="separate"/>
      </w:r>
      <w:r w:rsidR="006A4B35">
        <w:rPr>
          <w:noProof/>
        </w:rPr>
        <w:t>[</w:t>
      </w:r>
      <w:hyperlink w:anchor="_ENREF_80" w:tooltip="Marc-Elian Bégin, 2008 #3263" w:history="1">
        <w:r w:rsidR="006A4B35">
          <w:rPr>
            <w:noProof/>
          </w:rPr>
          <w:t>80</w:t>
        </w:r>
      </w:hyperlink>
      <w:r w:rsidR="006A4B35">
        <w:rPr>
          <w:noProof/>
        </w:rPr>
        <w:t>]</w:t>
      </w:r>
      <w:r w:rsidR="00612FC5">
        <w:fldChar w:fldCharType="end"/>
      </w:r>
      <w:r w:rsidR="00B20513">
        <w:t>, Astrophysics</w:t>
      </w:r>
      <w:r w:rsidR="00612FC5">
        <w:t xml:space="preserve"> </w:t>
      </w:r>
      <w:r w:rsidR="00612FC5">
        <w:fldChar w:fldCharType="begin"/>
      </w:r>
      <w:r w:rsidR="006A4B35">
        <w:instrText xml:space="preserve"> ADDIN EN.CITE &lt;EndNote&gt;&lt;Cite&gt;&lt;Author&gt;Keith R. Jackson&lt;/Author&gt;&lt;Year&gt;2010&lt;/Year&gt;&lt;RecNum&gt;2695&lt;/RecNum&gt;&lt;DisplayText&gt;[81]&lt;/DisplayText&gt;&lt;record&gt;&lt;rec-number&gt;2695&lt;/rec-number&gt;&lt;foreign-keys&gt;&lt;key app="EN" db-id="rfx20pr9t5zxtmee0xn5fwzbxvw0r9vz2tee"&gt;2695&lt;/key&gt;&lt;key app="ENWeb" db-id="S3XF@wrtqgYAACB9Pr4"&gt;4216&lt;/key&gt;&lt;/foreign-keys&gt;&lt;ref-type name="Conference Paper"&gt;47&lt;/ref-type&gt;&lt;contributors&gt;&lt;authors&gt;&lt;author&gt;Keith R. Jackson,&lt;/author&gt;&lt;author&gt;Lavanya Ramakrishnan,&lt;/author&gt;&lt;author&gt;Karl J. Runge,&lt;/author&gt;&lt;author&gt;Rollin C. Thomas,&lt;/author&gt;&lt;/authors&gt;&lt;/contributors&gt;&lt;titles&gt;&lt;title&gt;Seeking supernovae in the clouds: a performance study&lt;/title&gt;&lt;secondary-title&gt;Proceedings of the 19th ACM International Symposium on High Performance Distributed Computing&lt;/secondary-title&gt;&lt;/titles&gt;&lt;pages&gt;421-429&lt;/pages&gt;&lt;dates&gt;&lt;year&gt;2010&lt;/year&gt;&lt;/dates&gt;&lt;pub-location&gt;Chicago, Illinois&lt;/pub-location&gt;&lt;publisher&gt;ACM&lt;/publisher&gt;&lt;urls&gt;&lt;related-urls&gt;&lt;url&gt;http://datasys.cs.iit.edu/events/ScienceCloud2010/p07.pdf&lt;/url&gt;&lt;/related-urls&gt;&lt;/urls&gt;&lt;custom1&gt;1851538&lt;/custom1&gt;&lt;electronic-resource-num&gt;10.1145/1851476.1851538&lt;/electronic-resource-num&gt;&lt;/record&gt;&lt;/Cite&gt;&lt;/EndNote&gt;</w:instrText>
      </w:r>
      <w:r w:rsidR="00612FC5">
        <w:fldChar w:fldCharType="separate"/>
      </w:r>
      <w:r w:rsidR="006A4B35">
        <w:rPr>
          <w:noProof/>
        </w:rPr>
        <w:t>[</w:t>
      </w:r>
      <w:hyperlink w:anchor="_ENREF_81" w:tooltip="Keith R. Jackson, 2010 #2695" w:history="1">
        <w:r w:rsidR="006A4B35">
          <w:rPr>
            <w:noProof/>
          </w:rPr>
          <w:t>81</w:t>
        </w:r>
      </w:hyperlink>
      <w:r w:rsidR="006A4B35">
        <w:rPr>
          <w:noProof/>
        </w:rPr>
        <w:t>]</w:t>
      </w:r>
      <w:r w:rsidR="00612FC5">
        <w:fldChar w:fldCharType="end"/>
      </w:r>
      <w:r w:rsidR="00612FC5">
        <w:t xml:space="preserve"> and Astronomy </w:t>
      </w:r>
      <w:r w:rsidR="00612FC5">
        <w:fldChar w:fldCharType="begin"/>
      </w:r>
      <w:r w:rsidR="006A4B35">
        <w:instrText xml:space="preserve"> ADDIN EN.CITE &lt;EndNote&gt;&lt;Cite&gt;&lt;Author&gt;Thakar&lt;/Author&gt;&lt;Year&gt;2010&lt;/Year&gt;&lt;RecNum&gt;4972&lt;/RecNum&gt;&lt;DisplayText&gt;[82]&lt;/DisplayText&gt;&lt;record&gt;&lt;rec-number&gt;4972&lt;/rec-number&gt;&lt;foreign-keys&gt;&lt;key app="EN" db-id="rfx20pr9t5zxtmee0xn5fwzbxvw0r9vz2tee"&gt;4972&lt;/key&gt;&lt;/foreign-keys&gt;&lt;ref-type name="Conference Proceedings"&gt;10&lt;/ref-type&gt;&lt;contributors&gt;&lt;authors&gt;&lt;author&gt;Thakar, A.&lt;/author&gt;&lt;author&gt;Szalay, A.&lt;/author&gt;&lt;/authors&gt;&lt;/contributors&gt;&lt;titles&gt;&lt;title&gt;Migrating a (large) science database to the cloud&lt;/title&gt;&lt;secondary-title&gt;Proceedings of the 19th ACM International Symposium on High Performance Distributed Computing&lt;/secondary-title&gt;&lt;/titles&gt;&lt;pages&gt;430-434&lt;/pages&gt;&lt;dates&gt;&lt;year&gt;2010&lt;/year&gt;&lt;/dates&gt;&lt;publisher&gt;ACM&lt;/publisher&gt;&lt;isbn&gt;160558942X&lt;/isbn&gt;&lt;urls&gt;&lt;/urls&gt;&lt;/record&gt;&lt;/Cite&gt;&lt;/EndNote&gt;</w:instrText>
      </w:r>
      <w:r w:rsidR="00612FC5">
        <w:fldChar w:fldCharType="separate"/>
      </w:r>
      <w:r w:rsidR="006A4B35">
        <w:rPr>
          <w:noProof/>
        </w:rPr>
        <w:t>[</w:t>
      </w:r>
      <w:hyperlink w:anchor="_ENREF_82" w:tooltip="Thakar, 2010 #4972" w:history="1">
        <w:r w:rsidR="006A4B35">
          <w:rPr>
            <w:noProof/>
          </w:rPr>
          <w:t>82</w:t>
        </w:r>
      </w:hyperlink>
      <w:r w:rsidR="006A4B35">
        <w:rPr>
          <w:noProof/>
        </w:rPr>
        <w:t>]</w:t>
      </w:r>
      <w:r w:rsidR="00612FC5">
        <w:fldChar w:fldCharType="end"/>
      </w:r>
      <w:r w:rsidR="00612FC5">
        <w:t xml:space="preserve">, </w:t>
      </w:r>
      <w:r w:rsidR="009670A6">
        <w:t xml:space="preserve">Chemistry with NAMD </w:t>
      </w:r>
      <w:r w:rsidR="009670A6">
        <w:fldChar w:fldCharType="begin"/>
      </w:r>
      <w:r w:rsidR="006A4B35">
        <w:instrText xml:space="preserve"> ADDIN EN.CITE &lt;EndNote&gt;&lt;Cite&gt;&lt;Author&gt;Wong&lt;/Author&gt;&lt;Year&gt;2012&lt;/Year&gt;&lt;RecNum&gt;4963&lt;/RecNum&gt;&lt;DisplayText&gt;[83]&lt;/DisplayText&gt;&lt;record&gt;&lt;rec-number&gt;4963&lt;/rec-number&gt;&lt;foreign-keys&gt;&lt;key app="EN" db-id="rfx20pr9t5zxtmee0xn5fwzbxvw0r9vz2tee"&gt;4963&lt;/key&gt;&lt;/foreign-keys&gt;&lt;ref-type name="Journal Article"&gt;17&lt;/ref-type&gt;&lt;contributors&gt;&lt;authors&gt;&lt;author&gt;Wong, A.K.L.&lt;/author&gt;&lt;author&gt;Goscinski, A.M.&lt;/author&gt;&lt;/authors&gt;&lt;/contributors&gt;&lt;titles&gt;&lt;title&gt;The Design and Implementation of the VMD Plugin for NAMD Simulations on the Amazon Cloud&lt;/title&gt;&lt;secondary-title&gt;International Journal of Cloud Computing and Services Science (IJ-CLOSER)&lt;/secondary-title&gt;&lt;/titles&gt;&lt;periodical&gt;&lt;full-title&gt;International Journal of Cloud Computing and Services Science (IJ-CLOSER)&lt;/full-title&gt;&lt;/periodical&gt;&lt;pages&gt;155-171&lt;/pages&gt;&lt;volume&gt;1&lt;/volume&gt;&lt;number&gt;4&lt;/number&gt;&lt;dates&gt;&lt;year&gt;2012&lt;/year&gt;&lt;/dates&gt;&lt;isbn&gt;2089-3337&lt;/isbn&gt;&lt;urls&gt;&lt;/urls&gt;&lt;/record&gt;&lt;/Cite&gt;&lt;/EndNote&gt;</w:instrText>
      </w:r>
      <w:r w:rsidR="009670A6">
        <w:fldChar w:fldCharType="separate"/>
      </w:r>
      <w:r w:rsidR="006A4B35">
        <w:rPr>
          <w:noProof/>
        </w:rPr>
        <w:t>[</w:t>
      </w:r>
      <w:hyperlink w:anchor="_ENREF_83" w:tooltip="Wong, 2012 #4963" w:history="1">
        <w:r w:rsidR="006A4B35">
          <w:rPr>
            <w:noProof/>
          </w:rPr>
          <w:t>83</w:t>
        </w:r>
      </w:hyperlink>
      <w:r w:rsidR="006A4B35">
        <w:rPr>
          <w:noProof/>
        </w:rPr>
        <w:t>]</w:t>
      </w:r>
      <w:r w:rsidR="009670A6">
        <w:fldChar w:fldCharType="end"/>
      </w:r>
      <w:r w:rsidR="009670A6">
        <w:t xml:space="preserve"> application, and NASA applications </w:t>
      </w:r>
      <w:r w:rsidR="009670A6">
        <w:fldChar w:fldCharType="begin">
          <w:fldData xml:space="preserve">PEVuZE5vdGU+PENpdGU+PEF1dGhvcj5LbmlnaHQ8L0F1dGhvcj48WWVhcj4yMDEyPC9ZZWFyPjxS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</w:fldData>
        </w:fldChar>
      </w:r>
      <w:r w:rsidR="006A4B35">
        <w:instrText xml:space="preserve"> ADDIN EN.CITE </w:instrText>
      </w:r>
      <w:r w:rsidR="006A4B35">
        <w:fldChar w:fldCharType="begin">
          <w:fldData xml:space="preserve">PEVuZE5vdGU+PENpdGU+PEF1dGhvcj5LbmlnaHQ8L0F1dGhvcj48WWVhcj4yMDEyPC9ZZWFyPjxS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</w:fldData>
        </w:fldChar>
      </w:r>
      <w:r w:rsidR="006A4B35">
        <w:instrText xml:space="preserve"> ADDIN EN.CITE.DATA </w:instrText>
      </w:r>
      <w:r w:rsidR="006A4B35">
        <w:fldChar w:fldCharType="end"/>
      </w:r>
      <w:r w:rsidR="009670A6">
        <w:fldChar w:fldCharType="separate"/>
      </w:r>
      <w:r w:rsidR="006A4B35">
        <w:rPr>
          <w:noProof/>
        </w:rPr>
        <w:t>[</w:t>
      </w:r>
      <w:hyperlink w:anchor="_ENREF_45" w:tooltip="Knight, 2012 #4950" w:history="1">
        <w:r w:rsidR="006A4B35">
          <w:rPr>
            <w:noProof/>
          </w:rPr>
          <w:t>45</w:t>
        </w:r>
      </w:hyperlink>
      <w:r w:rsidR="006A4B35">
        <w:rPr>
          <w:noProof/>
        </w:rPr>
        <w:t xml:space="preserve">, </w:t>
      </w:r>
      <w:hyperlink w:anchor="_ENREF_84" w:tooltip="Mehrotra, 2012 #4958" w:history="1">
        <w:r w:rsidR="006A4B35">
          <w:rPr>
            <w:noProof/>
          </w:rPr>
          <w:t>84</w:t>
        </w:r>
      </w:hyperlink>
      <w:r w:rsidR="006A4B35">
        <w:rPr>
          <w:noProof/>
        </w:rPr>
        <w:t xml:space="preserve">, </w:t>
      </w:r>
      <w:hyperlink w:anchor="_ENREF_85" w:tooltip="Saini, 2012 #4957" w:history="1">
        <w:r w:rsidR="006A4B35">
          <w:rPr>
            <w:noProof/>
          </w:rPr>
          <w:t>85</w:t>
        </w:r>
      </w:hyperlink>
      <w:r w:rsidR="006A4B35">
        <w:rPr>
          <w:noProof/>
        </w:rPr>
        <w:t>]</w:t>
      </w:r>
      <w:r w:rsidR="009670A6">
        <w:fldChar w:fldCharType="end"/>
      </w:r>
      <w:r w:rsidR="009670A6">
        <w:t>.</w:t>
      </w:r>
    </w:p>
    <w:p w:rsidR="00BF1A6A" w:rsidRPr="0007502A" w:rsidRDefault="009670A6" w:rsidP="00BF1A6A">
      <w:pPr>
        <w:spacing w:after="0"/>
        <w:rPr>
          <w:rFonts w:ascii="Arial" w:eastAsia="Times New Roman" w:hAnsi="Arial" w:cs="Arial"/>
          <w:color w:val="222222"/>
          <w:sz w:val="27"/>
          <w:szCs w:val="27"/>
        </w:rPr>
      </w:pPr>
      <w:r>
        <w:t>Subsections 7.1, 7.3, 7.4 and 7.6</w:t>
      </w:r>
      <w:r w:rsidR="0072471C">
        <w:t xml:space="preserve"> describe Life Science applications in the cloud. This is a particularly important area as it is both rapidly growing in needed computational resources</w:t>
      </w:r>
      <w:r w:rsidR="0072471C">
        <w:rPr>
          <w:rFonts w:ascii="Arial" w:eastAsia="Times New Roman" w:hAnsi="Arial" w:cs="Arial"/>
          <w:color w:val="222222"/>
          <w:sz w:val="20"/>
          <w:szCs w:val="20"/>
        </w:rPr>
        <w:t xml:space="preserve"> </w:t>
      </w:r>
      <w:r w:rsidR="0072471C">
        <w:rPr>
          <w:rFonts w:ascii="Arial" w:eastAsia="Times New Roman" w:hAnsi="Arial" w:cs="Arial"/>
          <w:color w:val="222222"/>
          <w:sz w:val="20"/>
          <w:szCs w:val="20"/>
        </w:rPr>
        <w:fldChar w:fldCharType="begin"/>
      </w:r>
      <w:r w:rsidR="006A4B35">
        <w:rPr>
          <w:rFonts w:ascii="Arial" w:eastAsia="Times New Roman" w:hAnsi="Arial" w:cs="Arial"/>
          <w:color w:val="222222"/>
          <w:sz w:val="20"/>
          <w:szCs w:val="20"/>
        </w:rPr>
        <w:instrText xml:space="preserve"> ADDIN EN.CITE &lt;EndNote&gt;&lt;Cite&gt;&lt;Author&gt;Stein&lt;/Author&gt;&lt;Year&gt;2010&lt;/Year&gt;&lt;RecNum&gt;4156&lt;/RecNum&gt;&lt;DisplayText&gt;[86, 87]&lt;/DisplayText&gt;&lt;record&gt;&lt;rec-number&gt;4156&lt;/rec-number&gt;&lt;foreign-keys&gt;&lt;key app="EN" db-id="rfx20pr9t5zxtmee0xn5fwzbxvw0r9vz2tee"&gt;4156&lt;/key&gt;&lt;/foreign-keys&gt;&lt;ref-type name="Journal Article"&gt;17&lt;/ref-type&gt;&lt;contributors&gt;&lt;authors&gt;&lt;author&gt;Stein, Lincoln&lt;/author&gt;&lt;/authors&gt;&lt;/contributors&gt;&lt;titles&gt;&lt;title&gt;The case for cloud computing in genome informatics&lt;/title&gt;&lt;secondary-title&gt;Genome Biology&lt;/secondary-title&gt;&lt;/titles&gt;&lt;periodical&gt;&lt;full-title&gt;Genome Biology&lt;/full-title&gt;&lt;/periodical&gt;&lt;pages&gt;207&lt;/pages&gt;&lt;volume&gt;11&lt;/volume&gt;&lt;number&gt;5&lt;/number&gt;&lt;dates&gt;&lt;year&gt;2010&lt;/year&gt;&lt;/dates&gt;&lt;urls&gt;&lt;related-urls&gt;&lt;url&gt;http://genomebiology.com/2010/11/5/207&lt;/url&gt;&lt;/related-urls&gt;&lt;/urls&gt;&lt;/record&gt;&lt;/Cite&gt;&lt;Cite&gt;&lt;Author&gt;Elizabeth Pennisi&lt;/Author&gt;&lt;Year&gt;2011&lt;/Year&gt;&lt;RecNum&gt;3445&lt;/RecNum&gt;&lt;record&gt;&lt;rec-number&gt;3445&lt;/rec-number&gt;&lt;foreign-keys&gt;&lt;key app="EN" db-id="rfx20pr9t5zxtmee0xn5fwzbxvw0r9vz2tee"&gt;3445&lt;/key&gt;&lt;/foreign-keys&gt;&lt;ref-type name="Journal Article"&gt;17&lt;/ref-type&gt;&lt;contributors&gt;&lt;authors&gt;&lt;author&gt;Elizabeth Pennisi, &lt;/author&gt;&lt;/authors&gt;&lt;/contributors&gt;&lt;titles&gt;&lt;title&gt;Will Computers Crash Genomics?&lt;/title&gt;&lt;secondary-title&gt;Science&lt;/secondary-title&gt;&lt;/titles&gt;&lt;periodical&gt;&lt;full-title&gt;Science&lt;/full-title&gt;&lt;/periodical&gt;&lt;pages&gt;666-668&lt;/pages&gt;&lt;volume&gt;331&lt;/volume&gt;&lt;number&gt;6018&lt;/number&gt;&lt;dates&gt;&lt;year&gt;2011&lt;/year&gt;&lt;pub-dates&gt;&lt;date&gt;February 11, 2011&lt;/date&gt;&lt;/pub-dates&gt;&lt;/dates&gt;&lt;urls&gt;&lt;related-urls&gt;&lt;url&gt;http://www.sciencemag.org/content/331/6018/666.short&lt;/url&gt;&lt;/related-urls&gt;&lt;/urls&gt;&lt;electronic-resource-num&gt;10.1126/science.331.6018.666&lt;/electronic-resource-num&gt;&lt;/record&gt;&lt;/Cite&gt;&lt;/EndNote&gt;</w:instrText>
      </w:r>
      <w:r w:rsidR="0072471C">
        <w:rPr>
          <w:rFonts w:ascii="Arial" w:eastAsia="Times New Roman" w:hAnsi="Arial" w:cs="Arial"/>
          <w:color w:val="222222"/>
          <w:sz w:val="20"/>
          <w:szCs w:val="20"/>
        </w:rPr>
        <w:fldChar w:fldCharType="separate"/>
      </w:r>
      <w:r w:rsidR="006A4B35">
        <w:rPr>
          <w:rFonts w:ascii="Arial" w:eastAsia="Times New Roman" w:hAnsi="Arial" w:cs="Arial"/>
          <w:noProof/>
          <w:color w:val="222222"/>
          <w:sz w:val="20"/>
          <w:szCs w:val="20"/>
        </w:rPr>
        <w:t>[</w:t>
      </w:r>
      <w:hyperlink w:anchor="_ENREF_86" w:tooltip="Stein, 2010 #4156" w:history="1">
        <w:r w:rsidR="006A4B35">
          <w:rPr>
            <w:rFonts w:ascii="Arial" w:eastAsia="Times New Roman" w:hAnsi="Arial" w:cs="Arial"/>
            <w:noProof/>
            <w:color w:val="222222"/>
            <w:sz w:val="20"/>
            <w:szCs w:val="20"/>
          </w:rPr>
          <w:t>86</w:t>
        </w:r>
      </w:hyperlink>
      <w:r w:rsidR="006A4B35">
        <w:rPr>
          <w:rFonts w:ascii="Arial" w:eastAsia="Times New Roman" w:hAnsi="Arial" w:cs="Arial"/>
          <w:noProof/>
          <w:color w:val="222222"/>
          <w:sz w:val="20"/>
          <w:szCs w:val="20"/>
        </w:rPr>
        <w:t xml:space="preserve">, </w:t>
      </w:r>
      <w:hyperlink w:anchor="_ENREF_87" w:tooltip="Elizabeth Pennisi, 2011 #3445" w:history="1">
        <w:r w:rsidR="006A4B35">
          <w:rPr>
            <w:rFonts w:ascii="Arial" w:eastAsia="Times New Roman" w:hAnsi="Arial" w:cs="Arial"/>
            <w:noProof/>
            <w:color w:val="222222"/>
            <w:sz w:val="20"/>
            <w:szCs w:val="20"/>
          </w:rPr>
          <w:t>87</w:t>
        </w:r>
      </w:hyperlink>
      <w:r w:rsidR="006A4B35">
        <w:rPr>
          <w:rFonts w:ascii="Arial" w:eastAsia="Times New Roman" w:hAnsi="Arial" w:cs="Arial"/>
          <w:noProof/>
          <w:color w:val="222222"/>
          <w:sz w:val="20"/>
          <w:szCs w:val="20"/>
        </w:rPr>
        <w:t>]</w:t>
      </w:r>
      <w:r w:rsidR="0072471C">
        <w:rPr>
          <w:rFonts w:ascii="Arial" w:eastAsia="Times New Roman" w:hAnsi="Arial" w:cs="Arial"/>
          <w:color w:val="222222"/>
          <w:sz w:val="20"/>
          <w:szCs w:val="20"/>
        </w:rPr>
        <w:fldChar w:fldCharType="end"/>
      </w:r>
      <w:r w:rsidR="0072471C">
        <w:t xml:space="preserve"> and very well suited to clouds </w:t>
      </w:r>
      <w:r w:rsidR="0072471C">
        <w:rPr>
          <w:rFonts w:ascii="Arial" w:eastAsia="Times New Roman" w:hAnsi="Arial" w:cs="Arial"/>
          <w:color w:val="222222"/>
          <w:sz w:val="20"/>
          <w:szCs w:val="20"/>
        </w:rPr>
        <w:fldChar w:fldCharType="begin">
          <w:fldData xml:space="preserve">PEVuZE5vdGU+PENpdGU+PEF1dGhvcj5KdWR5IFFpdTwvQXV0aG9yPjxZZWFyPjIwMTE8L1llYXI+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=
</w:fldData>
        </w:fldChar>
      </w:r>
      <w:r w:rsidR="006A4B35">
        <w:rPr>
          <w:rFonts w:ascii="Arial" w:eastAsia="Times New Roman" w:hAnsi="Arial" w:cs="Arial"/>
          <w:color w:val="222222"/>
          <w:sz w:val="20"/>
          <w:szCs w:val="20"/>
        </w:rPr>
        <w:instrText xml:space="preserve"> ADDIN EN.CITE </w:instrText>
      </w:r>
      <w:r w:rsidR="006A4B35">
        <w:rPr>
          <w:rFonts w:ascii="Arial" w:eastAsia="Times New Roman" w:hAnsi="Arial" w:cs="Arial"/>
          <w:color w:val="222222"/>
          <w:sz w:val="20"/>
          <w:szCs w:val="20"/>
        </w:rPr>
        <w:fldChar w:fldCharType="begin">
          <w:fldData xml:space="preserve">PEVuZE5vdGU+PENpdGU+PEF1dGhvcj5KdWR5IFFpdTwvQXV0aG9yPjxZZWFyPjIwMTE8L1llYXI+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=
</w:fldData>
        </w:fldChar>
      </w:r>
      <w:r w:rsidR="006A4B35">
        <w:rPr>
          <w:rFonts w:ascii="Arial" w:eastAsia="Times New Roman" w:hAnsi="Arial" w:cs="Arial"/>
          <w:color w:val="222222"/>
          <w:sz w:val="20"/>
          <w:szCs w:val="20"/>
        </w:rPr>
        <w:instrText xml:space="preserve"> ADDIN EN.CITE.DATA </w:instrText>
      </w:r>
      <w:r w:rsidR="006A4B35">
        <w:rPr>
          <w:rFonts w:ascii="Arial" w:eastAsia="Times New Roman" w:hAnsi="Arial" w:cs="Arial"/>
          <w:color w:val="222222"/>
          <w:sz w:val="20"/>
          <w:szCs w:val="20"/>
        </w:rPr>
      </w:r>
      <w:r w:rsidR="006A4B35">
        <w:rPr>
          <w:rFonts w:ascii="Arial" w:eastAsia="Times New Roman" w:hAnsi="Arial" w:cs="Arial"/>
          <w:color w:val="222222"/>
          <w:sz w:val="20"/>
          <w:szCs w:val="20"/>
        </w:rPr>
        <w:fldChar w:fldCharType="end"/>
      </w:r>
      <w:r w:rsidR="0072471C">
        <w:rPr>
          <w:rFonts w:ascii="Arial" w:eastAsia="Times New Roman" w:hAnsi="Arial" w:cs="Arial"/>
          <w:color w:val="222222"/>
          <w:sz w:val="20"/>
          <w:szCs w:val="20"/>
        </w:rPr>
        <w:fldChar w:fldCharType="separate"/>
      </w:r>
      <w:r w:rsidR="006A4B35">
        <w:rPr>
          <w:rFonts w:ascii="Arial" w:eastAsia="Times New Roman" w:hAnsi="Arial" w:cs="Arial"/>
          <w:noProof/>
          <w:color w:val="222222"/>
          <w:sz w:val="20"/>
          <w:szCs w:val="20"/>
        </w:rPr>
        <w:t>[</w:t>
      </w:r>
      <w:hyperlink w:anchor="_ENREF_88" w:tooltip="Judy Qiu, 2011 #2682" w:history="1">
        <w:r w:rsidR="006A4B35">
          <w:rPr>
            <w:rFonts w:ascii="Arial" w:eastAsia="Times New Roman" w:hAnsi="Arial" w:cs="Arial"/>
            <w:noProof/>
            <w:color w:val="222222"/>
            <w:sz w:val="20"/>
            <w:szCs w:val="20"/>
          </w:rPr>
          <w:t>88-90</w:t>
        </w:r>
      </w:hyperlink>
      <w:r w:rsidR="006A4B35">
        <w:rPr>
          <w:rFonts w:ascii="Arial" w:eastAsia="Times New Roman" w:hAnsi="Arial" w:cs="Arial"/>
          <w:noProof/>
          <w:color w:val="222222"/>
          <w:sz w:val="20"/>
          <w:szCs w:val="20"/>
        </w:rPr>
        <w:t>]</w:t>
      </w:r>
      <w:r w:rsidR="0072471C">
        <w:rPr>
          <w:rFonts w:ascii="Arial" w:eastAsia="Times New Roman" w:hAnsi="Arial" w:cs="Arial"/>
          <w:color w:val="222222"/>
          <w:sz w:val="20"/>
          <w:szCs w:val="20"/>
        </w:rPr>
        <w:fldChar w:fldCharType="end"/>
      </w:r>
      <w:r w:rsidR="0072471C">
        <w:t xml:space="preserve">. Two large collaborations make major use of cloud technology; iPlant </w:t>
      </w:r>
      <w:r w:rsidR="0072471C">
        <w:rPr>
          <w:rFonts w:ascii="Arial" w:eastAsia="Times New Roman" w:hAnsi="Arial" w:cs="Arial"/>
          <w:color w:val="222222"/>
          <w:sz w:val="20"/>
          <w:szCs w:val="20"/>
        </w:rPr>
        <w:fldChar w:fldCharType="begin"/>
      </w:r>
      <w:r w:rsidR="006A4B35">
        <w:rPr>
          <w:rFonts w:ascii="Arial" w:eastAsia="Times New Roman" w:hAnsi="Arial" w:cs="Arial"/>
          <w:color w:val="222222"/>
          <w:sz w:val="20"/>
          <w:szCs w:val="20"/>
        </w:rPr>
        <w:instrText xml:space="preserve"> ADDIN EN.CITE &lt;EndNote&gt;&lt;Cite&gt;&lt;RecNum&gt;4795&lt;/RecNum&gt;&lt;DisplayText&gt;[91]&lt;/DisplayText&gt;&lt;record&gt;&lt;rec-number&gt;4795&lt;/rec-number&gt;&lt;foreign-keys&gt;&lt;key app="EN" db-id="rfx20pr9t5zxtmee0xn5fwzbxvw0r9vz2tee"&gt;4795&lt;/key&gt;&lt;/foreign-keys&gt;&lt;ref-type name="Web Page"&gt;12&lt;/ref-type&gt;&lt;contributors&gt;&lt;/contributors&gt;&lt;titles&gt;&lt;title&gt;iPlant Collaborative&lt;/title&gt;&lt;/titles&gt;&lt;volume&gt;2012&lt;/volume&gt;&lt;number&gt;August 28&lt;/number&gt;&lt;dates&gt;&lt;/dates&gt;&lt;urls&gt;&lt;related-urls&gt;&lt;url&gt;http://www.iplantcollaborative.org&lt;/url&gt;&lt;/related-urls&gt;&lt;/urls&gt;&lt;/record&gt;&lt;/Cite&gt;&lt;/EndNote&gt;</w:instrText>
      </w:r>
      <w:r w:rsidR="0072471C">
        <w:rPr>
          <w:rFonts w:ascii="Arial" w:eastAsia="Times New Roman" w:hAnsi="Arial" w:cs="Arial"/>
          <w:color w:val="222222"/>
          <w:sz w:val="20"/>
          <w:szCs w:val="20"/>
        </w:rPr>
        <w:fldChar w:fldCharType="separate"/>
      </w:r>
      <w:r w:rsidR="006A4B35">
        <w:rPr>
          <w:rFonts w:ascii="Arial" w:eastAsia="Times New Roman" w:hAnsi="Arial" w:cs="Arial"/>
          <w:noProof/>
          <w:color w:val="222222"/>
          <w:sz w:val="20"/>
          <w:szCs w:val="20"/>
        </w:rPr>
        <w:t>[</w:t>
      </w:r>
      <w:hyperlink w:anchor="_ENREF_91" w:tooltip=",  #4795" w:history="1">
        <w:r w:rsidR="006A4B35">
          <w:rPr>
            <w:rFonts w:ascii="Arial" w:eastAsia="Times New Roman" w:hAnsi="Arial" w:cs="Arial"/>
            <w:noProof/>
            <w:color w:val="222222"/>
            <w:sz w:val="20"/>
            <w:szCs w:val="20"/>
          </w:rPr>
          <w:t>91</w:t>
        </w:r>
      </w:hyperlink>
      <w:r w:rsidR="006A4B35">
        <w:rPr>
          <w:rFonts w:ascii="Arial" w:eastAsia="Times New Roman" w:hAnsi="Arial" w:cs="Arial"/>
          <w:noProof/>
          <w:color w:val="222222"/>
          <w:sz w:val="20"/>
          <w:szCs w:val="20"/>
        </w:rPr>
        <w:t>]</w:t>
      </w:r>
      <w:r w:rsidR="0072471C">
        <w:rPr>
          <w:rFonts w:ascii="Arial" w:eastAsia="Times New Roman" w:hAnsi="Arial" w:cs="Arial"/>
          <w:color w:val="222222"/>
          <w:sz w:val="20"/>
          <w:szCs w:val="20"/>
        </w:rPr>
        <w:fldChar w:fldCharType="end"/>
      </w:r>
      <w:r w:rsidR="0072471C">
        <w:rPr>
          <w:rFonts w:ascii="Arial" w:eastAsia="Times New Roman" w:hAnsi="Arial" w:cs="Arial"/>
          <w:color w:val="222222"/>
          <w:sz w:val="20"/>
          <w:szCs w:val="20"/>
        </w:rPr>
        <w:t xml:space="preserve"> </w:t>
      </w:r>
      <w:r w:rsidR="0072471C">
        <w:t xml:space="preserve">for the NSF Plant Biology community and </w:t>
      </w:r>
      <w:r w:rsidR="0072471C" w:rsidRPr="00BF1A6A">
        <w:t xml:space="preserve">Kbase </w:t>
      </w:r>
      <w:r w:rsidR="00BF1A6A" w:rsidRPr="00BF1A6A">
        <w:rPr>
          <w:rFonts w:ascii="Arial" w:eastAsia="Times New Roman" w:hAnsi="Arial" w:cs="Arial"/>
          <w:color w:val="222222"/>
          <w:sz w:val="20"/>
          <w:szCs w:val="20"/>
        </w:rPr>
        <w:fldChar w:fldCharType="begin"/>
      </w:r>
      <w:r w:rsidR="006A4B35">
        <w:rPr>
          <w:rFonts w:ascii="Arial" w:eastAsia="Times New Roman" w:hAnsi="Arial" w:cs="Arial"/>
          <w:color w:val="222222"/>
          <w:sz w:val="20"/>
          <w:szCs w:val="20"/>
        </w:rPr>
        <w:instrText xml:space="preserve"> ADDIN EN.CITE &lt;EndNote&gt;&lt;Cite&gt;&lt;RecNum&gt;4794&lt;/RecNum&gt;&lt;DisplayText&gt;[92]&lt;/DisplayText&gt;&lt;record&gt;&lt;rec-number&gt;4794&lt;/rec-number&gt;&lt;foreign-keys&gt;&lt;key app="EN" db-id="rfx20pr9t5zxtmee0xn5fwzbxvw0r9vz2tee"&gt;4794&lt;/key&gt;&lt;/foreign-keys&gt;&lt;ref-type name="Web Page"&gt;12&lt;/ref-type&gt;&lt;contributors&gt;&lt;/contributors&gt;&lt;titles&gt;&lt;title&gt;KBASE: DOE Systems Biology Knowledgebase: Community-Driven Cyberinfrastructure for Sharing and Integrating Data and Analytical Tools to Accelerate Predictive Biolog&lt;/title&gt;&lt;/titles&gt;&lt;volume&gt;2012&lt;/volume&gt;&lt;number&gt;August 28&lt;/number&gt;&lt;dates&gt;&lt;/dates&gt;&lt;urls&gt;&lt;related-urls&gt;&lt;url&gt;http://genomicscience.energy.gov/compbio/&lt;/url&gt;&lt;/related-urls&gt;&lt;/urls&gt;&lt;/record&gt;&lt;/Cite&gt;&lt;/EndNote&gt;</w:instrText>
      </w:r>
      <w:r w:rsidR="00BF1A6A" w:rsidRPr="00BF1A6A">
        <w:rPr>
          <w:rFonts w:ascii="Arial" w:eastAsia="Times New Roman" w:hAnsi="Arial" w:cs="Arial"/>
          <w:color w:val="222222"/>
          <w:sz w:val="20"/>
          <w:szCs w:val="20"/>
        </w:rPr>
        <w:fldChar w:fldCharType="separate"/>
      </w:r>
      <w:r w:rsidR="006A4B35">
        <w:rPr>
          <w:rFonts w:ascii="Arial" w:eastAsia="Times New Roman" w:hAnsi="Arial" w:cs="Arial"/>
          <w:noProof/>
          <w:color w:val="222222"/>
          <w:sz w:val="20"/>
          <w:szCs w:val="20"/>
        </w:rPr>
        <w:t>[</w:t>
      </w:r>
      <w:hyperlink w:anchor="_ENREF_92" w:tooltip=",  #4794" w:history="1">
        <w:r w:rsidR="006A4B35">
          <w:rPr>
            <w:rFonts w:ascii="Arial" w:eastAsia="Times New Roman" w:hAnsi="Arial" w:cs="Arial"/>
            <w:noProof/>
            <w:color w:val="222222"/>
            <w:sz w:val="20"/>
            <w:szCs w:val="20"/>
          </w:rPr>
          <w:t>92</w:t>
        </w:r>
      </w:hyperlink>
      <w:r w:rsidR="006A4B35">
        <w:rPr>
          <w:rFonts w:ascii="Arial" w:eastAsia="Times New Roman" w:hAnsi="Arial" w:cs="Arial"/>
          <w:noProof/>
          <w:color w:val="222222"/>
          <w:sz w:val="20"/>
          <w:szCs w:val="20"/>
        </w:rPr>
        <w:t>]</w:t>
      </w:r>
      <w:r w:rsidR="00BF1A6A" w:rsidRPr="00BF1A6A">
        <w:rPr>
          <w:rFonts w:ascii="Arial" w:eastAsia="Times New Roman" w:hAnsi="Arial" w:cs="Arial"/>
          <w:color w:val="222222"/>
          <w:sz w:val="20"/>
          <w:szCs w:val="20"/>
        </w:rPr>
        <w:fldChar w:fldCharType="end"/>
      </w:r>
      <w:r w:rsidR="0072471C">
        <w:t xml:space="preserve"> for DoE systems biology. </w:t>
      </w:r>
      <w:r w:rsidR="00B20513">
        <w:t>Genomics has important cloud applications including Blast</w:t>
      </w:r>
      <w:r w:rsidR="00BF1A6A">
        <w:t xml:space="preserve"> </w:t>
      </w:r>
      <w:r w:rsidR="00BF1A6A">
        <w:rPr>
          <w:rFonts w:ascii="Arial" w:eastAsia="Times New Roman" w:hAnsi="Arial" w:cs="Arial"/>
          <w:color w:val="222222"/>
          <w:sz w:val="20"/>
          <w:szCs w:val="20"/>
        </w:rPr>
        <w:t xml:space="preserve"> </w:t>
      </w:r>
      <w:r w:rsidR="00BF1A6A">
        <w:rPr>
          <w:rFonts w:ascii="Arial" w:eastAsia="Times New Roman" w:hAnsi="Arial" w:cs="Arial"/>
          <w:color w:val="222222"/>
          <w:sz w:val="20"/>
          <w:szCs w:val="20"/>
        </w:rPr>
        <w:fldChar w:fldCharType="begin">
          <w:fldData xml:space="preserve">PEVuZE5vdGU+PENpdGU+PEF1dGhvcj5Lb2xrZXI8L0F1dGhvcj48WWVhcj4yMDExPC9ZZWFyPjxS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</w:fldData>
        </w:fldChar>
      </w:r>
      <w:r w:rsidR="006A4B35">
        <w:rPr>
          <w:rFonts w:ascii="Arial" w:eastAsia="Times New Roman" w:hAnsi="Arial" w:cs="Arial"/>
          <w:color w:val="222222"/>
          <w:sz w:val="20"/>
          <w:szCs w:val="20"/>
        </w:rPr>
        <w:instrText xml:space="preserve"> ADDIN EN.CITE </w:instrText>
      </w:r>
      <w:r w:rsidR="006A4B35">
        <w:rPr>
          <w:rFonts w:ascii="Arial" w:eastAsia="Times New Roman" w:hAnsi="Arial" w:cs="Arial"/>
          <w:color w:val="222222"/>
          <w:sz w:val="20"/>
          <w:szCs w:val="20"/>
        </w:rPr>
        <w:fldChar w:fldCharType="begin">
          <w:fldData xml:space="preserve">PEVuZE5vdGU+PENpdGU+PEF1dGhvcj5Lb2xrZXI8L0F1dGhvcj48WWVhcj4yMDExPC9ZZWFyPjxS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</w:fldData>
        </w:fldChar>
      </w:r>
      <w:r w:rsidR="006A4B35">
        <w:rPr>
          <w:rFonts w:ascii="Arial" w:eastAsia="Times New Roman" w:hAnsi="Arial" w:cs="Arial"/>
          <w:color w:val="222222"/>
          <w:sz w:val="20"/>
          <w:szCs w:val="20"/>
        </w:rPr>
        <w:instrText xml:space="preserve"> ADDIN EN.CITE.DATA </w:instrText>
      </w:r>
      <w:r w:rsidR="006A4B35">
        <w:rPr>
          <w:rFonts w:ascii="Arial" w:eastAsia="Times New Roman" w:hAnsi="Arial" w:cs="Arial"/>
          <w:color w:val="222222"/>
          <w:sz w:val="20"/>
          <w:szCs w:val="20"/>
        </w:rPr>
      </w:r>
      <w:r w:rsidR="006A4B35">
        <w:rPr>
          <w:rFonts w:ascii="Arial" w:eastAsia="Times New Roman" w:hAnsi="Arial" w:cs="Arial"/>
          <w:color w:val="222222"/>
          <w:sz w:val="20"/>
          <w:szCs w:val="20"/>
        </w:rPr>
        <w:fldChar w:fldCharType="end"/>
      </w:r>
      <w:r w:rsidR="00BF1A6A">
        <w:rPr>
          <w:rFonts w:ascii="Arial" w:eastAsia="Times New Roman" w:hAnsi="Arial" w:cs="Arial"/>
          <w:color w:val="222222"/>
          <w:sz w:val="20"/>
          <w:szCs w:val="20"/>
        </w:rPr>
        <w:fldChar w:fldCharType="separate"/>
      </w:r>
      <w:r w:rsidR="006A4B35">
        <w:rPr>
          <w:rFonts w:ascii="Arial" w:eastAsia="Times New Roman" w:hAnsi="Arial" w:cs="Arial"/>
          <w:noProof/>
          <w:color w:val="222222"/>
          <w:sz w:val="20"/>
          <w:szCs w:val="20"/>
        </w:rPr>
        <w:t>[</w:t>
      </w:r>
      <w:hyperlink w:anchor="_ENREF_93" w:tooltip="Kolker, 2011 #3864" w:history="1">
        <w:r w:rsidR="006A4B35">
          <w:rPr>
            <w:rFonts w:ascii="Arial" w:eastAsia="Times New Roman" w:hAnsi="Arial" w:cs="Arial"/>
            <w:noProof/>
            <w:color w:val="222222"/>
            <w:sz w:val="20"/>
            <w:szCs w:val="20"/>
          </w:rPr>
          <w:t>93-96</w:t>
        </w:r>
      </w:hyperlink>
      <w:r w:rsidR="006A4B35">
        <w:rPr>
          <w:rFonts w:ascii="Arial" w:eastAsia="Times New Roman" w:hAnsi="Arial" w:cs="Arial"/>
          <w:noProof/>
          <w:color w:val="222222"/>
          <w:sz w:val="20"/>
          <w:szCs w:val="20"/>
        </w:rPr>
        <w:t>]</w:t>
      </w:r>
      <w:r w:rsidR="00BF1A6A">
        <w:rPr>
          <w:rFonts w:ascii="Arial" w:eastAsia="Times New Roman" w:hAnsi="Arial" w:cs="Arial"/>
          <w:color w:val="222222"/>
          <w:sz w:val="20"/>
          <w:szCs w:val="20"/>
        </w:rPr>
        <w:fldChar w:fldCharType="end"/>
      </w:r>
      <w:r w:rsidR="00B20513">
        <w:t xml:space="preserve">, </w:t>
      </w:r>
      <w:r w:rsidR="00BF1A6A">
        <w:rPr>
          <w:rFonts w:ascii="Arial" w:eastAsia="Times New Roman" w:hAnsi="Arial" w:cs="Arial"/>
          <w:color w:val="222222"/>
          <w:sz w:val="20"/>
          <w:szCs w:val="20"/>
        </w:rPr>
        <w:t xml:space="preserve">Crossbow </w:t>
      </w:r>
      <w:r w:rsidR="00BF1A6A">
        <w:rPr>
          <w:rFonts w:ascii="Arial" w:eastAsia="Times New Roman" w:hAnsi="Arial" w:cs="Arial"/>
          <w:color w:val="222222"/>
          <w:sz w:val="20"/>
          <w:szCs w:val="20"/>
        </w:rPr>
        <w:fldChar w:fldCharType="begin"/>
      </w:r>
      <w:r w:rsidR="006A4B35">
        <w:rPr>
          <w:rFonts w:ascii="Arial" w:eastAsia="Times New Roman" w:hAnsi="Arial" w:cs="Arial"/>
          <w:color w:val="222222"/>
          <w:sz w:val="20"/>
          <w:szCs w:val="20"/>
        </w:rPr>
        <w:instrText xml:space="preserve"> ADDIN EN.CITE &lt;EndNote&gt;&lt;Cite&gt;&lt;Author&gt;Gurtowski&lt;/Author&gt;&lt;Year&gt;2012&lt;/Year&gt;&lt;RecNum&gt;4993&lt;/RecNum&gt;&lt;DisplayText&gt;[97]&lt;/DisplayText&gt;&lt;record&gt;&lt;rec-number&gt;4993&lt;/rec-number&gt;&lt;foreign-keys&gt;&lt;key app="EN" db-id="rfx20pr9t5zxtmee0xn5fwzbxvw0r9vz2tee"&gt;4993&lt;/key&gt;&lt;/foreign-keys&gt;&lt;ref-type name="Book Section"&gt;5&lt;/ref-type&gt;&lt;contributors&gt;&lt;authors&gt;&lt;author&gt;Gurtowski, James&lt;/author&gt;&lt;author&gt;Schatz, Michael C.&lt;/author&gt;&lt;author&gt;Langmead, Ben&lt;/author&gt;&lt;/authors&gt;&lt;/contributors&gt;&lt;titles&gt;&lt;title&gt;Genotyping in the Cloud with Crossbow&lt;/title&gt;&lt;secondary-title&gt;Current Protocols in Bioinformatics&lt;/secondary-title&gt;&lt;/titles&gt;&lt;keywords&gt;&lt;keyword&gt;short reads&lt;/keyword&gt;&lt;keyword&gt;read alignment&lt;/keyword&gt;&lt;keyword&gt;SNP calling&lt;/keyword&gt;&lt;keyword&gt;cloud computing&lt;/keyword&gt;&lt;keyword&gt;Hadoop&lt;/keyword&gt;&lt;keyword&gt;software package&lt;/keyword&gt;&lt;/keywords&gt;&lt;dates&gt;&lt;year&gt;2012&lt;/year&gt;&lt;/dates&gt;&lt;publisher&gt;John Wiley &amp;amp; Sons, Inc.&lt;/publisher&gt;&lt;isbn&gt;9780471250951&lt;/isbn&gt;&lt;urls&gt;&lt;related-urls&gt;&lt;url&gt;http://dx.doi.org/10.1002/0471250953.bi1503s39&lt;/url&gt;&lt;/related-urls&gt;&lt;/urls&gt;&lt;electronic-resource-num&gt;10.1002/0471250953.bi1503s39&lt;/electronic-resource-num&gt;&lt;/record&gt;&lt;/Cite&gt;&lt;/EndNote&gt;</w:instrText>
      </w:r>
      <w:r w:rsidR="00BF1A6A">
        <w:rPr>
          <w:rFonts w:ascii="Arial" w:eastAsia="Times New Roman" w:hAnsi="Arial" w:cs="Arial"/>
          <w:color w:val="222222"/>
          <w:sz w:val="20"/>
          <w:szCs w:val="20"/>
        </w:rPr>
        <w:fldChar w:fldCharType="separate"/>
      </w:r>
      <w:r w:rsidR="006A4B35">
        <w:rPr>
          <w:rFonts w:ascii="Arial" w:eastAsia="Times New Roman" w:hAnsi="Arial" w:cs="Arial"/>
          <w:noProof/>
          <w:color w:val="222222"/>
          <w:sz w:val="20"/>
          <w:szCs w:val="20"/>
        </w:rPr>
        <w:t>[</w:t>
      </w:r>
      <w:hyperlink w:anchor="_ENREF_97" w:tooltip="Gurtowski, 2012 #4993" w:history="1">
        <w:r w:rsidR="006A4B35">
          <w:rPr>
            <w:rFonts w:ascii="Arial" w:eastAsia="Times New Roman" w:hAnsi="Arial" w:cs="Arial"/>
            <w:noProof/>
            <w:color w:val="222222"/>
            <w:sz w:val="20"/>
            <w:szCs w:val="20"/>
          </w:rPr>
          <w:t>97</w:t>
        </w:r>
      </w:hyperlink>
      <w:r w:rsidR="006A4B35">
        <w:rPr>
          <w:rFonts w:ascii="Arial" w:eastAsia="Times New Roman" w:hAnsi="Arial" w:cs="Arial"/>
          <w:noProof/>
          <w:color w:val="222222"/>
          <w:sz w:val="20"/>
          <w:szCs w:val="20"/>
        </w:rPr>
        <w:t>]</w:t>
      </w:r>
      <w:r w:rsidR="00BF1A6A">
        <w:rPr>
          <w:rFonts w:ascii="Arial" w:eastAsia="Times New Roman" w:hAnsi="Arial" w:cs="Arial"/>
          <w:color w:val="222222"/>
          <w:sz w:val="20"/>
          <w:szCs w:val="20"/>
        </w:rPr>
        <w:fldChar w:fldCharType="end"/>
      </w:r>
      <w:r w:rsidR="00BF1A6A">
        <w:t xml:space="preserve">, </w:t>
      </w:r>
      <w:r w:rsidR="00B20513">
        <w:t xml:space="preserve">a novel hybrid MapReduce for secure processing </w:t>
      </w:r>
      <w:r w:rsidR="00B20513">
        <w:fldChar w:fldCharType="begin"/>
      </w:r>
      <w:r w:rsidR="006A4B35">
        <w:instrText xml:space="preserve"> ADDIN EN.CITE &lt;EndNote&gt;&lt;Cite&gt;&lt;Author&gt;Yangyi Chen&lt;/Author&gt;&lt;Year&gt;2012&lt;/Year&gt;&lt;RecNum&gt;4536&lt;/RecNum&gt;&lt;DisplayText&gt;[98]&lt;/DisplayText&gt;&lt;record&gt;&lt;rec-number&gt;4536&lt;/rec-number&gt;&lt;foreign-keys&gt;&lt;key app="EN" db-id="rfx20pr9t5zxtmee0xn5fwzbxvw0r9vz2tee"&gt;4536&lt;/key&gt;&lt;/foreign-keys&gt;&lt;ref-type name="Conference Paper"&gt;47&lt;/ref-type&gt;&lt;contributors&gt;&lt;authors&gt;&lt;author&gt;Yangyi Chen,&lt;/author&gt;&lt;author&gt;Bo Peng,&lt;/author&gt;&lt;author&gt;XiaoFeng Wang,&lt;/author&gt;&lt;author&gt;Haixu Tang,&lt;/author&gt;&lt;/authors&gt;&lt;/contributors&gt;&lt;titles&gt;&lt;title&gt;Large-Scale Privacy-Preserving Mapping of Human Genomic Sequences on Hybrid Clouds&lt;/title&gt;&lt;secondary-title&gt;The Network and Distributed System Security Symposium 2012 (NDSS&amp;apos;12&lt;/secondary-title&gt;&lt;/titles&gt;&lt;dates&gt;&lt;year&gt;2012&lt;/year&gt;&lt;pub-dates&gt;&lt;date&gt;February 5-8&lt;/date&gt;&lt;/pub-dates&gt;&lt;/dates&gt;&lt;pub-location&gt;Hilton San Diego Resort &amp;amp; Spa San Diego, CA United States&lt;/pub-location&gt;&lt;urls&gt;&lt;related-urls&gt;&lt;url&gt;http://www.informatics.indiana.edu/xw7/papers/ndss2012.pdf&lt;/url&gt;&lt;/related-urls&gt;&lt;/urls&gt;&lt;/record&gt;&lt;/Cite&gt;&lt;/EndNote&gt;</w:instrText>
      </w:r>
      <w:r w:rsidR="00B20513">
        <w:fldChar w:fldCharType="separate"/>
      </w:r>
      <w:r w:rsidR="006A4B35">
        <w:rPr>
          <w:noProof/>
        </w:rPr>
        <w:t>[</w:t>
      </w:r>
      <w:hyperlink w:anchor="_ENREF_98" w:tooltip="Yangyi Chen, 2012 #4536" w:history="1">
        <w:r w:rsidR="006A4B35">
          <w:rPr>
            <w:noProof/>
          </w:rPr>
          <w:t>98</w:t>
        </w:r>
      </w:hyperlink>
      <w:r w:rsidR="006A4B35">
        <w:rPr>
          <w:noProof/>
        </w:rPr>
        <w:t>]</w:t>
      </w:r>
      <w:r w:rsidR="00B20513">
        <w:fldChar w:fldCharType="end"/>
      </w:r>
      <w:r w:rsidR="00BF1A6A">
        <w:t xml:space="preserve">, and MapReduce </w:t>
      </w:r>
      <w:r w:rsidR="00BF1A6A">
        <w:rPr>
          <w:rFonts w:ascii="Arial" w:eastAsia="Times New Roman" w:hAnsi="Arial" w:cs="Arial"/>
          <w:color w:val="222222"/>
          <w:sz w:val="20"/>
          <w:szCs w:val="20"/>
        </w:rPr>
        <w:fldChar w:fldCharType="begin">
          <w:fldData xml:space="preserve">PEVuZE5vdGU+PENpdGU+PEF1dGhvcj5TY2hhdHo8L0F1dGhvcj48WWVhcj4yMDExPC9ZZWFyPjxS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</w:fldData>
        </w:fldChar>
      </w:r>
      <w:r w:rsidR="006A4B35">
        <w:rPr>
          <w:rFonts w:ascii="Arial" w:eastAsia="Times New Roman" w:hAnsi="Arial" w:cs="Arial"/>
          <w:color w:val="222222"/>
          <w:sz w:val="20"/>
          <w:szCs w:val="20"/>
        </w:rPr>
        <w:instrText xml:space="preserve"> ADDIN EN.CITE </w:instrText>
      </w:r>
      <w:r w:rsidR="006A4B35">
        <w:rPr>
          <w:rFonts w:ascii="Arial" w:eastAsia="Times New Roman" w:hAnsi="Arial" w:cs="Arial"/>
          <w:color w:val="222222"/>
          <w:sz w:val="20"/>
          <w:szCs w:val="20"/>
        </w:rPr>
        <w:fldChar w:fldCharType="begin">
          <w:fldData xml:space="preserve">PEVuZE5vdGU+PENpdGU+PEF1dGhvcj5TY2hhdHo8L0F1dGhvcj48WWVhcj4yMDExPC9ZZWFyPjxS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</w:fldData>
        </w:fldChar>
      </w:r>
      <w:r w:rsidR="006A4B35">
        <w:rPr>
          <w:rFonts w:ascii="Arial" w:eastAsia="Times New Roman" w:hAnsi="Arial" w:cs="Arial"/>
          <w:color w:val="222222"/>
          <w:sz w:val="20"/>
          <w:szCs w:val="20"/>
        </w:rPr>
        <w:instrText xml:space="preserve"> ADDIN EN.CITE.DATA </w:instrText>
      </w:r>
      <w:r w:rsidR="006A4B35">
        <w:rPr>
          <w:rFonts w:ascii="Arial" w:eastAsia="Times New Roman" w:hAnsi="Arial" w:cs="Arial"/>
          <w:color w:val="222222"/>
          <w:sz w:val="20"/>
          <w:szCs w:val="20"/>
        </w:rPr>
      </w:r>
      <w:r w:rsidR="006A4B35">
        <w:rPr>
          <w:rFonts w:ascii="Arial" w:eastAsia="Times New Roman" w:hAnsi="Arial" w:cs="Arial"/>
          <w:color w:val="222222"/>
          <w:sz w:val="20"/>
          <w:szCs w:val="20"/>
        </w:rPr>
        <w:fldChar w:fldCharType="end"/>
      </w:r>
      <w:r w:rsidR="00BF1A6A">
        <w:rPr>
          <w:rFonts w:ascii="Arial" w:eastAsia="Times New Roman" w:hAnsi="Arial" w:cs="Arial"/>
          <w:color w:val="222222"/>
          <w:sz w:val="20"/>
          <w:szCs w:val="20"/>
        </w:rPr>
        <w:fldChar w:fldCharType="separate"/>
      </w:r>
      <w:r w:rsidR="006A4B35">
        <w:rPr>
          <w:rFonts w:ascii="Arial" w:eastAsia="Times New Roman" w:hAnsi="Arial" w:cs="Arial"/>
          <w:noProof/>
          <w:color w:val="222222"/>
          <w:sz w:val="20"/>
          <w:szCs w:val="20"/>
        </w:rPr>
        <w:t>[</w:t>
      </w:r>
      <w:hyperlink w:anchor="_ENREF_99" w:tooltip="Schatz, 2011 #3446" w:history="1">
        <w:r w:rsidR="006A4B35">
          <w:rPr>
            <w:rFonts w:ascii="Arial" w:eastAsia="Times New Roman" w:hAnsi="Arial" w:cs="Arial"/>
            <w:noProof/>
            <w:color w:val="222222"/>
            <w:sz w:val="20"/>
            <w:szCs w:val="20"/>
          </w:rPr>
          <w:t>99-104</w:t>
        </w:r>
      </w:hyperlink>
      <w:r w:rsidR="006A4B35">
        <w:rPr>
          <w:rFonts w:ascii="Arial" w:eastAsia="Times New Roman" w:hAnsi="Arial" w:cs="Arial"/>
          <w:noProof/>
          <w:color w:val="222222"/>
          <w:sz w:val="20"/>
          <w:szCs w:val="20"/>
        </w:rPr>
        <w:t>]</w:t>
      </w:r>
      <w:r w:rsidR="00BF1A6A">
        <w:rPr>
          <w:rFonts w:ascii="Arial" w:eastAsia="Times New Roman" w:hAnsi="Arial" w:cs="Arial"/>
          <w:color w:val="222222"/>
          <w:sz w:val="20"/>
          <w:szCs w:val="20"/>
        </w:rPr>
        <w:fldChar w:fldCharType="end"/>
      </w:r>
      <w:r w:rsidR="00BF1A6A">
        <w:rPr>
          <w:rFonts w:ascii="Arial" w:eastAsia="Times New Roman" w:hAnsi="Arial" w:cs="Arial"/>
          <w:color w:val="222222"/>
          <w:sz w:val="20"/>
          <w:szCs w:val="20"/>
        </w:rPr>
        <w:t xml:space="preserve">. This field and others show the clear importance of the long tail </w:t>
      </w:r>
      <w:r w:rsidR="005D0DEE">
        <w:rPr>
          <w:rFonts w:ascii="Arial" w:eastAsia="Times New Roman" w:hAnsi="Arial" w:cs="Arial"/>
          <w:color w:val="222222"/>
          <w:sz w:val="20"/>
          <w:szCs w:val="20"/>
        </w:rPr>
        <w:fldChar w:fldCharType="begin"/>
      </w:r>
      <w:r w:rsidR="001E6A8D">
        <w:rPr>
          <w:rFonts w:ascii="Arial" w:eastAsia="Times New Roman" w:hAnsi="Arial" w:cs="Arial"/>
          <w:color w:val="222222"/>
          <w:sz w:val="20"/>
          <w:szCs w:val="20"/>
        </w:rPr>
        <w:instrText xml:space="preserve"> ADDIN EN.CITE &lt;EndNote&gt;&lt;Cite&gt;&lt;Author&gt;P. Bryan Heidorn&lt;/Author&gt;&lt;Year&gt;2008&lt;/Year&gt;&lt;RecNum&gt;4459&lt;/RecNum&gt;&lt;DisplayText&gt;[14]&lt;/DisplayText&gt;&lt;record&gt;&lt;rec-number&gt;4459&lt;/rec-number&gt;&lt;foreign-keys&gt;&lt;key app="EN" db-id="rfx20pr9t5zxtmee0xn5fwzbxvw0r9vz2tee"&gt;4459&lt;/key&gt;&lt;/foreign-keys&gt;&lt;ref-type name="Journal Article"&gt;17&lt;/ref-type&gt;&lt;contributors&gt;&lt;authors&gt;&lt;author&gt;P. Bryan Heidorn,&lt;/author&gt;&lt;/authors&gt;&lt;/contributors&gt;&lt;titles&gt;&lt;title&gt;Shedding Light on the Dark Data in the Long Tail of Science&lt;/title&gt;&lt;secondary-title&gt;Library Trends&lt;/secondary-title&gt;&lt;/titles&gt;&lt;periodical&gt;&lt;full-title&gt;Library Trends&lt;/full-title&gt;&lt;/periodical&gt;&lt;pages&gt;280-299&lt;/pages&gt;&lt;volume&gt;57&lt;/volume&gt;&lt;number&gt;2, Fall 2008&lt;/number&gt;&lt;dates&gt;&lt;year&gt;2008&lt;/year&gt;&lt;/dates&gt;&lt;urls&gt;&lt;/urls&gt;&lt;electronic-resource-num&gt;10.1353/lib.0.0036&lt;/electronic-resource-num&gt;&lt;/record&gt;&lt;/Cite&gt;&lt;/EndNote&gt;</w:instrText>
      </w:r>
      <w:r w:rsidR="005D0DEE">
        <w:rPr>
          <w:rFonts w:ascii="Arial" w:eastAsia="Times New Roman" w:hAnsi="Arial" w:cs="Arial"/>
          <w:color w:val="222222"/>
          <w:sz w:val="20"/>
          <w:szCs w:val="20"/>
        </w:rPr>
        <w:fldChar w:fldCharType="separate"/>
      </w:r>
      <w:r w:rsidR="001E6A8D">
        <w:rPr>
          <w:rFonts w:ascii="Arial" w:eastAsia="Times New Roman" w:hAnsi="Arial" w:cs="Arial"/>
          <w:noProof/>
          <w:color w:val="222222"/>
          <w:sz w:val="20"/>
          <w:szCs w:val="20"/>
        </w:rPr>
        <w:t>[</w:t>
      </w:r>
      <w:hyperlink w:anchor="_ENREF_14" w:tooltip="P. Bryan Heidorn, 2008 #4459" w:history="1">
        <w:r w:rsidR="006A4B35">
          <w:rPr>
            <w:rFonts w:ascii="Arial" w:eastAsia="Times New Roman" w:hAnsi="Arial" w:cs="Arial"/>
            <w:noProof/>
            <w:color w:val="222222"/>
            <w:sz w:val="20"/>
            <w:szCs w:val="20"/>
          </w:rPr>
          <w:t>14</w:t>
        </w:r>
      </w:hyperlink>
      <w:r w:rsidR="001E6A8D">
        <w:rPr>
          <w:rFonts w:ascii="Arial" w:eastAsia="Times New Roman" w:hAnsi="Arial" w:cs="Arial"/>
          <w:noProof/>
          <w:color w:val="222222"/>
          <w:sz w:val="20"/>
          <w:szCs w:val="20"/>
        </w:rPr>
        <w:t>]</w:t>
      </w:r>
      <w:r w:rsidR="005D0DEE">
        <w:rPr>
          <w:rFonts w:ascii="Arial" w:eastAsia="Times New Roman" w:hAnsi="Arial" w:cs="Arial"/>
          <w:color w:val="222222"/>
          <w:sz w:val="20"/>
          <w:szCs w:val="20"/>
        </w:rPr>
        <w:fldChar w:fldCharType="end"/>
      </w:r>
      <w:r w:rsidR="005D0DEE">
        <w:rPr>
          <w:rFonts w:ascii="Arial" w:eastAsia="Times New Roman" w:hAnsi="Arial" w:cs="Arial"/>
          <w:color w:val="222222"/>
          <w:sz w:val="20"/>
          <w:szCs w:val="20"/>
        </w:rPr>
        <w:t xml:space="preserve"> </w:t>
      </w:r>
      <w:r w:rsidR="00BF1A6A">
        <w:rPr>
          <w:rFonts w:ascii="Arial" w:eastAsia="Times New Roman" w:hAnsi="Arial" w:cs="Arial"/>
          <w:color w:val="222222"/>
          <w:sz w:val="20"/>
          <w:szCs w:val="20"/>
        </w:rPr>
        <w:t xml:space="preserve">of science </w:t>
      </w:r>
      <w:r w:rsidR="005D0DEE">
        <w:rPr>
          <w:rFonts w:ascii="Arial" w:eastAsia="Times New Roman" w:hAnsi="Arial" w:cs="Arial"/>
          <w:color w:val="222222"/>
          <w:sz w:val="20"/>
          <w:szCs w:val="20"/>
        </w:rPr>
        <w:t xml:space="preserve">where an interesting approach is </w:t>
      </w:r>
      <w:r w:rsidR="00BF1A6A">
        <w:rPr>
          <w:rFonts w:ascii="Arial" w:eastAsia="Times New Roman" w:hAnsi="Arial" w:cs="Arial"/>
          <w:color w:val="222222"/>
          <w:sz w:val="20"/>
          <w:szCs w:val="20"/>
        </w:rPr>
        <w:t xml:space="preserve">Datascope </w:t>
      </w:r>
      <w:r w:rsidR="005D0DEE">
        <w:rPr>
          <w:rFonts w:ascii="Arial" w:eastAsia="Times New Roman" w:hAnsi="Arial" w:cs="Arial"/>
          <w:color w:val="222222"/>
          <w:sz w:val="20"/>
          <w:szCs w:val="20"/>
        </w:rPr>
        <w:t>linking Excel to the cloud</w:t>
      </w:r>
      <w:r w:rsidR="00BF1A6A">
        <w:rPr>
          <w:rFonts w:ascii="Arial" w:eastAsia="Times New Roman" w:hAnsi="Arial" w:cs="Arial"/>
          <w:color w:val="222222"/>
          <w:sz w:val="20"/>
          <w:szCs w:val="20"/>
        </w:rPr>
        <w:fldChar w:fldCharType="begin"/>
      </w:r>
      <w:r w:rsidR="006A4B35">
        <w:rPr>
          <w:rFonts w:ascii="Arial" w:eastAsia="Times New Roman" w:hAnsi="Arial" w:cs="Arial"/>
          <w:color w:val="222222"/>
          <w:sz w:val="20"/>
          <w:szCs w:val="20"/>
        </w:rPr>
        <w:instrText xml:space="preserve"> ADDIN EN.CITE &lt;EndNote&gt;&lt;Cite&gt;&lt;Author&gt;Roger Barga&lt;/Author&gt;&lt;Year&gt;2010&lt;/Year&gt;&lt;RecNum&gt;4524&lt;/RecNum&gt;&lt;DisplayText&gt;[105]&lt;/DisplayText&gt;&lt;record&gt;&lt;rec-number&gt;4524&lt;/rec-number&gt;&lt;foreign-keys&gt;&lt;key app="EN" db-id="rfx20pr9t5zxtmee0xn5fwzbxvw0r9vz2tee"&gt;4524&lt;/key&gt;&lt;/foreign-keys&gt;&lt;ref-type name="Conference Paper"&gt;47&lt;/ref-type&gt;&lt;contributors&gt;&lt;authors&gt;&lt;author&gt;Roger Barga,&lt;/author&gt;&lt;author&gt;Dennis Gannon,&lt;/author&gt;&lt;author&gt;Nelson Araujo,&lt;/author&gt;&lt;author&gt;Jared Jackson,&lt;/author&gt;&lt;author&gt;Wei Lu,&lt;/author&gt;&lt;author&gt;Jaliya Ekanayake,&lt;/author&gt;&lt;/authors&gt;&lt;/contributors&gt;&lt;titles&gt;&lt;title&gt;Excel DataScope for Data Scientists&lt;/title&gt;&lt;secondary-title&gt;UK e-Science All Hands Meeting 2010&lt;/secondary-title&gt;&lt;/titles&gt;&lt;dates&gt;&lt;year&gt;2010&lt;/year&gt;&lt;pub-dates&gt;&lt;date&gt;13-16 September&lt;/date&gt;&lt;/pub-dates&gt;&lt;/dates&gt;&lt;pub-location&gt;Cardiff, Wales UK&lt;/pub-location&gt;&lt;urls&gt;&lt;related-urls&gt;&lt;url&gt;http://www.allhands.org.uk/sites/default/files/2010/TuesT1BargaExcel.pdf&lt;/url&gt;&lt;/related-urls&gt;&lt;/urls&gt;&lt;/record&gt;&lt;/Cite&gt;&lt;/EndNote&gt;</w:instrText>
      </w:r>
      <w:r w:rsidR="00BF1A6A">
        <w:rPr>
          <w:rFonts w:ascii="Arial" w:eastAsia="Times New Roman" w:hAnsi="Arial" w:cs="Arial"/>
          <w:color w:val="222222"/>
          <w:sz w:val="20"/>
          <w:szCs w:val="20"/>
        </w:rPr>
        <w:fldChar w:fldCharType="separate"/>
      </w:r>
      <w:r w:rsidR="006A4B35">
        <w:rPr>
          <w:rFonts w:ascii="Arial" w:eastAsia="Times New Roman" w:hAnsi="Arial" w:cs="Arial"/>
          <w:noProof/>
          <w:color w:val="222222"/>
          <w:sz w:val="20"/>
          <w:szCs w:val="20"/>
        </w:rPr>
        <w:t>[</w:t>
      </w:r>
      <w:hyperlink w:anchor="_ENREF_105" w:tooltip="Roger Barga, 2010 #4524" w:history="1">
        <w:r w:rsidR="006A4B35">
          <w:rPr>
            <w:rFonts w:ascii="Arial" w:eastAsia="Times New Roman" w:hAnsi="Arial" w:cs="Arial"/>
            <w:noProof/>
            <w:color w:val="222222"/>
            <w:sz w:val="20"/>
            <w:szCs w:val="20"/>
          </w:rPr>
          <w:t>105</w:t>
        </w:r>
      </w:hyperlink>
      <w:r w:rsidR="006A4B35">
        <w:rPr>
          <w:rFonts w:ascii="Arial" w:eastAsia="Times New Roman" w:hAnsi="Arial" w:cs="Arial"/>
          <w:noProof/>
          <w:color w:val="222222"/>
          <w:sz w:val="20"/>
          <w:szCs w:val="20"/>
        </w:rPr>
        <w:t>]</w:t>
      </w:r>
      <w:r w:rsidR="00BF1A6A">
        <w:rPr>
          <w:rFonts w:ascii="Arial" w:eastAsia="Times New Roman" w:hAnsi="Arial" w:cs="Arial"/>
          <w:color w:val="222222"/>
          <w:sz w:val="20"/>
          <w:szCs w:val="20"/>
        </w:rPr>
        <w:fldChar w:fldCharType="end"/>
      </w:r>
      <w:r w:rsidR="00BF1A6A">
        <w:rPr>
          <w:rFonts w:ascii="Arial" w:eastAsia="Times New Roman" w:hAnsi="Arial" w:cs="Arial"/>
          <w:color w:val="222222"/>
          <w:sz w:val="20"/>
          <w:szCs w:val="20"/>
        </w:rPr>
        <w:t xml:space="preserve"> (see also section</w:t>
      </w:r>
      <w:r w:rsidR="005D0DEE">
        <w:rPr>
          <w:rFonts w:ascii="Arial" w:eastAsia="Times New Roman" w:hAnsi="Arial" w:cs="Arial"/>
          <w:color w:val="222222"/>
          <w:sz w:val="20"/>
          <w:szCs w:val="20"/>
        </w:rPr>
        <w:t>s 4 and</w:t>
      </w:r>
      <w:r w:rsidR="00BF1A6A">
        <w:rPr>
          <w:rFonts w:ascii="Arial" w:eastAsia="Times New Roman" w:hAnsi="Arial" w:cs="Arial"/>
          <w:color w:val="222222"/>
          <w:sz w:val="20"/>
          <w:szCs w:val="20"/>
        </w:rPr>
        <w:t xml:space="preserve"> 7.11).</w:t>
      </w:r>
    </w:p>
    <w:p w:rsidR="007447C6" w:rsidRPr="00BF1A6A" w:rsidRDefault="007447C6" w:rsidP="00BF1A6A">
      <w:pPr>
        <w:spacing w:after="0"/>
        <w:rPr>
          <w:rFonts w:ascii="Arial" w:eastAsia="Times New Roman" w:hAnsi="Arial" w:cs="Arial"/>
          <w:color w:val="222222"/>
          <w:sz w:val="27"/>
          <w:szCs w:val="27"/>
        </w:rPr>
      </w:pPr>
    </w:p>
    <w:p w:rsidR="00852136" w:rsidRPr="00AA2B0B" w:rsidRDefault="00852136" w:rsidP="00AA2B0B">
      <w:pPr>
        <w:pStyle w:val="Heading2"/>
      </w:pPr>
      <w:r w:rsidRPr="00AA2B0B">
        <w:t>Acknowledgements</w:t>
      </w:r>
    </w:p>
    <w:p w:rsidR="00AA2B0B" w:rsidRPr="00AA2B0B" w:rsidRDefault="00E22E32" w:rsidP="00A81C8C">
      <w:r w:rsidRPr="00E22E32">
        <w:t>This material is based upon work supported in part by the National Science Foundation under Grant No. 0910812 to Indiana University for "FutureGrid: An Experimental, High-Performance Grid Test-bed." Partners in the FutureGrid project include U. Chicago, U. Florida, San Diego Supercomputer Center - UC San Diego, U. Southern California, U. Texas at Austin, U. Tennessee at Knoxville, U. of Virginia, Purdue U., and T-U. Dresden.</w:t>
      </w:r>
    </w:p>
    <w:p w:rsidR="006D55E1" w:rsidRPr="00E22E32" w:rsidRDefault="006D55E1" w:rsidP="00E22E32">
      <w:pPr>
        <w:rPr>
          <w:rFonts w:asciiTheme="majorHAnsi" w:hAnsiTheme="majorHAnsi"/>
          <w:b/>
          <w:sz w:val="26"/>
          <w:szCs w:val="26"/>
        </w:rPr>
      </w:pPr>
      <w:r w:rsidRPr="00E22E32">
        <w:rPr>
          <w:rFonts w:asciiTheme="majorHAnsi" w:hAnsiTheme="majorHAnsi"/>
          <w:b/>
          <w:sz w:val="26"/>
          <w:szCs w:val="26"/>
        </w:rPr>
        <w:t>References</w:t>
      </w:r>
    </w:p>
    <w:p w:rsidR="006A4B35" w:rsidRPr="006A4B35" w:rsidRDefault="006D55E1" w:rsidP="006A4B35">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2" w:name="_ENREF_1"/>
      <w:r w:rsidR="006A4B35" w:rsidRPr="006A4B35">
        <w:rPr>
          <w:rFonts w:ascii="Calibri" w:hAnsi="Calibri"/>
          <w:noProof/>
        </w:rPr>
        <w:t>1.</w:t>
      </w:r>
      <w:r w:rsidR="006A4B35" w:rsidRPr="006A4B35">
        <w:rPr>
          <w:rFonts w:ascii="Calibri" w:hAnsi="Calibri"/>
          <w:noProof/>
        </w:rPr>
        <w:tab/>
        <w:t xml:space="preserve">Dennis Gannon. </w:t>
      </w:r>
      <w:r w:rsidR="006A4B35" w:rsidRPr="006A4B35">
        <w:rPr>
          <w:rFonts w:ascii="Calibri" w:hAnsi="Calibri"/>
          <w:i/>
          <w:noProof/>
        </w:rPr>
        <w:t>Research as a Service: Cloud Computing Accelerates Scientific Discovery</w:t>
      </w:r>
      <w:r w:rsidR="006A4B35" w:rsidRPr="006A4B35">
        <w:rPr>
          <w:rFonts w:ascii="Calibri" w:hAnsi="Calibri"/>
          <w:noProof/>
        </w:rPr>
        <w:t xml:space="preserve">.   [accessed 2012 December 31]; Available from: </w:t>
      </w:r>
      <w:hyperlink r:id="rId91" w:history="1">
        <w:r w:rsidR="006A4B35" w:rsidRPr="006A4B35">
          <w:rPr>
            <w:rStyle w:val="Hyperlink"/>
            <w:rFonts w:ascii="Calibri" w:hAnsi="Calibri"/>
            <w:noProof/>
          </w:rPr>
          <w:t>http://blogs.technet.com/b/microsoft_on_the_issues/archive/2012/12/19/research-as-a-service-cloud-computing-accelerates-scientific-discovery.aspx</w:t>
        </w:r>
      </w:hyperlink>
      <w:r w:rsidR="006A4B35" w:rsidRPr="006A4B35">
        <w:rPr>
          <w:rFonts w:ascii="Calibri" w:hAnsi="Calibri"/>
          <w:noProof/>
        </w:rPr>
        <w:t>.</w:t>
      </w:r>
      <w:bookmarkEnd w:id="2"/>
    </w:p>
    <w:p w:rsidR="006A4B35" w:rsidRPr="006A4B35" w:rsidRDefault="006A4B35" w:rsidP="006A4B35">
      <w:pPr>
        <w:spacing w:after="0" w:line="240" w:lineRule="auto"/>
        <w:ind w:left="720" w:hanging="720"/>
        <w:rPr>
          <w:rFonts w:ascii="Calibri" w:hAnsi="Calibri"/>
          <w:noProof/>
        </w:rPr>
      </w:pPr>
      <w:bookmarkStart w:id="3" w:name="_ENREF_2"/>
      <w:r w:rsidRPr="006A4B35">
        <w:rPr>
          <w:rFonts w:ascii="Calibri" w:hAnsi="Calibri"/>
          <w:noProof/>
        </w:rPr>
        <w:t>2.</w:t>
      </w:r>
      <w:r w:rsidRPr="006A4B35">
        <w:rPr>
          <w:rFonts w:ascii="Calibri" w:hAnsi="Calibri"/>
          <w:noProof/>
        </w:rPr>
        <w:tab/>
        <w:t xml:space="preserve">Gupta, A. and D. Milojicic. </w:t>
      </w:r>
      <w:r w:rsidRPr="006A4B35">
        <w:rPr>
          <w:rFonts w:ascii="Calibri" w:hAnsi="Calibri"/>
          <w:i/>
          <w:noProof/>
        </w:rPr>
        <w:t>Evaluation of hpc applications on cloud</w:t>
      </w:r>
      <w:r w:rsidRPr="006A4B35">
        <w:rPr>
          <w:rFonts w:ascii="Calibri" w:hAnsi="Calibri"/>
          <w:noProof/>
        </w:rPr>
        <w:t xml:space="preserve">. in </w:t>
      </w:r>
      <w:r w:rsidRPr="006A4B35">
        <w:rPr>
          <w:rFonts w:ascii="Calibri" w:hAnsi="Calibri"/>
          <w:i/>
          <w:noProof/>
        </w:rPr>
        <w:t>Open Cirrus Summit (OCS), 2011 Sixth</w:t>
      </w:r>
      <w:r w:rsidRPr="006A4B35">
        <w:rPr>
          <w:rFonts w:ascii="Calibri" w:hAnsi="Calibri"/>
          <w:noProof/>
        </w:rPr>
        <w:t xml:space="preserve"> 2011: IEEE.</w:t>
      </w:r>
      <w:bookmarkEnd w:id="3"/>
    </w:p>
    <w:p w:rsidR="006A4B35" w:rsidRPr="006A4B35" w:rsidRDefault="006A4B35" w:rsidP="006A4B35">
      <w:pPr>
        <w:spacing w:after="0" w:line="240" w:lineRule="auto"/>
        <w:ind w:left="720" w:hanging="720"/>
        <w:rPr>
          <w:rFonts w:ascii="Calibri" w:hAnsi="Calibri"/>
          <w:noProof/>
        </w:rPr>
      </w:pPr>
      <w:bookmarkStart w:id="4" w:name="_ENREF_3"/>
      <w:r w:rsidRPr="006A4B35">
        <w:rPr>
          <w:rFonts w:ascii="Calibri" w:hAnsi="Calibri"/>
          <w:noProof/>
        </w:rPr>
        <w:t>3.</w:t>
      </w:r>
      <w:r w:rsidRPr="006A4B35">
        <w:rPr>
          <w:rFonts w:ascii="Calibri" w:hAnsi="Calibri"/>
          <w:noProof/>
        </w:rPr>
        <w:tab/>
        <w:t xml:space="preserve">Ian Foster, Yong Zhao, Ioan Raicu, and Shiyong Lu. </w:t>
      </w:r>
      <w:r w:rsidRPr="006A4B35">
        <w:rPr>
          <w:rFonts w:ascii="Calibri" w:hAnsi="Calibri"/>
          <w:i/>
          <w:noProof/>
        </w:rPr>
        <w:t>Cloud computing and grid computing 360-degree compared</w:t>
      </w:r>
      <w:r w:rsidRPr="006A4B35">
        <w:rPr>
          <w:rFonts w:ascii="Calibri" w:hAnsi="Calibri"/>
          <w:noProof/>
        </w:rPr>
        <w:t xml:space="preserve">. in </w:t>
      </w:r>
      <w:r w:rsidRPr="006A4B35">
        <w:rPr>
          <w:rFonts w:ascii="Calibri" w:hAnsi="Calibri"/>
          <w:i/>
          <w:noProof/>
        </w:rPr>
        <w:t>Grid Computing Environments Workshop, 2008. GCE'08</w:t>
      </w:r>
      <w:r w:rsidRPr="006A4B35">
        <w:rPr>
          <w:rFonts w:ascii="Calibri" w:hAnsi="Calibri"/>
          <w:noProof/>
        </w:rPr>
        <w:t xml:space="preserve"> 2008: Ieee.</w:t>
      </w:r>
      <w:bookmarkEnd w:id="4"/>
    </w:p>
    <w:p w:rsidR="006A4B35" w:rsidRPr="006A4B35" w:rsidRDefault="006A4B35" w:rsidP="006A4B35">
      <w:pPr>
        <w:spacing w:after="0" w:line="240" w:lineRule="auto"/>
        <w:ind w:left="720" w:hanging="720"/>
        <w:rPr>
          <w:rFonts w:ascii="Calibri" w:hAnsi="Calibri"/>
          <w:noProof/>
        </w:rPr>
      </w:pPr>
      <w:bookmarkStart w:id="5" w:name="_ENREF_4"/>
      <w:r w:rsidRPr="006A4B35">
        <w:rPr>
          <w:rFonts w:ascii="Calibri" w:hAnsi="Calibri"/>
          <w:noProof/>
        </w:rPr>
        <w:t>4.</w:t>
      </w:r>
      <w:r w:rsidRPr="006A4B35">
        <w:rPr>
          <w:rFonts w:ascii="Calibri" w:hAnsi="Calibri"/>
          <w:noProof/>
        </w:rPr>
        <w:tab/>
        <w:t xml:space="preserve">Paladugu, K. and S. Mukka, </w:t>
      </w:r>
      <w:r w:rsidRPr="006A4B35">
        <w:rPr>
          <w:rFonts w:ascii="Calibri" w:hAnsi="Calibri"/>
          <w:i/>
          <w:noProof/>
        </w:rPr>
        <w:t>Systematic Literature Review and Survey on High Performance Computing in Cloud.</w:t>
      </w:r>
      <w:r w:rsidRPr="006A4B35">
        <w:rPr>
          <w:rFonts w:ascii="Calibri" w:hAnsi="Calibri"/>
          <w:noProof/>
        </w:rPr>
        <w:t xml:space="preserve"> Electrical Engineering, 2012. </w:t>
      </w:r>
      <w:bookmarkEnd w:id="5"/>
    </w:p>
    <w:p w:rsidR="006A4B35" w:rsidRPr="006A4B35" w:rsidRDefault="006A4B35" w:rsidP="006A4B35">
      <w:pPr>
        <w:spacing w:after="0" w:line="240" w:lineRule="auto"/>
        <w:ind w:left="720" w:hanging="720"/>
        <w:rPr>
          <w:rFonts w:ascii="Calibri" w:hAnsi="Calibri"/>
          <w:noProof/>
        </w:rPr>
      </w:pPr>
      <w:bookmarkStart w:id="6" w:name="_ENREF_5"/>
      <w:r w:rsidRPr="006A4B35">
        <w:rPr>
          <w:rFonts w:ascii="Calibri" w:hAnsi="Calibri"/>
          <w:noProof/>
        </w:rPr>
        <w:t>5.</w:t>
      </w:r>
      <w:r w:rsidRPr="006A4B35">
        <w:rPr>
          <w:rFonts w:ascii="Calibri" w:hAnsi="Calibri"/>
          <w:noProof/>
        </w:rPr>
        <w:tab/>
        <w:t xml:space="preserve">Wlodarczyk, T.W. and C. Rong. </w:t>
      </w:r>
      <w:r w:rsidRPr="006A4B35">
        <w:rPr>
          <w:rFonts w:ascii="Calibri" w:hAnsi="Calibri"/>
          <w:i/>
          <w:noProof/>
        </w:rPr>
        <w:t>An Initial Survey on Integration and Application of Cloud Computing to High Performance Computing</w:t>
      </w:r>
      <w:r w:rsidRPr="006A4B35">
        <w:rPr>
          <w:rFonts w:ascii="Calibri" w:hAnsi="Calibri"/>
          <w:noProof/>
        </w:rPr>
        <w:t xml:space="preserve">. in </w:t>
      </w:r>
      <w:r w:rsidRPr="006A4B35">
        <w:rPr>
          <w:rFonts w:ascii="Calibri" w:hAnsi="Calibri"/>
          <w:i/>
          <w:noProof/>
        </w:rPr>
        <w:t>Cloud Computing Technology and Science (CloudCom), 2011 IEEE Third International Conference on</w:t>
      </w:r>
      <w:r w:rsidRPr="006A4B35">
        <w:rPr>
          <w:rFonts w:ascii="Calibri" w:hAnsi="Calibri"/>
          <w:noProof/>
        </w:rPr>
        <w:t xml:space="preserve"> 2011: IEEE.</w:t>
      </w:r>
      <w:bookmarkEnd w:id="6"/>
    </w:p>
    <w:p w:rsidR="006A4B35" w:rsidRPr="006A4B35" w:rsidRDefault="006A4B35" w:rsidP="006A4B35">
      <w:pPr>
        <w:spacing w:after="0" w:line="240" w:lineRule="auto"/>
        <w:ind w:left="720" w:hanging="720"/>
        <w:rPr>
          <w:rFonts w:ascii="Calibri" w:hAnsi="Calibri"/>
          <w:noProof/>
        </w:rPr>
      </w:pPr>
      <w:bookmarkStart w:id="7" w:name="_ENREF_6"/>
      <w:r w:rsidRPr="006A4B35">
        <w:rPr>
          <w:rFonts w:ascii="Calibri" w:hAnsi="Calibri"/>
          <w:noProof/>
        </w:rPr>
        <w:t>6.</w:t>
      </w:r>
      <w:r w:rsidRPr="006A4B35">
        <w:rPr>
          <w:rFonts w:ascii="Calibri" w:hAnsi="Calibri"/>
          <w:noProof/>
        </w:rPr>
        <w:tab/>
        <w:t xml:space="preserve">Barga, R., D. Gannon, and D. Reed, </w:t>
      </w:r>
      <w:r w:rsidRPr="006A4B35">
        <w:rPr>
          <w:rFonts w:ascii="Calibri" w:hAnsi="Calibri"/>
          <w:i/>
          <w:noProof/>
        </w:rPr>
        <w:t>The client and the cloud: Democratizing research computing.</w:t>
      </w:r>
      <w:r w:rsidRPr="006A4B35">
        <w:rPr>
          <w:rFonts w:ascii="Calibri" w:hAnsi="Calibri"/>
          <w:noProof/>
        </w:rPr>
        <w:t xml:space="preserve"> Internet Computing, IEEE, 2011. 15(1): p. 72-75. </w:t>
      </w:r>
      <w:bookmarkEnd w:id="7"/>
    </w:p>
    <w:p w:rsidR="006A4B35" w:rsidRPr="006A4B35" w:rsidRDefault="006A4B35" w:rsidP="006A4B35">
      <w:pPr>
        <w:spacing w:after="0" w:line="240" w:lineRule="auto"/>
        <w:ind w:left="720" w:hanging="720"/>
        <w:rPr>
          <w:rFonts w:ascii="Calibri" w:hAnsi="Calibri"/>
          <w:noProof/>
        </w:rPr>
      </w:pPr>
      <w:bookmarkStart w:id="8" w:name="_ENREF_7"/>
      <w:r w:rsidRPr="006A4B35">
        <w:rPr>
          <w:rFonts w:ascii="Calibri" w:hAnsi="Calibri"/>
          <w:noProof/>
        </w:rPr>
        <w:t>7.</w:t>
      </w:r>
      <w:r w:rsidRPr="006A4B35">
        <w:rPr>
          <w:rFonts w:ascii="Calibri" w:hAnsi="Calibri"/>
          <w:noProof/>
        </w:rPr>
        <w:tab/>
        <w:t xml:space="preserve">Katherine Yelick, Susan Coghlan, Brent Draney, and Richard Shane Canon, </w:t>
      </w:r>
      <w:r w:rsidRPr="006A4B35">
        <w:rPr>
          <w:rFonts w:ascii="Calibri" w:hAnsi="Calibri"/>
          <w:i/>
          <w:noProof/>
        </w:rPr>
        <w:t>The Magellan Report on Cloud Computing for Science</w:t>
      </w:r>
      <w:r w:rsidRPr="006A4B35">
        <w:rPr>
          <w:rFonts w:ascii="Calibri" w:hAnsi="Calibri"/>
          <w:noProof/>
        </w:rPr>
        <w:t xml:space="preserve">. December 2011. </w:t>
      </w:r>
      <w:hyperlink r:id="rId92" w:history="1">
        <w:r w:rsidRPr="006A4B35">
          <w:rPr>
            <w:rStyle w:val="Hyperlink"/>
            <w:rFonts w:ascii="Calibri" w:hAnsi="Calibri"/>
            <w:noProof/>
          </w:rPr>
          <w:t>http://www.nersc.gov/assets/StaffPublications/2012/MagellanFinalReport.pdf</w:t>
        </w:r>
      </w:hyperlink>
      <w:r w:rsidRPr="006A4B35">
        <w:rPr>
          <w:rFonts w:ascii="Calibri" w:hAnsi="Calibri"/>
          <w:noProof/>
        </w:rPr>
        <w:t xml:space="preserve">. </w:t>
      </w:r>
      <w:bookmarkEnd w:id="8"/>
    </w:p>
    <w:p w:rsidR="006A4B35" w:rsidRPr="006A4B35" w:rsidRDefault="006A4B35" w:rsidP="006A4B35">
      <w:pPr>
        <w:spacing w:after="0" w:line="240" w:lineRule="auto"/>
        <w:ind w:left="720" w:hanging="720"/>
        <w:rPr>
          <w:rFonts w:ascii="Calibri" w:hAnsi="Calibri"/>
          <w:noProof/>
        </w:rPr>
      </w:pPr>
      <w:bookmarkStart w:id="9" w:name="_ENREF_8"/>
      <w:r w:rsidRPr="006A4B35">
        <w:rPr>
          <w:rFonts w:ascii="Calibri" w:hAnsi="Calibri"/>
          <w:noProof/>
        </w:rPr>
        <w:t>8.</w:t>
      </w:r>
      <w:r w:rsidRPr="006A4B35">
        <w:rPr>
          <w:rFonts w:ascii="Calibri" w:hAnsi="Calibri"/>
          <w:noProof/>
        </w:rPr>
        <w:tab/>
        <w:t xml:space="preserve">Manish Parashar. </w:t>
      </w:r>
      <w:r w:rsidRPr="006A4B35">
        <w:rPr>
          <w:rFonts w:ascii="Calibri" w:hAnsi="Calibri"/>
          <w:i/>
          <w:noProof/>
        </w:rPr>
        <w:t>Can clouds transform science?</w:t>
      </w:r>
      <w:r w:rsidRPr="006A4B35">
        <w:rPr>
          <w:rFonts w:ascii="Calibri" w:hAnsi="Calibri"/>
          <w:noProof/>
        </w:rPr>
        <w:t xml:space="preserve">  2012 August 15 [accessed 2013 January 2]; International Science Grid This Week: Interview by Wolfgang Gentzsch Available from: </w:t>
      </w:r>
      <w:hyperlink r:id="rId93" w:history="1">
        <w:r w:rsidRPr="006A4B35">
          <w:rPr>
            <w:rStyle w:val="Hyperlink"/>
            <w:rFonts w:ascii="Calibri" w:hAnsi="Calibri"/>
            <w:noProof/>
          </w:rPr>
          <w:t>http://www.isgtw.org/feature/can-clouds-transform-science</w:t>
        </w:r>
      </w:hyperlink>
      <w:r w:rsidRPr="006A4B35">
        <w:rPr>
          <w:rFonts w:ascii="Calibri" w:hAnsi="Calibri"/>
          <w:noProof/>
        </w:rPr>
        <w:t>.</w:t>
      </w:r>
      <w:bookmarkEnd w:id="9"/>
    </w:p>
    <w:p w:rsidR="006A4B35" w:rsidRPr="006A4B35" w:rsidRDefault="006A4B35" w:rsidP="006A4B35">
      <w:pPr>
        <w:spacing w:after="0" w:line="240" w:lineRule="auto"/>
        <w:ind w:left="720" w:hanging="720"/>
        <w:rPr>
          <w:rFonts w:ascii="Calibri" w:hAnsi="Calibri"/>
          <w:noProof/>
        </w:rPr>
      </w:pPr>
      <w:bookmarkStart w:id="10" w:name="_ENREF_9"/>
      <w:r w:rsidRPr="006A4B35">
        <w:rPr>
          <w:rFonts w:ascii="Calibri" w:hAnsi="Calibri"/>
          <w:noProof/>
        </w:rPr>
        <w:t>9.</w:t>
      </w:r>
      <w:r w:rsidRPr="006A4B35">
        <w:rPr>
          <w:rFonts w:ascii="Calibri" w:hAnsi="Calibri"/>
          <w:noProof/>
        </w:rPr>
        <w:tab/>
        <w:t xml:space="preserve">Geoffrey C. Fox, Gregor von Laszewski, Javier Diaz, Kate Keahey, Jose Fortes, Renato Figueiredo, Shava Smallen, Warren Smith, and Andrew Grimshaw, </w:t>
      </w:r>
      <w:r w:rsidRPr="006A4B35">
        <w:rPr>
          <w:rFonts w:ascii="Calibri" w:hAnsi="Calibri"/>
          <w:i/>
          <w:noProof/>
        </w:rPr>
        <w:t>FutureGrid - a reconfigurable testbed for Cloud, HPC and Grid Computing</w:t>
      </w:r>
      <w:r w:rsidRPr="006A4B35">
        <w:rPr>
          <w:rFonts w:ascii="Calibri" w:hAnsi="Calibri"/>
          <w:noProof/>
        </w:rPr>
        <w:t xml:space="preserve">, Chapter  in </w:t>
      </w:r>
      <w:r w:rsidRPr="006A4B35">
        <w:rPr>
          <w:rFonts w:ascii="Calibri" w:hAnsi="Calibri"/>
          <w:i/>
          <w:noProof/>
        </w:rPr>
        <w:t>On the Road to Exascale Computing: Contemporary Architectures in High Performance Computing</w:t>
      </w:r>
      <w:r w:rsidRPr="006A4B35">
        <w:rPr>
          <w:rFonts w:ascii="Calibri" w:hAnsi="Calibri"/>
          <w:noProof/>
        </w:rPr>
        <w:t xml:space="preserve">, Jeff Vetter, Editor. 2012, Chapman &amp; Hall/CRC Press </w:t>
      </w:r>
      <w:hyperlink r:id="rId94" w:history="1">
        <w:r w:rsidRPr="006A4B35">
          <w:rPr>
            <w:rStyle w:val="Hyperlink"/>
            <w:rFonts w:ascii="Calibri" w:hAnsi="Calibri"/>
            <w:noProof/>
          </w:rPr>
          <w:t>http://grids.ucs.indiana.edu/ptliupages/publications/sitka-chapter.pdf</w:t>
        </w:r>
      </w:hyperlink>
      <w:r w:rsidRPr="006A4B35">
        <w:rPr>
          <w:rFonts w:ascii="Calibri" w:hAnsi="Calibri"/>
          <w:noProof/>
        </w:rPr>
        <w:t xml:space="preserve">  </w:t>
      </w:r>
      <w:bookmarkEnd w:id="10"/>
    </w:p>
    <w:p w:rsidR="006A4B35" w:rsidRPr="006A4B35" w:rsidRDefault="006A4B35" w:rsidP="006A4B35">
      <w:pPr>
        <w:spacing w:after="0" w:line="240" w:lineRule="auto"/>
        <w:ind w:left="720" w:hanging="720"/>
        <w:rPr>
          <w:rFonts w:ascii="Calibri" w:hAnsi="Calibri"/>
          <w:noProof/>
        </w:rPr>
      </w:pPr>
      <w:bookmarkStart w:id="11" w:name="_ENREF_10"/>
      <w:r w:rsidRPr="006A4B35">
        <w:rPr>
          <w:rFonts w:ascii="Calibri" w:hAnsi="Calibri"/>
          <w:noProof/>
        </w:rPr>
        <w:t>10.</w:t>
      </w:r>
      <w:r w:rsidRPr="006A4B35">
        <w:rPr>
          <w:rFonts w:ascii="Calibri" w:hAnsi="Calibri"/>
          <w:noProof/>
        </w:rPr>
        <w:tab/>
        <w:t xml:space="preserve">Jeffrey Dean and Sanjay Ghemawat, </w:t>
      </w:r>
      <w:r w:rsidRPr="006A4B35">
        <w:rPr>
          <w:rFonts w:ascii="Calibri" w:hAnsi="Calibri"/>
          <w:i/>
          <w:noProof/>
        </w:rPr>
        <w:t>MapReduce: simplified data processing on large clusters.</w:t>
      </w:r>
      <w:r w:rsidRPr="006A4B35">
        <w:rPr>
          <w:rFonts w:ascii="Calibri" w:hAnsi="Calibri"/>
          <w:noProof/>
        </w:rPr>
        <w:t xml:space="preserve"> Commun. ACM, 2008. 51(1): p. 107-113. DOI:</w:t>
      </w:r>
      <w:hyperlink r:id="rId95" w:history="1">
        <w:r w:rsidRPr="006A4B35">
          <w:rPr>
            <w:rStyle w:val="Hyperlink"/>
            <w:rFonts w:ascii="Calibri" w:hAnsi="Calibri"/>
            <w:noProof/>
          </w:rPr>
          <w:t>http://doi.acm.org/10.1145/1327452.1327492</w:t>
        </w:r>
        <w:bookmarkEnd w:id="11"/>
      </w:hyperlink>
    </w:p>
    <w:p w:rsidR="006A4B35" w:rsidRPr="006A4B35" w:rsidRDefault="006A4B35" w:rsidP="006A4B35">
      <w:pPr>
        <w:spacing w:after="0" w:line="240" w:lineRule="auto"/>
        <w:ind w:left="720" w:hanging="720"/>
        <w:rPr>
          <w:rFonts w:ascii="Calibri" w:hAnsi="Calibri"/>
          <w:noProof/>
        </w:rPr>
      </w:pPr>
      <w:bookmarkStart w:id="12" w:name="_ENREF_11"/>
      <w:r w:rsidRPr="006A4B35">
        <w:rPr>
          <w:rFonts w:ascii="Calibri" w:hAnsi="Calibri"/>
          <w:noProof/>
        </w:rPr>
        <w:t>11.</w:t>
      </w:r>
      <w:r w:rsidRPr="006A4B35">
        <w:rPr>
          <w:rFonts w:ascii="Calibri" w:hAnsi="Calibri"/>
          <w:noProof/>
        </w:rPr>
        <w:tab/>
        <w:t xml:space="preserve">Thilina Gunarathne, Bingjing Zhang, Tak-Lon Wu, and Judy Qiu, </w:t>
      </w:r>
      <w:r w:rsidRPr="006A4B35">
        <w:rPr>
          <w:rFonts w:ascii="Calibri" w:hAnsi="Calibri"/>
          <w:i/>
          <w:noProof/>
        </w:rPr>
        <w:t>Portable Parallel Programming on Cloud and HPC: Scientific Applications of Twister4Azure</w:t>
      </w:r>
      <w:r w:rsidRPr="006A4B35">
        <w:rPr>
          <w:rFonts w:ascii="Calibri" w:hAnsi="Calibri"/>
          <w:noProof/>
        </w:rPr>
        <w:t xml:space="preserve">, in </w:t>
      </w:r>
      <w:r w:rsidRPr="006A4B35">
        <w:rPr>
          <w:rFonts w:ascii="Calibri" w:hAnsi="Calibri"/>
          <w:i/>
          <w:noProof/>
        </w:rPr>
        <w:t>IEEE/ACM International Conference on Utility and Cloud Computing UCC 2011</w:t>
      </w:r>
      <w:r w:rsidRPr="006A4B35">
        <w:rPr>
          <w:rFonts w:ascii="Calibri" w:hAnsi="Calibri"/>
          <w:noProof/>
        </w:rPr>
        <w:t xml:space="preserve">. December 5-7, 2011. Melbourne Australia. </w:t>
      </w:r>
      <w:hyperlink r:id="rId96" w:history="1">
        <w:r w:rsidRPr="006A4B35">
          <w:rPr>
            <w:rStyle w:val="Hyperlink"/>
            <w:rFonts w:ascii="Calibri" w:hAnsi="Calibri"/>
            <w:noProof/>
          </w:rPr>
          <w:t>http://www.cs.indiana.edu/~xqiu/scientific_applications_of_twister4azure_ucc_17_4.pdf</w:t>
        </w:r>
      </w:hyperlink>
      <w:r w:rsidRPr="006A4B35">
        <w:rPr>
          <w:rFonts w:ascii="Calibri" w:hAnsi="Calibri"/>
          <w:noProof/>
        </w:rPr>
        <w:t xml:space="preserve">. </w:t>
      </w:r>
      <w:bookmarkEnd w:id="12"/>
    </w:p>
    <w:p w:rsidR="006A4B35" w:rsidRPr="006A4B35" w:rsidRDefault="006A4B35" w:rsidP="006A4B35">
      <w:pPr>
        <w:spacing w:after="0" w:line="240" w:lineRule="auto"/>
        <w:ind w:left="720" w:hanging="720"/>
        <w:rPr>
          <w:rFonts w:ascii="Calibri" w:hAnsi="Calibri"/>
          <w:noProof/>
        </w:rPr>
      </w:pPr>
      <w:bookmarkStart w:id="13" w:name="_ENREF_12"/>
      <w:r w:rsidRPr="006A4B35">
        <w:rPr>
          <w:rFonts w:ascii="Calibri" w:hAnsi="Calibri"/>
          <w:noProof/>
        </w:rPr>
        <w:t>12.</w:t>
      </w:r>
      <w:r w:rsidRPr="006A4B35">
        <w:rPr>
          <w:rFonts w:ascii="Calibri" w:hAnsi="Calibri"/>
          <w:noProof/>
        </w:rPr>
        <w:tab/>
        <w:t xml:space="preserve">Thilina Gunarathne, Bingjing Zhang, Tak-Lon Wu, and Judy Qiu, </w:t>
      </w:r>
      <w:r w:rsidRPr="006A4B35">
        <w:rPr>
          <w:rFonts w:ascii="Calibri" w:hAnsi="Calibri"/>
          <w:i/>
          <w:noProof/>
        </w:rPr>
        <w:t xml:space="preserve">Scalable Parallel Computing on Clouds Using Twister4Azure Iterative MapReduce </w:t>
      </w:r>
      <w:r w:rsidRPr="006A4B35">
        <w:rPr>
          <w:rFonts w:ascii="Calibri" w:hAnsi="Calibri"/>
          <w:noProof/>
        </w:rPr>
        <w:t xml:space="preserve"> Future Generation Computer Systems 2012. To be published. </w:t>
      </w:r>
      <w:hyperlink r:id="rId97" w:history="1">
        <w:r w:rsidRPr="006A4B35">
          <w:rPr>
            <w:rStyle w:val="Hyperlink"/>
            <w:rFonts w:ascii="Calibri" w:hAnsi="Calibri"/>
            <w:noProof/>
          </w:rPr>
          <w:t>http://grids.ucs.indiana.edu/ptliupages/publications/Scalable_Parallel_Computing_on_Clouds_Using_Twister4Azure_Iterative_MapReduce_cr_submit.pdf</w:t>
        </w:r>
        <w:bookmarkEnd w:id="13"/>
      </w:hyperlink>
    </w:p>
    <w:p w:rsidR="006A4B35" w:rsidRPr="006A4B35" w:rsidRDefault="006A4B35" w:rsidP="006A4B35">
      <w:pPr>
        <w:spacing w:after="0" w:line="240" w:lineRule="auto"/>
        <w:ind w:left="720" w:hanging="720"/>
        <w:rPr>
          <w:rFonts w:ascii="Calibri" w:hAnsi="Calibri"/>
          <w:noProof/>
        </w:rPr>
      </w:pPr>
      <w:bookmarkStart w:id="14" w:name="_ENREF_13"/>
      <w:r w:rsidRPr="006A4B35">
        <w:rPr>
          <w:rFonts w:ascii="Calibri" w:hAnsi="Calibri"/>
          <w:noProof/>
        </w:rPr>
        <w:t>13.</w:t>
      </w:r>
      <w:r w:rsidRPr="006A4B35">
        <w:rPr>
          <w:rFonts w:ascii="Calibri" w:hAnsi="Calibri"/>
          <w:noProof/>
        </w:rPr>
        <w:tab/>
        <w:t xml:space="preserve">Thilina Gunarathne, Judy Qiu, and Geoffrey Fox, </w:t>
      </w:r>
      <w:r w:rsidRPr="006A4B35">
        <w:rPr>
          <w:rFonts w:ascii="Calibri" w:hAnsi="Calibri"/>
          <w:i/>
          <w:noProof/>
        </w:rPr>
        <w:t xml:space="preserve">Iterative MapReduce for Azure Cloud </w:t>
      </w:r>
      <w:r w:rsidRPr="006A4B35">
        <w:rPr>
          <w:rFonts w:ascii="Calibri" w:hAnsi="Calibri"/>
          <w:noProof/>
        </w:rPr>
        <w:t xml:space="preserve">in </w:t>
      </w:r>
      <w:r w:rsidRPr="006A4B35">
        <w:rPr>
          <w:rFonts w:ascii="Calibri" w:hAnsi="Calibri"/>
          <w:i/>
          <w:noProof/>
        </w:rPr>
        <w:t>CCA11 Cloud Computing and Its Applications</w:t>
      </w:r>
      <w:r w:rsidRPr="006A4B35">
        <w:rPr>
          <w:rFonts w:ascii="Calibri" w:hAnsi="Calibri"/>
          <w:noProof/>
        </w:rPr>
        <w:t xml:space="preserve">. April 12-13, 2011. Chicago, ILL. </w:t>
      </w:r>
      <w:hyperlink r:id="rId98" w:history="1">
        <w:r w:rsidRPr="006A4B35">
          <w:rPr>
            <w:rStyle w:val="Hyperlink"/>
            <w:rFonts w:ascii="Calibri" w:hAnsi="Calibri"/>
            <w:noProof/>
          </w:rPr>
          <w:t>http://grids.ucs.indiana.edu/ptliupages/publications/cca_v8.pdf</w:t>
        </w:r>
      </w:hyperlink>
      <w:r w:rsidRPr="006A4B35">
        <w:rPr>
          <w:rFonts w:ascii="Calibri" w:hAnsi="Calibri"/>
          <w:noProof/>
        </w:rPr>
        <w:t xml:space="preserve">. </w:t>
      </w:r>
      <w:bookmarkEnd w:id="14"/>
    </w:p>
    <w:p w:rsidR="006A4B35" w:rsidRPr="006A4B35" w:rsidRDefault="006A4B35" w:rsidP="006A4B35">
      <w:pPr>
        <w:spacing w:after="0" w:line="240" w:lineRule="auto"/>
        <w:ind w:left="720" w:hanging="720"/>
        <w:rPr>
          <w:rFonts w:ascii="Calibri" w:hAnsi="Calibri"/>
          <w:noProof/>
        </w:rPr>
      </w:pPr>
      <w:bookmarkStart w:id="15" w:name="_ENREF_14"/>
      <w:r w:rsidRPr="006A4B35">
        <w:rPr>
          <w:rFonts w:ascii="Calibri" w:hAnsi="Calibri"/>
          <w:noProof/>
        </w:rPr>
        <w:t>14.</w:t>
      </w:r>
      <w:r w:rsidRPr="006A4B35">
        <w:rPr>
          <w:rFonts w:ascii="Calibri" w:hAnsi="Calibri"/>
          <w:noProof/>
        </w:rPr>
        <w:tab/>
        <w:t xml:space="preserve">P. Bryan Heidorn, </w:t>
      </w:r>
      <w:r w:rsidRPr="006A4B35">
        <w:rPr>
          <w:rFonts w:ascii="Calibri" w:hAnsi="Calibri"/>
          <w:i/>
          <w:noProof/>
        </w:rPr>
        <w:t>Shedding Light on the Dark Data in the Long Tail of Science.</w:t>
      </w:r>
      <w:r w:rsidRPr="006A4B35">
        <w:rPr>
          <w:rFonts w:ascii="Calibri" w:hAnsi="Calibri"/>
          <w:noProof/>
        </w:rPr>
        <w:t xml:space="preserve"> Library Trends, 2008. 57(2, Fall 2008): p. 280-299. DOI:10.1353/lib.0.0036</w:t>
      </w:r>
      <w:bookmarkEnd w:id="15"/>
    </w:p>
    <w:p w:rsidR="006A4B35" w:rsidRPr="006A4B35" w:rsidRDefault="006A4B35" w:rsidP="006A4B35">
      <w:pPr>
        <w:spacing w:after="0" w:line="240" w:lineRule="auto"/>
        <w:ind w:left="720" w:hanging="720"/>
        <w:rPr>
          <w:rFonts w:ascii="Calibri" w:hAnsi="Calibri"/>
          <w:noProof/>
        </w:rPr>
      </w:pPr>
      <w:bookmarkStart w:id="16" w:name="_ENREF_15"/>
      <w:r w:rsidRPr="006A4B35">
        <w:rPr>
          <w:rFonts w:ascii="Calibri" w:hAnsi="Calibri"/>
          <w:noProof/>
        </w:rPr>
        <w:t>15.</w:t>
      </w:r>
      <w:r w:rsidRPr="006A4B35">
        <w:rPr>
          <w:rFonts w:ascii="Calibri" w:hAnsi="Calibri"/>
          <w:noProof/>
        </w:rPr>
        <w:tab/>
        <w:t xml:space="preserve">Peter Murray-Rust. </w:t>
      </w:r>
      <w:r w:rsidRPr="006A4B35">
        <w:rPr>
          <w:rFonts w:ascii="Calibri" w:hAnsi="Calibri"/>
          <w:i/>
          <w:noProof/>
        </w:rPr>
        <w:t>Big Science and Long-tail Science</w:t>
      </w:r>
      <w:r w:rsidRPr="006A4B35">
        <w:rPr>
          <w:rFonts w:ascii="Calibri" w:hAnsi="Calibri"/>
          <w:noProof/>
        </w:rPr>
        <w:t xml:space="preserve">.  2008 January 29 [accessed 2011 November 3]; Available from: </w:t>
      </w:r>
      <w:hyperlink r:id="rId99" w:history="1">
        <w:r w:rsidRPr="006A4B35">
          <w:rPr>
            <w:rStyle w:val="Hyperlink"/>
            <w:rFonts w:ascii="Calibri" w:hAnsi="Calibri"/>
            <w:noProof/>
          </w:rPr>
          <w:t>http://blogs.ch.cam.ac.uk/pmr/2008/01/29/big-science-and-long-tail-science/</w:t>
        </w:r>
      </w:hyperlink>
      <w:r w:rsidRPr="006A4B35">
        <w:rPr>
          <w:rFonts w:ascii="Calibri" w:hAnsi="Calibri"/>
          <w:noProof/>
        </w:rPr>
        <w:t>.</w:t>
      </w:r>
      <w:bookmarkEnd w:id="16"/>
    </w:p>
    <w:p w:rsidR="006A4B35" w:rsidRPr="006A4B35" w:rsidRDefault="006A4B35" w:rsidP="006A4B35">
      <w:pPr>
        <w:spacing w:after="0" w:line="240" w:lineRule="auto"/>
        <w:ind w:left="720" w:hanging="720"/>
        <w:rPr>
          <w:rFonts w:ascii="Calibri" w:hAnsi="Calibri"/>
          <w:noProof/>
        </w:rPr>
      </w:pPr>
      <w:bookmarkStart w:id="17" w:name="_ENREF_16"/>
      <w:r w:rsidRPr="006A4B35">
        <w:rPr>
          <w:rFonts w:ascii="Calibri" w:hAnsi="Calibri"/>
          <w:noProof/>
        </w:rPr>
        <w:t>16.</w:t>
      </w:r>
      <w:r w:rsidRPr="006A4B35">
        <w:rPr>
          <w:rFonts w:ascii="Calibri" w:hAnsi="Calibri"/>
          <w:noProof/>
        </w:rPr>
        <w:tab/>
        <w:t xml:space="preserve">Taylor, I.J., E. Deelman, D.B. Gannon, and M. Shields, </w:t>
      </w:r>
      <w:r w:rsidRPr="006A4B35">
        <w:rPr>
          <w:rFonts w:ascii="Calibri" w:hAnsi="Calibri"/>
          <w:i/>
          <w:noProof/>
        </w:rPr>
        <w:t>Workflows for e-Science: Scientific Workflows for Grids</w:t>
      </w:r>
      <w:r w:rsidRPr="006A4B35">
        <w:rPr>
          <w:rFonts w:ascii="Calibri" w:hAnsi="Calibri"/>
          <w:noProof/>
        </w:rPr>
        <w:t>. 2006: Springer. ISBN:1846285194</w:t>
      </w:r>
      <w:bookmarkEnd w:id="17"/>
    </w:p>
    <w:p w:rsidR="006A4B35" w:rsidRPr="006A4B35" w:rsidRDefault="006A4B35" w:rsidP="006A4B35">
      <w:pPr>
        <w:spacing w:after="0" w:line="240" w:lineRule="auto"/>
        <w:ind w:left="720" w:hanging="720"/>
        <w:rPr>
          <w:rFonts w:ascii="Calibri" w:hAnsi="Calibri"/>
          <w:noProof/>
        </w:rPr>
      </w:pPr>
      <w:bookmarkStart w:id="18" w:name="_ENREF_17"/>
      <w:r w:rsidRPr="006A4B35">
        <w:rPr>
          <w:rFonts w:ascii="Calibri" w:hAnsi="Calibri"/>
          <w:noProof/>
        </w:rPr>
        <w:t>17.</w:t>
      </w:r>
      <w:r w:rsidRPr="006A4B35">
        <w:rPr>
          <w:rFonts w:ascii="Calibri" w:hAnsi="Calibri"/>
          <w:noProof/>
        </w:rPr>
        <w:tab/>
        <w:t xml:space="preserve">Gannon, D. and G. Fox, </w:t>
      </w:r>
      <w:r w:rsidRPr="006A4B35">
        <w:rPr>
          <w:rFonts w:ascii="Calibri" w:hAnsi="Calibri"/>
          <w:i/>
          <w:noProof/>
        </w:rPr>
        <w:t>Workflow in Grid Systems, Editorial of special issue of Concurrency&amp;Computation:Practice&amp;Experience based on GGF10 Berlin meeting.</w:t>
      </w:r>
      <w:r w:rsidRPr="006A4B35">
        <w:rPr>
          <w:rFonts w:ascii="Calibri" w:hAnsi="Calibri"/>
          <w:noProof/>
        </w:rPr>
        <w:t xml:space="preserve"> Concurrency and Computation: Practice &amp; Experience, August 2006, 2006. 18(10): p. 1009-1019. </w:t>
      </w:r>
      <w:r w:rsidRPr="006A4B35">
        <w:rPr>
          <w:rFonts w:ascii="Calibri" w:hAnsi="Calibri"/>
          <w:noProof/>
        </w:rPr>
        <w:lastRenderedPageBreak/>
        <w:t>DOI:</w:t>
      </w:r>
      <w:hyperlink r:id="rId100" w:history="1">
        <w:r w:rsidRPr="006A4B35">
          <w:rPr>
            <w:rStyle w:val="Hyperlink"/>
            <w:rFonts w:ascii="Calibri" w:hAnsi="Calibri"/>
            <w:noProof/>
          </w:rPr>
          <w:t>http://dx.doi.org/10.1002/cpe.v18:10</w:t>
        </w:r>
      </w:hyperlink>
      <w:r w:rsidRPr="006A4B35">
        <w:rPr>
          <w:rFonts w:ascii="Calibri" w:hAnsi="Calibri"/>
          <w:noProof/>
        </w:rPr>
        <w:t xml:space="preserve">. </w:t>
      </w:r>
      <w:hyperlink r:id="rId101" w:history="1">
        <w:r w:rsidRPr="006A4B35">
          <w:rPr>
            <w:rStyle w:val="Hyperlink"/>
            <w:rFonts w:ascii="Calibri" w:hAnsi="Calibri"/>
            <w:noProof/>
          </w:rPr>
          <w:t>http://grids.ucs.indiana.edu/ptliupages/publications/Workflow-overview.pdf</w:t>
        </w:r>
        <w:bookmarkEnd w:id="18"/>
      </w:hyperlink>
    </w:p>
    <w:p w:rsidR="006A4B35" w:rsidRPr="006A4B35" w:rsidRDefault="006A4B35" w:rsidP="006A4B35">
      <w:pPr>
        <w:spacing w:after="0" w:line="240" w:lineRule="auto"/>
        <w:ind w:left="720" w:hanging="720"/>
        <w:rPr>
          <w:rFonts w:ascii="Calibri" w:hAnsi="Calibri"/>
          <w:noProof/>
        </w:rPr>
      </w:pPr>
      <w:bookmarkStart w:id="19" w:name="_ENREF_18"/>
      <w:r w:rsidRPr="006A4B35">
        <w:rPr>
          <w:rFonts w:ascii="Calibri" w:hAnsi="Calibri"/>
          <w:noProof/>
        </w:rPr>
        <w:t>18.</w:t>
      </w:r>
      <w:r w:rsidRPr="006A4B35">
        <w:rPr>
          <w:rFonts w:ascii="Calibri" w:hAnsi="Calibri"/>
          <w:noProof/>
        </w:rPr>
        <w:tab/>
        <w:t xml:space="preserve">Deelman, E., D. Gannon, M. Shields, and I. Taylor, </w:t>
      </w:r>
      <w:r w:rsidRPr="006A4B35">
        <w:rPr>
          <w:rFonts w:ascii="Calibri" w:hAnsi="Calibri"/>
          <w:i/>
          <w:noProof/>
        </w:rPr>
        <w:t>Workflows and e-Science: An overview of workflow system features and capabilities.</w:t>
      </w:r>
      <w:r w:rsidRPr="006A4B35">
        <w:rPr>
          <w:rFonts w:ascii="Calibri" w:hAnsi="Calibri"/>
          <w:noProof/>
        </w:rPr>
        <w:t xml:space="preserve"> Future Generation Computer Systems, May 2009, 2009. 25(5): p. 528-540. DOI:</w:t>
      </w:r>
      <w:hyperlink r:id="rId102" w:history="1">
        <w:r w:rsidRPr="006A4B35">
          <w:rPr>
            <w:rStyle w:val="Hyperlink"/>
            <w:rFonts w:ascii="Calibri" w:hAnsi="Calibri"/>
            <w:noProof/>
          </w:rPr>
          <w:t>http://dx.doi.org/10.1016/j.future.2008.06.012</w:t>
        </w:r>
        <w:bookmarkEnd w:id="19"/>
      </w:hyperlink>
    </w:p>
    <w:p w:rsidR="006A4B35" w:rsidRPr="006A4B35" w:rsidRDefault="006A4B35" w:rsidP="006A4B35">
      <w:pPr>
        <w:spacing w:after="0" w:line="240" w:lineRule="auto"/>
        <w:ind w:left="720" w:hanging="720"/>
        <w:rPr>
          <w:rFonts w:ascii="Calibri" w:hAnsi="Calibri"/>
          <w:noProof/>
        </w:rPr>
      </w:pPr>
      <w:bookmarkStart w:id="20" w:name="_ENREF_19"/>
      <w:r w:rsidRPr="006A4B35">
        <w:rPr>
          <w:rFonts w:ascii="Calibri" w:hAnsi="Calibri"/>
          <w:noProof/>
        </w:rPr>
        <w:t>19.</w:t>
      </w:r>
      <w:r w:rsidRPr="006A4B35">
        <w:rPr>
          <w:rFonts w:ascii="Calibri" w:hAnsi="Calibri"/>
          <w:noProof/>
        </w:rPr>
        <w:tab/>
        <w:t xml:space="preserve">Yolanda Gil, Ewa Deelman, Mark Ellisman, Thomas Fahringer, Geoffrey Fox, Dennis Gannon, Carole Goble, Miron Livny, Luc Moreau, and Jim Myers, </w:t>
      </w:r>
      <w:r w:rsidRPr="006A4B35">
        <w:rPr>
          <w:rFonts w:ascii="Calibri" w:hAnsi="Calibri"/>
          <w:i/>
          <w:noProof/>
        </w:rPr>
        <w:t>Examining the Challenges of Scientific Workflows.</w:t>
      </w:r>
      <w:r w:rsidRPr="006A4B35">
        <w:rPr>
          <w:rFonts w:ascii="Calibri" w:hAnsi="Calibri"/>
          <w:noProof/>
        </w:rPr>
        <w:t xml:space="preserve"> Computer, 2007. 40(12): p. 24-32. DOI:10.1109/mc.2007.421</w:t>
      </w:r>
      <w:bookmarkEnd w:id="20"/>
    </w:p>
    <w:p w:rsidR="006A4B35" w:rsidRPr="006A4B35" w:rsidRDefault="006A4B35" w:rsidP="006A4B35">
      <w:pPr>
        <w:spacing w:after="0" w:line="240" w:lineRule="auto"/>
        <w:ind w:left="720" w:hanging="720"/>
        <w:rPr>
          <w:rFonts w:ascii="Calibri" w:hAnsi="Calibri"/>
          <w:noProof/>
        </w:rPr>
      </w:pPr>
      <w:bookmarkStart w:id="21" w:name="_ENREF_20"/>
      <w:r w:rsidRPr="006A4B35">
        <w:rPr>
          <w:rFonts w:ascii="Calibri" w:hAnsi="Calibri"/>
          <w:noProof/>
        </w:rPr>
        <w:t>20.</w:t>
      </w:r>
      <w:r w:rsidRPr="006A4B35">
        <w:rPr>
          <w:rFonts w:ascii="Calibri" w:hAnsi="Calibri"/>
          <w:noProof/>
        </w:rPr>
        <w:tab/>
        <w:t xml:space="preserve">Geoffrey Fox, Alex Ho, and Eddy Chan, </w:t>
      </w:r>
      <w:r w:rsidRPr="006A4B35">
        <w:rPr>
          <w:rFonts w:ascii="Calibri" w:hAnsi="Calibri"/>
          <w:i/>
          <w:noProof/>
        </w:rPr>
        <w:t>Measured Characteristics of FutureGrid Clouds for Scalable Collaborative Sensor-Centric Grid Applications</w:t>
      </w:r>
      <w:r w:rsidRPr="006A4B35">
        <w:rPr>
          <w:rFonts w:ascii="Calibri" w:hAnsi="Calibri"/>
          <w:noProof/>
        </w:rPr>
        <w:t xml:space="preserve">, in </w:t>
      </w:r>
      <w:r w:rsidRPr="006A4B35">
        <w:rPr>
          <w:rFonts w:ascii="Calibri" w:hAnsi="Calibri"/>
          <w:i/>
          <w:noProof/>
        </w:rPr>
        <w:t>International Symposium on Collaborative Technologies and Systems CTS 2011</w:t>
      </w:r>
      <w:r w:rsidRPr="006A4B35">
        <w:rPr>
          <w:rFonts w:ascii="Calibri" w:hAnsi="Calibri"/>
          <w:noProof/>
        </w:rPr>
        <w:t xml:space="preserve">, Waleed Smari, Editor., 2011, IEEE. Philadelphia. </w:t>
      </w:r>
      <w:hyperlink r:id="rId103" w:history="1">
        <w:r w:rsidRPr="006A4B35">
          <w:rPr>
            <w:rStyle w:val="Hyperlink"/>
            <w:rFonts w:ascii="Calibri" w:hAnsi="Calibri"/>
            <w:noProof/>
          </w:rPr>
          <w:t>http://grids.ucs.indiana.edu/ptliupages/publications/cts_2011_paper_mod_6%5B1%5D.pdf</w:t>
        </w:r>
      </w:hyperlink>
      <w:r w:rsidRPr="006A4B35">
        <w:rPr>
          <w:rFonts w:ascii="Calibri" w:hAnsi="Calibri"/>
          <w:noProof/>
        </w:rPr>
        <w:t xml:space="preserve">. </w:t>
      </w:r>
      <w:bookmarkEnd w:id="21"/>
    </w:p>
    <w:p w:rsidR="006A4B35" w:rsidRPr="006A4B35" w:rsidRDefault="006A4B35" w:rsidP="006A4B35">
      <w:pPr>
        <w:spacing w:after="0" w:line="240" w:lineRule="auto"/>
        <w:ind w:left="720" w:hanging="720"/>
        <w:rPr>
          <w:rFonts w:ascii="Calibri" w:hAnsi="Calibri"/>
          <w:noProof/>
        </w:rPr>
      </w:pPr>
      <w:bookmarkStart w:id="22" w:name="_ENREF_21"/>
      <w:r w:rsidRPr="006A4B35">
        <w:rPr>
          <w:rFonts w:ascii="Calibri" w:hAnsi="Calibri"/>
          <w:noProof/>
        </w:rPr>
        <w:t>21.</w:t>
      </w:r>
      <w:r w:rsidRPr="006A4B35">
        <w:rPr>
          <w:rFonts w:ascii="Calibri" w:hAnsi="Calibri"/>
          <w:noProof/>
        </w:rPr>
        <w:tab/>
        <w:t xml:space="preserve">Geoffrey Fox, Alex Ho, Eddy Chan, and William Wang, </w:t>
      </w:r>
      <w:r w:rsidRPr="006A4B35">
        <w:rPr>
          <w:rFonts w:ascii="Calibri" w:hAnsi="Calibri"/>
          <w:i/>
          <w:noProof/>
        </w:rPr>
        <w:t>Measured Characteristics of Distributed Cloud Computing Infrastructure for Message-based Collaboration Applications</w:t>
      </w:r>
      <w:r w:rsidRPr="006A4B35">
        <w:rPr>
          <w:rFonts w:ascii="Calibri" w:hAnsi="Calibri"/>
          <w:noProof/>
        </w:rPr>
        <w:t xml:space="preserve">, in </w:t>
      </w:r>
      <w:r w:rsidRPr="006A4B35">
        <w:rPr>
          <w:rFonts w:ascii="Calibri" w:hAnsi="Calibri"/>
          <w:i/>
          <w:noProof/>
        </w:rPr>
        <w:t>International Symposium on Collaborative Technologies and Systems CTS 2009</w:t>
      </w:r>
      <w:r w:rsidRPr="006A4B35">
        <w:rPr>
          <w:rFonts w:ascii="Calibri" w:hAnsi="Calibri"/>
          <w:noProof/>
        </w:rPr>
        <w:t xml:space="preserve">. May 18-22, 2009, IEEE. The Westin Baltimore Washington International Airport Hotel Baltimore, Maryland, USA. pages. 465-467. </w:t>
      </w:r>
      <w:hyperlink r:id="rId104" w:history="1">
        <w:r w:rsidRPr="006A4B35">
          <w:rPr>
            <w:rStyle w:val="Hyperlink"/>
            <w:rFonts w:ascii="Calibri" w:hAnsi="Calibri"/>
            <w:noProof/>
          </w:rPr>
          <w:t>http://grids.ucs.indiana.edu/ptliupages/publications/SensorClouds.pdf</w:t>
        </w:r>
      </w:hyperlink>
      <w:r w:rsidRPr="006A4B35">
        <w:rPr>
          <w:rFonts w:ascii="Calibri" w:hAnsi="Calibri"/>
          <w:noProof/>
        </w:rPr>
        <w:t>. DOI: 10.1109/cts.2009.5067515.</w:t>
      </w:r>
      <w:bookmarkEnd w:id="22"/>
    </w:p>
    <w:p w:rsidR="006A4B35" w:rsidRPr="006A4B35" w:rsidRDefault="006A4B35" w:rsidP="006A4B35">
      <w:pPr>
        <w:spacing w:after="0" w:line="240" w:lineRule="auto"/>
        <w:ind w:left="720" w:hanging="720"/>
        <w:rPr>
          <w:rFonts w:ascii="Calibri" w:hAnsi="Calibri"/>
          <w:noProof/>
        </w:rPr>
      </w:pPr>
      <w:bookmarkStart w:id="23" w:name="_ENREF_22"/>
      <w:r w:rsidRPr="006A4B35">
        <w:rPr>
          <w:rFonts w:ascii="Calibri" w:hAnsi="Calibri"/>
          <w:noProof/>
        </w:rPr>
        <w:t>22.</w:t>
      </w:r>
      <w:r w:rsidRPr="006A4B35">
        <w:rPr>
          <w:rFonts w:ascii="Calibri" w:hAnsi="Calibri"/>
          <w:noProof/>
        </w:rPr>
        <w:tab/>
      </w:r>
      <w:r w:rsidRPr="006A4B35">
        <w:rPr>
          <w:rFonts w:ascii="Calibri" w:hAnsi="Calibri"/>
          <w:i/>
          <w:noProof/>
        </w:rPr>
        <w:t>Cloud Robotics summary of work in this field</w:t>
      </w:r>
      <w:r w:rsidRPr="006A4B35">
        <w:rPr>
          <w:rFonts w:ascii="Calibri" w:hAnsi="Calibri"/>
          <w:noProof/>
        </w:rPr>
        <w:t xml:space="preserve">.   [accessed 2012 December 4]; Available from: </w:t>
      </w:r>
      <w:hyperlink r:id="rId105" w:history="1">
        <w:r w:rsidRPr="006A4B35">
          <w:rPr>
            <w:rStyle w:val="Hyperlink"/>
            <w:rFonts w:ascii="Calibri" w:hAnsi="Calibri"/>
            <w:noProof/>
          </w:rPr>
          <w:t>http://goldberg.berkeley.edu/cloud-robotics/</w:t>
        </w:r>
      </w:hyperlink>
      <w:r w:rsidRPr="006A4B35">
        <w:rPr>
          <w:rFonts w:ascii="Calibri" w:hAnsi="Calibri"/>
          <w:noProof/>
        </w:rPr>
        <w:t>.</w:t>
      </w:r>
      <w:bookmarkEnd w:id="23"/>
    </w:p>
    <w:p w:rsidR="006A4B35" w:rsidRPr="006A4B35" w:rsidRDefault="006A4B35" w:rsidP="006A4B35">
      <w:pPr>
        <w:spacing w:after="0" w:line="240" w:lineRule="auto"/>
        <w:ind w:left="720" w:hanging="720"/>
        <w:rPr>
          <w:rFonts w:ascii="Calibri" w:hAnsi="Calibri"/>
          <w:noProof/>
        </w:rPr>
      </w:pPr>
      <w:bookmarkStart w:id="24" w:name="_ENREF_23"/>
      <w:r w:rsidRPr="006A4B35">
        <w:rPr>
          <w:rFonts w:ascii="Calibri" w:hAnsi="Calibri"/>
          <w:noProof/>
        </w:rPr>
        <w:t>23.</w:t>
      </w:r>
      <w:r w:rsidRPr="006A4B35">
        <w:rPr>
          <w:rFonts w:ascii="Calibri" w:hAnsi="Calibri"/>
          <w:noProof/>
        </w:rPr>
        <w:tab/>
        <w:t xml:space="preserve">James Kuffner, </w:t>
      </w:r>
      <w:r w:rsidRPr="006A4B35">
        <w:rPr>
          <w:rFonts w:ascii="Calibri" w:hAnsi="Calibri"/>
          <w:i/>
          <w:noProof/>
        </w:rPr>
        <w:t>ROBOTS WITH THEIR HEADS IN THE CLOUDS</w:t>
      </w:r>
      <w:r w:rsidRPr="006A4B35">
        <w:rPr>
          <w:rFonts w:ascii="Calibri" w:hAnsi="Calibri"/>
          <w:noProof/>
        </w:rPr>
        <w:t xml:space="preserve">, in </w:t>
      </w:r>
      <w:r w:rsidRPr="006A4B35">
        <w:rPr>
          <w:rFonts w:ascii="Calibri" w:hAnsi="Calibri"/>
          <w:i/>
          <w:noProof/>
        </w:rPr>
        <w:t>Discovery News</w:t>
      </w:r>
      <w:r w:rsidRPr="006A4B35">
        <w:rPr>
          <w:rFonts w:ascii="Calibri" w:hAnsi="Calibri"/>
          <w:noProof/>
        </w:rPr>
        <w:t xml:space="preserve">. March 1, 2011. </w:t>
      </w:r>
      <w:hyperlink r:id="rId106" w:history="1">
        <w:r w:rsidRPr="006A4B35">
          <w:rPr>
            <w:rStyle w:val="Hyperlink"/>
            <w:rFonts w:ascii="Calibri" w:hAnsi="Calibri"/>
            <w:noProof/>
          </w:rPr>
          <w:t>http://news.discovery.com/tech/robots-with-their-heads-in-the-clouds-110301.html</w:t>
        </w:r>
      </w:hyperlink>
      <w:r w:rsidRPr="006A4B35">
        <w:rPr>
          <w:rFonts w:ascii="Calibri" w:hAnsi="Calibri"/>
          <w:noProof/>
        </w:rPr>
        <w:t xml:space="preserve">. </w:t>
      </w:r>
      <w:bookmarkEnd w:id="24"/>
    </w:p>
    <w:p w:rsidR="006A4B35" w:rsidRPr="006A4B35" w:rsidRDefault="006A4B35" w:rsidP="006A4B35">
      <w:pPr>
        <w:spacing w:after="0" w:line="240" w:lineRule="auto"/>
        <w:ind w:left="720" w:hanging="720"/>
        <w:rPr>
          <w:rFonts w:ascii="Calibri" w:hAnsi="Calibri"/>
          <w:noProof/>
        </w:rPr>
      </w:pPr>
      <w:bookmarkStart w:id="25" w:name="_ENREF_24"/>
      <w:r w:rsidRPr="006A4B35">
        <w:rPr>
          <w:rFonts w:ascii="Calibri" w:hAnsi="Calibri"/>
          <w:noProof/>
        </w:rPr>
        <w:t>24.</w:t>
      </w:r>
      <w:r w:rsidRPr="006A4B35">
        <w:rPr>
          <w:rFonts w:ascii="Calibri" w:hAnsi="Calibri"/>
          <w:noProof/>
        </w:rPr>
        <w:tab/>
        <w:t xml:space="preserve">Geoffrey Fox, Tony Hey, and Anne Trefethen, </w:t>
      </w:r>
      <w:r w:rsidRPr="006A4B35">
        <w:rPr>
          <w:rFonts w:ascii="Calibri" w:hAnsi="Calibri"/>
          <w:i/>
          <w:noProof/>
        </w:rPr>
        <w:t xml:space="preserve">Where does all the data come from? </w:t>
      </w:r>
      <w:r w:rsidRPr="006A4B35">
        <w:rPr>
          <w:rFonts w:ascii="Calibri" w:hAnsi="Calibri"/>
          <w:noProof/>
        </w:rPr>
        <w:t xml:space="preserve">, Chapter  in </w:t>
      </w:r>
      <w:r w:rsidRPr="006A4B35">
        <w:rPr>
          <w:rFonts w:ascii="Calibri" w:hAnsi="Calibri"/>
          <w:i/>
          <w:noProof/>
        </w:rPr>
        <w:t xml:space="preserve">Data Intensive Science </w:t>
      </w:r>
      <w:r w:rsidRPr="006A4B35">
        <w:rPr>
          <w:rFonts w:ascii="Calibri" w:hAnsi="Calibri"/>
          <w:noProof/>
        </w:rPr>
        <w:t xml:space="preserve">Terence Critchlow and Kerstin Kleese Van Dam, Editors. 2011. </w:t>
      </w:r>
      <w:hyperlink r:id="rId107" w:history="1">
        <w:r w:rsidRPr="006A4B35">
          <w:rPr>
            <w:rStyle w:val="Hyperlink"/>
            <w:rFonts w:ascii="Calibri" w:hAnsi="Calibri"/>
            <w:noProof/>
          </w:rPr>
          <w:t>http://grids.ucs.indiana.edu/ptliupages/publications/Where%20does%20all%20the%20data%20come%20from%20v7.pdf</w:t>
        </w:r>
      </w:hyperlink>
      <w:r w:rsidRPr="006A4B35">
        <w:rPr>
          <w:rFonts w:ascii="Calibri" w:hAnsi="Calibri"/>
          <w:noProof/>
        </w:rPr>
        <w:t>.</w:t>
      </w:r>
      <w:bookmarkEnd w:id="25"/>
    </w:p>
    <w:p w:rsidR="006A4B35" w:rsidRPr="006A4B35" w:rsidRDefault="006A4B35" w:rsidP="006A4B35">
      <w:pPr>
        <w:spacing w:after="0" w:line="240" w:lineRule="auto"/>
        <w:ind w:left="720" w:hanging="720"/>
        <w:rPr>
          <w:rFonts w:ascii="Calibri" w:hAnsi="Calibri"/>
          <w:noProof/>
        </w:rPr>
      </w:pPr>
      <w:bookmarkStart w:id="26" w:name="_ENREF_25"/>
      <w:r w:rsidRPr="006A4B35">
        <w:rPr>
          <w:rFonts w:ascii="Calibri" w:hAnsi="Calibri"/>
          <w:noProof/>
        </w:rPr>
        <w:t>25.</w:t>
      </w:r>
      <w:r w:rsidRPr="006A4B35">
        <w:rPr>
          <w:rFonts w:ascii="Calibri" w:hAnsi="Calibri"/>
          <w:noProof/>
        </w:rPr>
        <w:tab/>
        <w:t xml:space="preserve">Dave, A., W. Lu, J. Jackson, and R. Barga. </w:t>
      </w:r>
      <w:r w:rsidRPr="006A4B35">
        <w:rPr>
          <w:rFonts w:ascii="Calibri" w:hAnsi="Calibri"/>
          <w:i/>
          <w:noProof/>
        </w:rPr>
        <w:t>CloudClustering: Toward an iterative data processing pattern on the cloud</w:t>
      </w:r>
      <w:r w:rsidRPr="006A4B35">
        <w:rPr>
          <w:rFonts w:ascii="Calibri" w:hAnsi="Calibri"/>
          <w:noProof/>
        </w:rPr>
        <w:t xml:space="preserve">. in </w:t>
      </w:r>
      <w:r w:rsidRPr="006A4B35">
        <w:rPr>
          <w:rFonts w:ascii="Calibri" w:hAnsi="Calibri"/>
          <w:i/>
          <w:noProof/>
        </w:rPr>
        <w:t>Parallel and Distributed Processing Workshops and Phd Forum (IPDPSW), 2011 IEEE International Symposium on</w:t>
      </w:r>
      <w:r w:rsidRPr="006A4B35">
        <w:rPr>
          <w:rFonts w:ascii="Calibri" w:hAnsi="Calibri"/>
          <w:noProof/>
        </w:rPr>
        <w:t xml:space="preserve"> 2011: IEEE.</w:t>
      </w:r>
      <w:bookmarkEnd w:id="26"/>
    </w:p>
    <w:p w:rsidR="006A4B35" w:rsidRPr="006A4B35" w:rsidRDefault="006A4B35" w:rsidP="006A4B35">
      <w:pPr>
        <w:spacing w:after="0" w:line="240" w:lineRule="auto"/>
        <w:ind w:left="720" w:hanging="720"/>
        <w:rPr>
          <w:rFonts w:ascii="Calibri" w:hAnsi="Calibri"/>
          <w:noProof/>
        </w:rPr>
      </w:pPr>
      <w:bookmarkStart w:id="27" w:name="_ENREF_26"/>
      <w:r w:rsidRPr="006A4B35">
        <w:rPr>
          <w:rFonts w:ascii="Calibri" w:hAnsi="Calibri"/>
          <w:noProof/>
        </w:rPr>
        <w:t>26.</w:t>
      </w:r>
      <w:r w:rsidRPr="006A4B35">
        <w:rPr>
          <w:rFonts w:ascii="Calibri" w:hAnsi="Calibri"/>
          <w:noProof/>
        </w:rPr>
        <w:tab/>
        <w:t xml:space="preserve">Faris, J., E. Kolker, A. Szalay, L. Bradlow, E. Deelman, W. Feng, J. Qiu, D. Russell, E. Stewart, and E. Kolker, </w:t>
      </w:r>
      <w:r w:rsidRPr="006A4B35">
        <w:rPr>
          <w:rFonts w:ascii="Calibri" w:hAnsi="Calibri"/>
          <w:i/>
          <w:noProof/>
        </w:rPr>
        <w:t>Communication and data-intensive science in the beginning of the 21st century.</w:t>
      </w:r>
      <w:r w:rsidRPr="006A4B35">
        <w:rPr>
          <w:rFonts w:ascii="Calibri" w:hAnsi="Calibri"/>
          <w:noProof/>
        </w:rPr>
        <w:t xml:space="preserve"> Omics: A Journal of Integrative Biology, 2011. 15(4): p. 213-215. </w:t>
      </w:r>
      <w:hyperlink r:id="rId108" w:history="1">
        <w:r w:rsidRPr="006A4B35">
          <w:rPr>
            <w:rStyle w:val="Hyperlink"/>
            <w:rFonts w:ascii="Calibri" w:hAnsi="Calibri"/>
            <w:noProof/>
          </w:rPr>
          <w:t>http://www.ncbi.nlm.nih.gov.offcampus.lib.washington.edu/pubmed/21476843</w:t>
        </w:r>
        <w:bookmarkEnd w:id="27"/>
      </w:hyperlink>
    </w:p>
    <w:p w:rsidR="006A4B35" w:rsidRPr="006A4B35" w:rsidRDefault="006A4B35" w:rsidP="006A4B35">
      <w:pPr>
        <w:spacing w:after="0" w:line="240" w:lineRule="auto"/>
        <w:ind w:left="720" w:hanging="720"/>
        <w:rPr>
          <w:rFonts w:ascii="Calibri" w:hAnsi="Calibri"/>
          <w:noProof/>
        </w:rPr>
      </w:pPr>
      <w:bookmarkStart w:id="28" w:name="_ENREF_27"/>
      <w:r w:rsidRPr="006A4B35">
        <w:rPr>
          <w:rFonts w:ascii="Calibri" w:hAnsi="Calibri"/>
          <w:noProof/>
        </w:rPr>
        <w:t>27.</w:t>
      </w:r>
      <w:r w:rsidRPr="006A4B35">
        <w:rPr>
          <w:rFonts w:ascii="Calibri" w:hAnsi="Calibri"/>
          <w:noProof/>
        </w:rPr>
        <w:tab/>
        <w:t xml:space="preserve">Gordon Bell, Tony Hey, and Alex Szalay, </w:t>
      </w:r>
      <w:r w:rsidRPr="006A4B35">
        <w:rPr>
          <w:rFonts w:ascii="Calibri" w:hAnsi="Calibri"/>
          <w:i/>
          <w:noProof/>
        </w:rPr>
        <w:t>COMPUTER SCIENCE: Beyond the Data Deluge.</w:t>
      </w:r>
      <w:r w:rsidRPr="006A4B35">
        <w:rPr>
          <w:rFonts w:ascii="Calibri" w:hAnsi="Calibri"/>
          <w:noProof/>
        </w:rPr>
        <w:t xml:space="preserve"> Science, 2009. 323(5919): p. 1297-1298. DOI:10.1126/science.1170411</w:t>
      </w:r>
      <w:bookmarkEnd w:id="28"/>
    </w:p>
    <w:p w:rsidR="006A4B35" w:rsidRPr="006A4B35" w:rsidRDefault="006A4B35" w:rsidP="006A4B35">
      <w:pPr>
        <w:spacing w:after="0" w:line="240" w:lineRule="auto"/>
        <w:ind w:left="720" w:hanging="720"/>
        <w:rPr>
          <w:rFonts w:ascii="Calibri" w:hAnsi="Calibri"/>
          <w:noProof/>
        </w:rPr>
      </w:pPr>
      <w:bookmarkStart w:id="29" w:name="_ENREF_28"/>
      <w:r w:rsidRPr="006A4B35">
        <w:rPr>
          <w:rFonts w:ascii="Calibri" w:hAnsi="Calibri"/>
          <w:noProof/>
        </w:rPr>
        <w:t>28.</w:t>
      </w:r>
      <w:r w:rsidRPr="006A4B35">
        <w:rPr>
          <w:rFonts w:ascii="Calibri" w:hAnsi="Calibri"/>
          <w:noProof/>
        </w:rPr>
        <w:tab/>
        <w:t xml:space="preserve">Gray, J., </w:t>
      </w:r>
      <w:r w:rsidRPr="006A4B35">
        <w:rPr>
          <w:rFonts w:ascii="Calibri" w:hAnsi="Calibri"/>
          <w:i/>
          <w:noProof/>
        </w:rPr>
        <w:t>Jim Gray on eScience: A transformed scientific method</w:t>
      </w:r>
      <w:r w:rsidRPr="006A4B35">
        <w:rPr>
          <w:rFonts w:ascii="Calibri" w:hAnsi="Calibri"/>
          <w:noProof/>
        </w:rPr>
        <w:t xml:space="preserve">, Chapter  in </w:t>
      </w:r>
      <w:r w:rsidRPr="006A4B35">
        <w:rPr>
          <w:rFonts w:ascii="Calibri" w:hAnsi="Calibri"/>
          <w:i/>
          <w:noProof/>
        </w:rPr>
        <w:t>The Fourth Paradigm: Data-intensive Scientific Discovery.</w:t>
      </w:r>
      <w:r w:rsidRPr="006A4B35">
        <w:rPr>
          <w:rFonts w:ascii="Calibri" w:hAnsi="Calibri"/>
          <w:noProof/>
        </w:rPr>
        <w:t xml:space="preserve"> 2009, Microsoft Reasearch. p. xvii-xxxi.</w:t>
      </w:r>
      <w:bookmarkEnd w:id="29"/>
    </w:p>
    <w:p w:rsidR="006A4B35" w:rsidRPr="006A4B35" w:rsidRDefault="006A4B35" w:rsidP="006A4B35">
      <w:pPr>
        <w:spacing w:after="0" w:line="240" w:lineRule="auto"/>
        <w:ind w:left="720" w:hanging="720"/>
        <w:rPr>
          <w:rFonts w:ascii="Calibri" w:hAnsi="Calibri"/>
          <w:noProof/>
        </w:rPr>
      </w:pPr>
      <w:bookmarkStart w:id="30" w:name="_ENREF_29"/>
      <w:r w:rsidRPr="006A4B35">
        <w:rPr>
          <w:rFonts w:ascii="Calibri" w:hAnsi="Calibri"/>
          <w:noProof/>
        </w:rPr>
        <w:t>29.</w:t>
      </w:r>
      <w:r w:rsidRPr="006A4B35">
        <w:rPr>
          <w:rFonts w:ascii="Calibri" w:hAnsi="Calibri"/>
          <w:noProof/>
        </w:rPr>
        <w:tab/>
        <w:t xml:space="preserve">Gordon Bell, Jim Gray, and Alex Szalay, </w:t>
      </w:r>
      <w:r w:rsidRPr="006A4B35">
        <w:rPr>
          <w:rFonts w:ascii="Calibri" w:hAnsi="Calibri"/>
          <w:i/>
          <w:noProof/>
        </w:rPr>
        <w:t>Petascale Computational Systems: Balanced CyberInfrastructure in a Data-Centric World (Letter to NSF Cyberinfrastructure Directorate).</w:t>
      </w:r>
      <w:r w:rsidRPr="006A4B35">
        <w:rPr>
          <w:rFonts w:ascii="Calibri" w:hAnsi="Calibri"/>
          <w:noProof/>
        </w:rPr>
        <w:t xml:space="preserve"> IEEE Computer, January, 2006. 39(1): p. 110-112. </w:t>
      </w:r>
      <w:hyperlink r:id="rId109" w:history="1">
        <w:r w:rsidRPr="006A4B35">
          <w:rPr>
            <w:rStyle w:val="Hyperlink"/>
            <w:rFonts w:ascii="Calibri" w:hAnsi="Calibri"/>
            <w:noProof/>
          </w:rPr>
          <w:t>http://research.microsoft.com/en-us/um/people/gray/papers/Petascale%20computational%20systems.doc</w:t>
        </w:r>
        <w:bookmarkEnd w:id="30"/>
      </w:hyperlink>
    </w:p>
    <w:p w:rsidR="006A4B35" w:rsidRPr="006A4B35" w:rsidRDefault="006A4B35" w:rsidP="006A4B35">
      <w:pPr>
        <w:spacing w:after="0" w:line="240" w:lineRule="auto"/>
        <w:ind w:left="720" w:hanging="720"/>
        <w:rPr>
          <w:rFonts w:ascii="Calibri" w:hAnsi="Calibri"/>
          <w:noProof/>
        </w:rPr>
      </w:pPr>
      <w:bookmarkStart w:id="31" w:name="_ENREF_30"/>
      <w:r w:rsidRPr="006A4B35">
        <w:rPr>
          <w:rFonts w:ascii="Calibri" w:hAnsi="Calibri"/>
          <w:noProof/>
        </w:rPr>
        <w:t>30.</w:t>
      </w:r>
      <w:r w:rsidRPr="006A4B35">
        <w:rPr>
          <w:rFonts w:ascii="Calibri" w:hAnsi="Calibri"/>
          <w:noProof/>
        </w:rPr>
        <w:tab/>
        <w:t xml:space="preserve">Jim Gray, Tony Hey, Stewart Tansley, and Kristin Tolle. </w:t>
      </w:r>
      <w:r w:rsidRPr="006A4B35">
        <w:rPr>
          <w:rFonts w:ascii="Calibri" w:hAnsi="Calibri"/>
          <w:i/>
          <w:noProof/>
        </w:rPr>
        <w:t>The Fourth Paradigm: Data-Intensive Scientific Discovery</w:t>
      </w:r>
      <w:r w:rsidRPr="006A4B35">
        <w:rPr>
          <w:rFonts w:ascii="Calibri" w:hAnsi="Calibri"/>
          <w:noProof/>
        </w:rPr>
        <w:t xml:space="preserve">.  2010  [accessed 2010 October 21]; Available from: </w:t>
      </w:r>
      <w:hyperlink r:id="rId110" w:history="1">
        <w:r w:rsidRPr="006A4B35">
          <w:rPr>
            <w:rStyle w:val="Hyperlink"/>
            <w:rFonts w:ascii="Calibri" w:hAnsi="Calibri"/>
            <w:noProof/>
          </w:rPr>
          <w:t>http://research.microsoft.com/en-us/collaboration/fourthparadigm/</w:t>
        </w:r>
      </w:hyperlink>
      <w:r w:rsidRPr="006A4B35">
        <w:rPr>
          <w:rFonts w:ascii="Calibri" w:hAnsi="Calibri"/>
          <w:noProof/>
        </w:rPr>
        <w:t>.</w:t>
      </w:r>
      <w:bookmarkEnd w:id="31"/>
    </w:p>
    <w:p w:rsidR="006A4B35" w:rsidRPr="006A4B35" w:rsidRDefault="006A4B35" w:rsidP="006A4B35">
      <w:pPr>
        <w:spacing w:after="0" w:line="240" w:lineRule="auto"/>
        <w:ind w:left="720" w:hanging="720"/>
        <w:rPr>
          <w:rFonts w:ascii="Calibri" w:hAnsi="Calibri"/>
          <w:noProof/>
        </w:rPr>
      </w:pPr>
      <w:bookmarkStart w:id="32" w:name="_ENREF_31"/>
      <w:r w:rsidRPr="006A4B35">
        <w:rPr>
          <w:rFonts w:ascii="Calibri" w:hAnsi="Calibri"/>
          <w:noProof/>
        </w:rPr>
        <w:t>31.</w:t>
      </w:r>
      <w:r w:rsidRPr="006A4B35">
        <w:rPr>
          <w:rFonts w:ascii="Calibri" w:hAnsi="Calibri"/>
          <w:noProof/>
        </w:rPr>
        <w:tab/>
        <w:t xml:space="preserve">Pan, A., J.P. Walters, V.S. Pai, D.I.D. Kang, and S.P. Crago, </w:t>
      </w:r>
      <w:r w:rsidRPr="006A4B35">
        <w:rPr>
          <w:rFonts w:ascii="Calibri" w:hAnsi="Calibri"/>
          <w:i/>
          <w:noProof/>
        </w:rPr>
        <w:t>Integrating High Performance File Systems in a Cloud Computing Environment.</w:t>
      </w:r>
      <w:r w:rsidRPr="006A4B35">
        <w:rPr>
          <w:rFonts w:ascii="Calibri" w:hAnsi="Calibri"/>
          <w:noProof/>
        </w:rPr>
        <w:t xml:space="preserve"> </w:t>
      </w:r>
      <w:bookmarkEnd w:id="32"/>
    </w:p>
    <w:p w:rsidR="006A4B35" w:rsidRPr="006A4B35" w:rsidRDefault="006A4B35" w:rsidP="006A4B35">
      <w:pPr>
        <w:spacing w:after="0" w:line="240" w:lineRule="auto"/>
        <w:ind w:left="720" w:hanging="720"/>
        <w:rPr>
          <w:rFonts w:ascii="Calibri" w:hAnsi="Calibri"/>
          <w:noProof/>
        </w:rPr>
      </w:pPr>
      <w:bookmarkStart w:id="33" w:name="_ENREF_32"/>
      <w:r w:rsidRPr="006A4B35">
        <w:rPr>
          <w:rFonts w:ascii="Calibri" w:hAnsi="Calibri"/>
          <w:noProof/>
        </w:rPr>
        <w:lastRenderedPageBreak/>
        <w:t>32.</w:t>
      </w:r>
      <w:r w:rsidRPr="006A4B35">
        <w:rPr>
          <w:rFonts w:ascii="Calibri" w:hAnsi="Calibri"/>
          <w:noProof/>
        </w:rPr>
        <w:tab/>
        <w:t xml:space="preserve">Ghoshal, D., R.S. Canon, and L. Ramakrishnan. </w:t>
      </w:r>
      <w:r w:rsidRPr="006A4B35">
        <w:rPr>
          <w:rFonts w:ascii="Calibri" w:hAnsi="Calibri"/>
          <w:i/>
          <w:noProof/>
        </w:rPr>
        <w:t>I/O performance of virtualized cloud environments</w:t>
      </w:r>
      <w:r w:rsidRPr="006A4B35">
        <w:rPr>
          <w:rFonts w:ascii="Calibri" w:hAnsi="Calibri"/>
          <w:noProof/>
        </w:rPr>
        <w:t xml:space="preserve">. in </w:t>
      </w:r>
      <w:r w:rsidRPr="006A4B35">
        <w:rPr>
          <w:rFonts w:ascii="Calibri" w:hAnsi="Calibri"/>
          <w:i/>
          <w:noProof/>
        </w:rPr>
        <w:t>Proceedings of the second international workshop on Data intensive computing in the clouds</w:t>
      </w:r>
      <w:r w:rsidRPr="006A4B35">
        <w:rPr>
          <w:rFonts w:ascii="Calibri" w:hAnsi="Calibri"/>
          <w:noProof/>
        </w:rPr>
        <w:t xml:space="preserve"> 2011: ACM.</w:t>
      </w:r>
      <w:bookmarkEnd w:id="33"/>
    </w:p>
    <w:p w:rsidR="006A4B35" w:rsidRPr="006A4B35" w:rsidRDefault="006A4B35" w:rsidP="006A4B35">
      <w:pPr>
        <w:spacing w:after="0" w:line="240" w:lineRule="auto"/>
        <w:ind w:left="720" w:hanging="720"/>
        <w:rPr>
          <w:rFonts w:ascii="Calibri" w:hAnsi="Calibri"/>
          <w:noProof/>
        </w:rPr>
      </w:pPr>
      <w:bookmarkStart w:id="34" w:name="_ENREF_33"/>
      <w:r w:rsidRPr="006A4B35">
        <w:rPr>
          <w:rFonts w:ascii="Calibri" w:hAnsi="Calibri"/>
          <w:noProof/>
        </w:rPr>
        <w:t>33.</w:t>
      </w:r>
      <w:r w:rsidRPr="006A4B35">
        <w:rPr>
          <w:rFonts w:ascii="Calibri" w:hAnsi="Calibri"/>
          <w:noProof/>
        </w:rPr>
        <w:tab/>
        <w:t xml:space="preserve">Agarwal, D. and S.K. Prasad. </w:t>
      </w:r>
      <w:r w:rsidRPr="006A4B35">
        <w:rPr>
          <w:rFonts w:ascii="Calibri" w:hAnsi="Calibri"/>
          <w:i/>
          <w:noProof/>
        </w:rPr>
        <w:t>Azurebench: Benchmarking the storage services of the Azure Cloud Platform</w:t>
      </w:r>
      <w:r w:rsidRPr="006A4B35">
        <w:rPr>
          <w:rFonts w:ascii="Calibri" w:hAnsi="Calibri"/>
          <w:noProof/>
        </w:rPr>
        <w:t xml:space="preserve">. in </w:t>
      </w:r>
      <w:r w:rsidRPr="006A4B35">
        <w:rPr>
          <w:rFonts w:ascii="Calibri" w:hAnsi="Calibri"/>
          <w:i/>
          <w:noProof/>
        </w:rPr>
        <w:t>Parallel and Distributed Processing Symposium Workshops &amp; PhD Forum (IPDPSW), 2012 IEEE 26th International</w:t>
      </w:r>
      <w:r w:rsidRPr="006A4B35">
        <w:rPr>
          <w:rFonts w:ascii="Calibri" w:hAnsi="Calibri"/>
          <w:noProof/>
        </w:rPr>
        <w:t xml:space="preserve"> 2012: IEEE.</w:t>
      </w:r>
      <w:bookmarkEnd w:id="34"/>
    </w:p>
    <w:p w:rsidR="006A4B35" w:rsidRPr="006A4B35" w:rsidRDefault="006A4B35" w:rsidP="006A4B35">
      <w:pPr>
        <w:spacing w:after="0" w:line="240" w:lineRule="auto"/>
        <w:ind w:left="720" w:hanging="720"/>
        <w:rPr>
          <w:rFonts w:ascii="Calibri" w:hAnsi="Calibri"/>
          <w:noProof/>
        </w:rPr>
      </w:pPr>
      <w:bookmarkStart w:id="35" w:name="_ENREF_34"/>
      <w:r w:rsidRPr="006A4B35">
        <w:rPr>
          <w:rFonts w:ascii="Calibri" w:hAnsi="Calibri"/>
          <w:noProof/>
        </w:rPr>
        <w:t>34.</w:t>
      </w:r>
      <w:r w:rsidRPr="006A4B35">
        <w:rPr>
          <w:rFonts w:ascii="Calibri" w:hAnsi="Calibri"/>
          <w:noProof/>
        </w:rPr>
        <w:tab/>
        <w:t xml:space="preserve">Jaliya Ekanayake and Geoffrey Fox, </w:t>
      </w:r>
      <w:r w:rsidRPr="006A4B35">
        <w:rPr>
          <w:rFonts w:ascii="Calibri" w:hAnsi="Calibri"/>
          <w:i/>
          <w:noProof/>
        </w:rPr>
        <w:t>High Performance Parallel Computing with Clouds and Cloud Technologies</w:t>
      </w:r>
      <w:r w:rsidRPr="006A4B35">
        <w:rPr>
          <w:rFonts w:ascii="Calibri" w:hAnsi="Calibri"/>
          <w:noProof/>
        </w:rPr>
        <w:t xml:space="preserve">, in </w:t>
      </w:r>
      <w:r w:rsidRPr="006A4B35">
        <w:rPr>
          <w:rFonts w:ascii="Calibri" w:hAnsi="Calibri"/>
          <w:i/>
          <w:noProof/>
        </w:rPr>
        <w:t>First International Conference CloudComp on Cloud Computing</w:t>
      </w:r>
      <w:r w:rsidRPr="006A4B35">
        <w:rPr>
          <w:rFonts w:ascii="Calibri" w:hAnsi="Calibri"/>
          <w:noProof/>
        </w:rPr>
        <w:t xml:space="preserve">. October 19 - 21, 2009. Munich, Germany. </w:t>
      </w:r>
      <w:hyperlink r:id="rId111" w:history="1">
        <w:r w:rsidRPr="006A4B35">
          <w:rPr>
            <w:rStyle w:val="Hyperlink"/>
            <w:rFonts w:ascii="Calibri" w:hAnsi="Calibri"/>
            <w:noProof/>
          </w:rPr>
          <w:t>http://grids.ucs.indiana.edu/ptliupages/publications/cloudcomp_camera_ready.pdf</w:t>
        </w:r>
      </w:hyperlink>
      <w:r w:rsidRPr="006A4B35">
        <w:rPr>
          <w:rFonts w:ascii="Calibri" w:hAnsi="Calibri"/>
          <w:noProof/>
        </w:rPr>
        <w:t xml:space="preserve">. </w:t>
      </w:r>
      <w:bookmarkEnd w:id="35"/>
    </w:p>
    <w:p w:rsidR="006A4B35" w:rsidRPr="006A4B35" w:rsidRDefault="006A4B35" w:rsidP="006A4B35">
      <w:pPr>
        <w:spacing w:after="0" w:line="240" w:lineRule="auto"/>
        <w:ind w:left="720" w:hanging="720"/>
        <w:rPr>
          <w:rFonts w:ascii="Calibri" w:hAnsi="Calibri"/>
          <w:noProof/>
        </w:rPr>
      </w:pPr>
      <w:bookmarkStart w:id="36" w:name="_ENREF_35"/>
      <w:r w:rsidRPr="006A4B35">
        <w:rPr>
          <w:rFonts w:ascii="Calibri" w:hAnsi="Calibri"/>
          <w:noProof/>
        </w:rPr>
        <w:t>35.</w:t>
      </w:r>
      <w:r w:rsidRPr="006A4B35">
        <w:rPr>
          <w:rFonts w:ascii="Calibri" w:hAnsi="Calibri"/>
          <w:noProof/>
        </w:rPr>
        <w:tab/>
        <w:t xml:space="preserve">Constantinos Evangelinos and Chris N. Hill, </w:t>
      </w:r>
      <w:r w:rsidRPr="006A4B35">
        <w:rPr>
          <w:rFonts w:ascii="Calibri" w:hAnsi="Calibri"/>
          <w:i/>
          <w:noProof/>
        </w:rPr>
        <w:t>Cloud Computing for parallel Scientific HPC Applications: Feasibility of running Coupled Atmosphere-Ocean Climate Models on Amazon’s EC2.</w:t>
      </w:r>
      <w:r w:rsidRPr="006A4B35">
        <w:rPr>
          <w:rFonts w:ascii="Calibri" w:hAnsi="Calibri"/>
          <w:noProof/>
        </w:rPr>
        <w:t xml:space="preserve">, in </w:t>
      </w:r>
      <w:r w:rsidRPr="006A4B35">
        <w:rPr>
          <w:rFonts w:ascii="Calibri" w:hAnsi="Calibri"/>
          <w:i/>
          <w:noProof/>
        </w:rPr>
        <w:t>CCA08: Cloud Computing and its Applications</w:t>
      </w:r>
      <w:r w:rsidRPr="006A4B35">
        <w:rPr>
          <w:rFonts w:ascii="Calibri" w:hAnsi="Calibri"/>
          <w:noProof/>
        </w:rPr>
        <w:t xml:space="preserve">. October, 2008. Chicago ILL USA. </w:t>
      </w:r>
      <w:hyperlink r:id="rId112" w:history="1">
        <w:r w:rsidRPr="006A4B35">
          <w:rPr>
            <w:rStyle w:val="Hyperlink"/>
            <w:rFonts w:ascii="Calibri" w:hAnsi="Calibri"/>
            <w:noProof/>
          </w:rPr>
          <w:t>http://www.cca08.org/papers/Paper34-Chris-Hill.pdf</w:t>
        </w:r>
      </w:hyperlink>
      <w:r w:rsidRPr="006A4B35">
        <w:rPr>
          <w:rFonts w:ascii="Calibri" w:hAnsi="Calibri"/>
          <w:noProof/>
        </w:rPr>
        <w:t xml:space="preserve">. </w:t>
      </w:r>
      <w:bookmarkEnd w:id="36"/>
    </w:p>
    <w:p w:rsidR="006A4B35" w:rsidRPr="006A4B35" w:rsidRDefault="006A4B35" w:rsidP="006A4B35">
      <w:pPr>
        <w:spacing w:after="0" w:line="240" w:lineRule="auto"/>
        <w:ind w:left="720" w:hanging="720"/>
        <w:rPr>
          <w:rFonts w:ascii="Calibri" w:hAnsi="Calibri"/>
          <w:noProof/>
        </w:rPr>
      </w:pPr>
      <w:bookmarkStart w:id="37" w:name="_ENREF_36"/>
      <w:r w:rsidRPr="006A4B35">
        <w:rPr>
          <w:rFonts w:ascii="Calibri" w:hAnsi="Calibri"/>
          <w:noProof/>
        </w:rPr>
        <w:t>36.</w:t>
      </w:r>
      <w:r w:rsidRPr="006A4B35">
        <w:rPr>
          <w:rFonts w:ascii="Calibri" w:hAnsi="Calibri"/>
          <w:noProof/>
        </w:rPr>
        <w:tab/>
        <w:t xml:space="preserve">Edward Walker, </w:t>
      </w:r>
      <w:r w:rsidRPr="006A4B35">
        <w:rPr>
          <w:rFonts w:ascii="Calibri" w:hAnsi="Calibri"/>
          <w:i/>
          <w:noProof/>
        </w:rPr>
        <w:t>Benchmarking Amazon EC2 for High Performance Scientific Computing</w:t>
      </w:r>
      <w:r w:rsidRPr="006A4B35">
        <w:rPr>
          <w:rFonts w:ascii="Calibri" w:hAnsi="Calibri"/>
          <w:noProof/>
        </w:rPr>
        <w:t xml:space="preserve">, in </w:t>
      </w:r>
      <w:r w:rsidRPr="006A4B35">
        <w:rPr>
          <w:rFonts w:ascii="Calibri" w:hAnsi="Calibri"/>
          <w:i/>
          <w:noProof/>
        </w:rPr>
        <w:t>USENIX</w:t>
      </w:r>
      <w:r w:rsidRPr="006A4B35">
        <w:rPr>
          <w:rFonts w:ascii="Calibri" w:hAnsi="Calibri"/>
          <w:noProof/>
        </w:rPr>
        <w:t xml:space="preserve">. Oct 2008, 2008: Vol. vol. 33(5). </w:t>
      </w:r>
      <w:hyperlink r:id="rId113" w:history="1">
        <w:r w:rsidRPr="006A4B35">
          <w:rPr>
            <w:rStyle w:val="Hyperlink"/>
            <w:rFonts w:ascii="Calibri" w:hAnsi="Calibri"/>
            <w:noProof/>
          </w:rPr>
          <w:t>http://www.usenix.org/publications/login/2008-10/openpdfs/walker.pdf</w:t>
        </w:r>
      </w:hyperlink>
      <w:r w:rsidRPr="006A4B35">
        <w:rPr>
          <w:rFonts w:ascii="Calibri" w:hAnsi="Calibri"/>
          <w:noProof/>
        </w:rPr>
        <w:t xml:space="preserve">. </w:t>
      </w:r>
      <w:bookmarkEnd w:id="37"/>
    </w:p>
    <w:p w:rsidR="006A4B35" w:rsidRPr="006A4B35" w:rsidRDefault="006A4B35" w:rsidP="006A4B35">
      <w:pPr>
        <w:spacing w:after="0" w:line="240" w:lineRule="auto"/>
        <w:ind w:left="720" w:hanging="720"/>
        <w:rPr>
          <w:rFonts w:ascii="Calibri" w:hAnsi="Calibri"/>
          <w:noProof/>
        </w:rPr>
      </w:pPr>
      <w:bookmarkStart w:id="38" w:name="_ENREF_37"/>
      <w:r w:rsidRPr="006A4B35">
        <w:rPr>
          <w:rFonts w:ascii="Calibri" w:hAnsi="Calibri"/>
          <w:noProof/>
        </w:rPr>
        <w:t>37.</w:t>
      </w:r>
      <w:r w:rsidRPr="006A4B35">
        <w:rPr>
          <w:rFonts w:ascii="Calibri" w:hAnsi="Calibri"/>
          <w:noProof/>
        </w:rPr>
        <w:tab/>
        <w:t xml:space="preserve">Expósito, R.R., G.L. Taboada, S. Ramos, J. Touriño, and R. Doallo, </w:t>
      </w:r>
      <w:r w:rsidRPr="006A4B35">
        <w:rPr>
          <w:rFonts w:ascii="Calibri" w:hAnsi="Calibri"/>
          <w:i/>
          <w:noProof/>
        </w:rPr>
        <w:t>Performance analysis of HPC applications in the cloud.</w:t>
      </w:r>
      <w:r w:rsidRPr="006A4B35">
        <w:rPr>
          <w:rFonts w:ascii="Calibri" w:hAnsi="Calibri"/>
          <w:noProof/>
        </w:rPr>
        <w:t xml:space="preserve"> Future Generation Computer Systems, 2012. </w:t>
      </w:r>
      <w:bookmarkEnd w:id="38"/>
    </w:p>
    <w:p w:rsidR="006A4B35" w:rsidRPr="006A4B35" w:rsidRDefault="006A4B35" w:rsidP="006A4B35">
      <w:pPr>
        <w:spacing w:after="0" w:line="240" w:lineRule="auto"/>
        <w:ind w:left="720" w:hanging="720"/>
        <w:rPr>
          <w:rFonts w:ascii="Calibri" w:hAnsi="Calibri"/>
          <w:noProof/>
        </w:rPr>
      </w:pPr>
      <w:bookmarkStart w:id="39" w:name="_ENREF_38"/>
      <w:r w:rsidRPr="006A4B35">
        <w:rPr>
          <w:rFonts w:ascii="Calibri" w:hAnsi="Calibri"/>
          <w:noProof/>
        </w:rPr>
        <w:t>38.</w:t>
      </w:r>
      <w:r w:rsidRPr="006A4B35">
        <w:rPr>
          <w:rFonts w:ascii="Calibri" w:hAnsi="Calibri"/>
          <w:noProof/>
        </w:rPr>
        <w:tab/>
        <w:t xml:space="preserve">Gómez, J., E. Villar, G. Molero, and A. Cama, </w:t>
      </w:r>
      <w:r w:rsidRPr="006A4B35">
        <w:rPr>
          <w:rFonts w:ascii="Calibri" w:hAnsi="Calibri"/>
          <w:i/>
          <w:noProof/>
        </w:rPr>
        <w:t>Evaluation of High Performance Clusters in Private Cloud Computing Environments.</w:t>
      </w:r>
      <w:r w:rsidRPr="006A4B35">
        <w:rPr>
          <w:rFonts w:ascii="Calibri" w:hAnsi="Calibri"/>
          <w:noProof/>
        </w:rPr>
        <w:t xml:space="preserve"> Distributed Computing and Artificial Intelligence, 2012: p. 305-312. </w:t>
      </w:r>
      <w:bookmarkEnd w:id="39"/>
    </w:p>
    <w:p w:rsidR="006A4B35" w:rsidRPr="006A4B35" w:rsidRDefault="006A4B35" w:rsidP="006A4B35">
      <w:pPr>
        <w:spacing w:after="0" w:line="240" w:lineRule="auto"/>
        <w:ind w:left="720" w:hanging="720"/>
        <w:rPr>
          <w:rFonts w:ascii="Calibri" w:hAnsi="Calibri"/>
          <w:noProof/>
        </w:rPr>
      </w:pPr>
      <w:bookmarkStart w:id="40" w:name="_ENREF_39"/>
      <w:r w:rsidRPr="006A4B35">
        <w:rPr>
          <w:rFonts w:ascii="Calibri" w:hAnsi="Calibri"/>
          <w:noProof/>
        </w:rPr>
        <w:t>39.</w:t>
      </w:r>
      <w:r w:rsidRPr="006A4B35">
        <w:rPr>
          <w:rFonts w:ascii="Calibri" w:hAnsi="Calibri"/>
          <w:noProof/>
        </w:rPr>
        <w:tab/>
        <w:t xml:space="preserve">Keith R. Jackson, Lavanya Ramakrishnan, Krishna Muriki, Shane Canon, Shreyas Cholia, J. Shalf, Harvey J. Wasserman, and N.J. Wright, </w:t>
      </w:r>
      <w:r w:rsidRPr="006A4B35">
        <w:rPr>
          <w:rFonts w:ascii="Calibri" w:hAnsi="Calibri"/>
          <w:i/>
          <w:noProof/>
        </w:rPr>
        <w:t>Performance Analysis of High Performance Computing Applications on the Amazon Web Services Cloud</w:t>
      </w:r>
      <w:r w:rsidRPr="006A4B35">
        <w:rPr>
          <w:rFonts w:ascii="Calibri" w:hAnsi="Calibri"/>
          <w:noProof/>
        </w:rPr>
        <w:t xml:space="preserve">, in </w:t>
      </w:r>
      <w:r w:rsidRPr="006A4B35">
        <w:rPr>
          <w:rFonts w:ascii="Calibri" w:hAnsi="Calibri"/>
          <w:i/>
          <w:noProof/>
        </w:rPr>
        <w:t>CloudCom</w:t>
      </w:r>
      <w:r w:rsidRPr="006A4B35">
        <w:rPr>
          <w:rFonts w:ascii="Calibri" w:hAnsi="Calibri"/>
          <w:noProof/>
        </w:rPr>
        <w:t xml:space="preserve">. 2010, IEEE. Indianapolis. </w:t>
      </w:r>
      <w:hyperlink r:id="rId114" w:history="1">
        <w:r w:rsidRPr="006A4B35">
          <w:rPr>
            <w:rStyle w:val="Hyperlink"/>
            <w:rFonts w:ascii="Calibri" w:hAnsi="Calibri"/>
            <w:noProof/>
          </w:rPr>
          <w:t>http://www.nersc.gov/projects/reports/technical/CloudCom.pdf</w:t>
        </w:r>
      </w:hyperlink>
      <w:r w:rsidRPr="006A4B35">
        <w:rPr>
          <w:rFonts w:ascii="Calibri" w:hAnsi="Calibri"/>
          <w:noProof/>
        </w:rPr>
        <w:t xml:space="preserve">. </w:t>
      </w:r>
      <w:bookmarkEnd w:id="40"/>
    </w:p>
    <w:p w:rsidR="006A4B35" w:rsidRPr="006A4B35" w:rsidRDefault="006A4B35" w:rsidP="006A4B35">
      <w:pPr>
        <w:spacing w:after="0" w:line="240" w:lineRule="auto"/>
        <w:ind w:left="720" w:hanging="720"/>
        <w:rPr>
          <w:rFonts w:ascii="Calibri" w:hAnsi="Calibri"/>
          <w:noProof/>
        </w:rPr>
      </w:pPr>
      <w:bookmarkStart w:id="41" w:name="_ENREF_40"/>
      <w:r w:rsidRPr="006A4B35">
        <w:rPr>
          <w:rFonts w:ascii="Calibri" w:hAnsi="Calibri"/>
          <w:noProof/>
        </w:rPr>
        <w:t>40.</w:t>
      </w:r>
      <w:r w:rsidRPr="006A4B35">
        <w:rPr>
          <w:rFonts w:ascii="Calibri" w:hAnsi="Calibri"/>
          <w:noProof/>
        </w:rPr>
        <w:tab/>
        <w:t xml:space="preserve">Roloff, E., F. Birck, M. Diener, A. Carissimi, and P.O.A. Navaux. </w:t>
      </w:r>
      <w:r w:rsidRPr="006A4B35">
        <w:rPr>
          <w:rFonts w:ascii="Calibri" w:hAnsi="Calibri"/>
          <w:i/>
          <w:noProof/>
        </w:rPr>
        <w:t>Evaluating High Performance Computing on the Windows Azure Platform</w:t>
      </w:r>
      <w:r w:rsidRPr="006A4B35">
        <w:rPr>
          <w:rFonts w:ascii="Calibri" w:hAnsi="Calibri"/>
          <w:noProof/>
        </w:rPr>
        <w:t xml:space="preserve">. in </w:t>
      </w:r>
      <w:r w:rsidRPr="006A4B35">
        <w:rPr>
          <w:rFonts w:ascii="Calibri" w:hAnsi="Calibri"/>
          <w:i/>
          <w:noProof/>
        </w:rPr>
        <w:t>Cloud Computing (CLOUD), 2012 IEEE 5th International Conference on</w:t>
      </w:r>
      <w:r w:rsidRPr="006A4B35">
        <w:rPr>
          <w:rFonts w:ascii="Calibri" w:hAnsi="Calibri"/>
          <w:noProof/>
        </w:rPr>
        <w:t xml:space="preserve"> 2012: IEEE.</w:t>
      </w:r>
      <w:bookmarkEnd w:id="41"/>
    </w:p>
    <w:p w:rsidR="006A4B35" w:rsidRPr="006A4B35" w:rsidRDefault="006A4B35" w:rsidP="006A4B35">
      <w:pPr>
        <w:spacing w:after="0" w:line="240" w:lineRule="auto"/>
        <w:ind w:left="720" w:hanging="720"/>
        <w:rPr>
          <w:rFonts w:ascii="Calibri" w:hAnsi="Calibri"/>
          <w:noProof/>
        </w:rPr>
      </w:pPr>
      <w:bookmarkStart w:id="42" w:name="_ENREF_41"/>
      <w:r w:rsidRPr="006A4B35">
        <w:rPr>
          <w:rFonts w:ascii="Calibri" w:hAnsi="Calibri"/>
          <w:noProof/>
        </w:rPr>
        <w:t>41.</w:t>
      </w:r>
      <w:r w:rsidRPr="006A4B35">
        <w:rPr>
          <w:rFonts w:ascii="Calibri" w:hAnsi="Calibri"/>
          <w:noProof/>
        </w:rPr>
        <w:tab/>
        <w:t xml:space="preserve">Shajulin Benedict, </w:t>
      </w:r>
      <w:r w:rsidRPr="006A4B35">
        <w:rPr>
          <w:rFonts w:ascii="Calibri" w:hAnsi="Calibri"/>
          <w:i/>
          <w:noProof/>
        </w:rPr>
        <w:t>Performance issues and performance analysis tools for HPC cloud applications: a survey.</w:t>
      </w:r>
      <w:r w:rsidRPr="006A4B35">
        <w:rPr>
          <w:rFonts w:ascii="Calibri" w:hAnsi="Calibri"/>
          <w:noProof/>
        </w:rPr>
        <w:t xml:space="preserve"> Computing, 2012: p. 1-20. </w:t>
      </w:r>
      <w:bookmarkEnd w:id="42"/>
    </w:p>
    <w:p w:rsidR="006A4B35" w:rsidRPr="006A4B35" w:rsidRDefault="006A4B35" w:rsidP="006A4B35">
      <w:pPr>
        <w:spacing w:after="0" w:line="240" w:lineRule="auto"/>
        <w:ind w:left="720" w:hanging="720"/>
        <w:rPr>
          <w:rFonts w:ascii="Calibri" w:hAnsi="Calibri"/>
          <w:noProof/>
        </w:rPr>
      </w:pPr>
      <w:bookmarkStart w:id="43" w:name="_ENREF_42"/>
      <w:r w:rsidRPr="006A4B35">
        <w:rPr>
          <w:rFonts w:ascii="Calibri" w:hAnsi="Calibri"/>
          <w:noProof/>
        </w:rPr>
        <w:t>42.</w:t>
      </w:r>
      <w:r w:rsidRPr="006A4B35">
        <w:rPr>
          <w:rFonts w:ascii="Calibri" w:hAnsi="Calibri"/>
          <w:noProof/>
        </w:rPr>
        <w:tab/>
        <w:t xml:space="preserve">Strazdins, P.E., J. Cai, M. Atif, and J. Antony. </w:t>
      </w:r>
      <w:r w:rsidRPr="006A4B35">
        <w:rPr>
          <w:rFonts w:ascii="Calibri" w:hAnsi="Calibri"/>
          <w:i/>
          <w:noProof/>
        </w:rPr>
        <w:t>Scientific Application Performance on HPC, Private and Public Cloud Resources: A Case Study Using Climate, Cardiac Model Codes and the NPB Benchmark Suite</w:t>
      </w:r>
      <w:r w:rsidRPr="006A4B35">
        <w:rPr>
          <w:rFonts w:ascii="Calibri" w:hAnsi="Calibri"/>
          <w:noProof/>
        </w:rPr>
        <w:t xml:space="preserve">. in </w:t>
      </w:r>
      <w:r w:rsidRPr="006A4B35">
        <w:rPr>
          <w:rFonts w:ascii="Calibri" w:hAnsi="Calibri"/>
          <w:i/>
          <w:noProof/>
        </w:rPr>
        <w:t>Parallel and Distributed Processing Symposium Workshops &amp; PhD Forum (IPDPSW), 2012 IEEE 26th International</w:t>
      </w:r>
      <w:r w:rsidRPr="006A4B35">
        <w:rPr>
          <w:rFonts w:ascii="Calibri" w:hAnsi="Calibri"/>
          <w:noProof/>
        </w:rPr>
        <w:t xml:space="preserve"> 2012: IEEE.</w:t>
      </w:r>
      <w:bookmarkEnd w:id="43"/>
    </w:p>
    <w:p w:rsidR="006A4B35" w:rsidRPr="006A4B35" w:rsidRDefault="006A4B35" w:rsidP="006A4B35">
      <w:pPr>
        <w:spacing w:after="0" w:line="240" w:lineRule="auto"/>
        <w:ind w:left="720" w:hanging="720"/>
        <w:rPr>
          <w:rFonts w:ascii="Calibri" w:hAnsi="Calibri"/>
          <w:noProof/>
        </w:rPr>
      </w:pPr>
      <w:bookmarkStart w:id="44" w:name="_ENREF_43"/>
      <w:r w:rsidRPr="006A4B35">
        <w:rPr>
          <w:rFonts w:ascii="Calibri" w:hAnsi="Calibri"/>
          <w:noProof/>
        </w:rPr>
        <w:t>43.</w:t>
      </w:r>
      <w:r w:rsidRPr="006A4B35">
        <w:rPr>
          <w:rFonts w:ascii="Calibri" w:hAnsi="Calibri"/>
          <w:noProof/>
        </w:rPr>
        <w:tab/>
        <w:t xml:space="preserve">Tudoran, R., A. Costan, G. Antoniu, and L. Bougé. </w:t>
      </w:r>
      <w:r w:rsidRPr="006A4B35">
        <w:rPr>
          <w:rFonts w:ascii="Calibri" w:hAnsi="Calibri"/>
          <w:i/>
          <w:noProof/>
        </w:rPr>
        <w:t>A performance evaluation of Azure and Nimbus clouds for scientific applications</w:t>
      </w:r>
      <w:r w:rsidRPr="006A4B35">
        <w:rPr>
          <w:rFonts w:ascii="Calibri" w:hAnsi="Calibri"/>
          <w:noProof/>
        </w:rPr>
        <w:t xml:space="preserve">. in </w:t>
      </w:r>
      <w:r w:rsidRPr="006A4B35">
        <w:rPr>
          <w:rFonts w:ascii="Calibri" w:hAnsi="Calibri"/>
          <w:i/>
          <w:noProof/>
        </w:rPr>
        <w:t>Proceedings of the 2nd International Workshop on Cloud Computing Platforms</w:t>
      </w:r>
      <w:r w:rsidRPr="006A4B35">
        <w:rPr>
          <w:rFonts w:ascii="Calibri" w:hAnsi="Calibri"/>
          <w:noProof/>
        </w:rPr>
        <w:t xml:space="preserve"> 2012: ACM.</w:t>
      </w:r>
      <w:bookmarkEnd w:id="44"/>
    </w:p>
    <w:p w:rsidR="006A4B35" w:rsidRPr="006A4B35" w:rsidRDefault="006A4B35" w:rsidP="006A4B35">
      <w:pPr>
        <w:spacing w:after="0" w:line="240" w:lineRule="auto"/>
        <w:ind w:left="720" w:hanging="720"/>
        <w:rPr>
          <w:rFonts w:ascii="Calibri" w:hAnsi="Calibri"/>
          <w:noProof/>
        </w:rPr>
      </w:pPr>
      <w:bookmarkStart w:id="45" w:name="_ENREF_44"/>
      <w:r w:rsidRPr="006A4B35">
        <w:rPr>
          <w:rFonts w:ascii="Calibri" w:hAnsi="Calibri"/>
          <w:noProof/>
        </w:rPr>
        <w:t>44.</w:t>
      </w:r>
      <w:r w:rsidRPr="006A4B35">
        <w:rPr>
          <w:rFonts w:ascii="Calibri" w:hAnsi="Calibri"/>
          <w:noProof/>
        </w:rPr>
        <w:tab/>
        <w:t xml:space="preserve">Gupta, A., D. Milojicic, and L.V. Kalé. </w:t>
      </w:r>
      <w:r w:rsidRPr="006A4B35">
        <w:rPr>
          <w:rFonts w:ascii="Calibri" w:hAnsi="Calibri"/>
          <w:i/>
          <w:noProof/>
        </w:rPr>
        <w:t>Optimizing VM Placement for HPC in the Cloud</w:t>
      </w:r>
      <w:r w:rsidRPr="006A4B35">
        <w:rPr>
          <w:rFonts w:ascii="Calibri" w:hAnsi="Calibri"/>
          <w:noProof/>
        </w:rPr>
        <w:t xml:space="preserve">. in </w:t>
      </w:r>
      <w:r w:rsidRPr="006A4B35">
        <w:rPr>
          <w:rFonts w:ascii="Calibri" w:hAnsi="Calibri"/>
          <w:i/>
          <w:noProof/>
        </w:rPr>
        <w:t>Proceedings of the 2012 workshop on Cloud services, federation, and the 8th open cirrus summit</w:t>
      </w:r>
      <w:r w:rsidRPr="006A4B35">
        <w:rPr>
          <w:rFonts w:ascii="Calibri" w:hAnsi="Calibri"/>
          <w:noProof/>
        </w:rPr>
        <w:t xml:space="preserve"> 2012: ACM.</w:t>
      </w:r>
      <w:bookmarkEnd w:id="45"/>
    </w:p>
    <w:p w:rsidR="006A4B35" w:rsidRPr="006A4B35" w:rsidRDefault="006A4B35" w:rsidP="006A4B35">
      <w:pPr>
        <w:spacing w:after="0" w:line="240" w:lineRule="auto"/>
        <w:ind w:left="720" w:hanging="720"/>
        <w:rPr>
          <w:rFonts w:ascii="Calibri" w:hAnsi="Calibri"/>
          <w:noProof/>
        </w:rPr>
      </w:pPr>
      <w:bookmarkStart w:id="46" w:name="_ENREF_45"/>
      <w:r w:rsidRPr="006A4B35">
        <w:rPr>
          <w:rFonts w:ascii="Calibri" w:hAnsi="Calibri"/>
          <w:noProof/>
        </w:rPr>
        <w:t>45.</w:t>
      </w:r>
      <w:r w:rsidRPr="006A4B35">
        <w:rPr>
          <w:rFonts w:ascii="Calibri" w:hAnsi="Calibri"/>
          <w:noProof/>
        </w:rPr>
        <w:tab/>
        <w:t xml:space="preserve">Knight, D., K. Shams, G. Chang, and T. Soderstrom. </w:t>
      </w:r>
      <w:r w:rsidRPr="006A4B35">
        <w:rPr>
          <w:rFonts w:ascii="Calibri" w:hAnsi="Calibri"/>
          <w:i/>
          <w:noProof/>
        </w:rPr>
        <w:t>Evaluating the efficacy of the cloud for cluster computation</w:t>
      </w:r>
      <w:r w:rsidRPr="006A4B35">
        <w:rPr>
          <w:rFonts w:ascii="Calibri" w:hAnsi="Calibri"/>
          <w:noProof/>
        </w:rPr>
        <w:t xml:space="preserve">. in </w:t>
      </w:r>
      <w:r w:rsidRPr="006A4B35">
        <w:rPr>
          <w:rFonts w:ascii="Calibri" w:hAnsi="Calibri"/>
          <w:i/>
          <w:noProof/>
        </w:rPr>
        <w:t>Aerospace Conference, 2012 IEEE</w:t>
      </w:r>
      <w:r w:rsidRPr="006A4B35">
        <w:rPr>
          <w:rFonts w:ascii="Calibri" w:hAnsi="Calibri"/>
          <w:noProof/>
        </w:rPr>
        <w:t>. 3-10 March 2012 2012.</w:t>
      </w:r>
      <w:bookmarkEnd w:id="46"/>
    </w:p>
    <w:p w:rsidR="006A4B35" w:rsidRPr="006A4B35" w:rsidRDefault="006A4B35" w:rsidP="006A4B35">
      <w:pPr>
        <w:spacing w:after="0" w:line="240" w:lineRule="auto"/>
        <w:ind w:left="720" w:hanging="720"/>
        <w:rPr>
          <w:rFonts w:ascii="Calibri" w:hAnsi="Calibri"/>
          <w:noProof/>
        </w:rPr>
      </w:pPr>
      <w:bookmarkStart w:id="47" w:name="_ENREF_46"/>
      <w:r w:rsidRPr="006A4B35">
        <w:rPr>
          <w:rFonts w:ascii="Calibri" w:hAnsi="Calibri"/>
          <w:noProof/>
        </w:rPr>
        <w:t>46.</w:t>
      </w:r>
      <w:r w:rsidRPr="006A4B35">
        <w:rPr>
          <w:rFonts w:ascii="Calibri" w:hAnsi="Calibri"/>
          <w:noProof/>
        </w:rPr>
        <w:tab/>
        <w:t xml:space="preserve">Ekanayake, J., A.S. Balkir, T. Gunarathne, G. Fox, C. Poulain, N. Araujo, and R. Barga, </w:t>
      </w:r>
      <w:r w:rsidRPr="006A4B35">
        <w:rPr>
          <w:rFonts w:ascii="Calibri" w:hAnsi="Calibri"/>
          <w:i/>
          <w:noProof/>
        </w:rPr>
        <w:t>DryadLINQ for Scientific Analyses</w:t>
      </w:r>
      <w:r w:rsidRPr="006A4B35">
        <w:rPr>
          <w:rFonts w:ascii="Calibri" w:hAnsi="Calibri"/>
          <w:noProof/>
        </w:rPr>
        <w:t xml:space="preserve">, in </w:t>
      </w:r>
      <w:r w:rsidRPr="006A4B35">
        <w:rPr>
          <w:rFonts w:ascii="Calibri" w:hAnsi="Calibri"/>
          <w:i/>
          <w:noProof/>
        </w:rPr>
        <w:t>Fifth IEEE International Conference on eScience: 2009</w:t>
      </w:r>
      <w:r w:rsidRPr="006A4B35">
        <w:rPr>
          <w:rFonts w:ascii="Calibri" w:hAnsi="Calibri"/>
          <w:noProof/>
        </w:rPr>
        <w:t xml:space="preserve">. 2009, IEEE. Oxford. </w:t>
      </w:r>
      <w:hyperlink r:id="rId115" w:history="1">
        <w:r w:rsidRPr="006A4B35">
          <w:rPr>
            <w:rStyle w:val="Hyperlink"/>
            <w:rFonts w:ascii="Calibri" w:hAnsi="Calibri"/>
            <w:noProof/>
          </w:rPr>
          <w:t>http://grids.ucs.indiana.edu/ptliupages/publications/eScience09-camera-ready-submission.pdf</w:t>
        </w:r>
      </w:hyperlink>
      <w:r w:rsidRPr="006A4B35">
        <w:rPr>
          <w:rFonts w:ascii="Calibri" w:hAnsi="Calibri"/>
          <w:noProof/>
        </w:rPr>
        <w:t xml:space="preserve">. </w:t>
      </w:r>
      <w:bookmarkEnd w:id="47"/>
    </w:p>
    <w:p w:rsidR="006A4B35" w:rsidRPr="006A4B35" w:rsidRDefault="006A4B35" w:rsidP="006A4B35">
      <w:pPr>
        <w:spacing w:after="0" w:line="240" w:lineRule="auto"/>
        <w:ind w:left="720" w:hanging="720"/>
        <w:rPr>
          <w:rFonts w:ascii="Calibri" w:hAnsi="Calibri"/>
          <w:noProof/>
        </w:rPr>
      </w:pPr>
      <w:bookmarkStart w:id="48" w:name="_ENREF_47"/>
      <w:r w:rsidRPr="006A4B35">
        <w:rPr>
          <w:rFonts w:ascii="Calibri" w:hAnsi="Calibri"/>
          <w:noProof/>
        </w:rPr>
        <w:t>47.</w:t>
      </w:r>
      <w:r w:rsidRPr="006A4B35">
        <w:rPr>
          <w:rFonts w:ascii="Calibri" w:hAnsi="Calibri"/>
          <w:noProof/>
        </w:rPr>
        <w:tab/>
        <w:t xml:space="preserve">Jaliya Ekanayake, Thilina Gunarathne, Judy Qiu, Geoffrey Fox, Scott Beason, Jong Youl Choi, Yang Ruan, Seung-Hee Bae, and Hui Li, </w:t>
      </w:r>
      <w:r w:rsidRPr="006A4B35">
        <w:rPr>
          <w:rFonts w:ascii="Calibri" w:hAnsi="Calibri"/>
          <w:i/>
          <w:noProof/>
        </w:rPr>
        <w:t>Applicability of DryadLINQ to Scientific Applications</w:t>
      </w:r>
      <w:r w:rsidRPr="006A4B35">
        <w:rPr>
          <w:rFonts w:ascii="Calibri" w:hAnsi="Calibri"/>
          <w:noProof/>
        </w:rPr>
        <w:t xml:space="preserve">. January 30, 2010, Community Grids Laboratory, Indiana University. </w:t>
      </w:r>
      <w:hyperlink r:id="rId116" w:history="1">
        <w:r w:rsidRPr="006A4B35">
          <w:rPr>
            <w:rStyle w:val="Hyperlink"/>
            <w:rFonts w:ascii="Calibri" w:hAnsi="Calibri"/>
            <w:noProof/>
          </w:rPr>
          <w:t>http://grids.ucs.indiana.edu/ptliupages/publications/DryadReport.pdf</w:t>
        </w:r>
      </w:hyperlink>
      <w:r w:rsidRPr="006A4B35">
        <w:rPr>
          <w:rFonts w:ascii="Calibri" w:hAnsi="Calibri"/>
          <w:noProof/>
        </w:rPr>
        <w:t xml:space="preserve">. </w:t>
      </w:r>
      <w:bookmarkEnd w:id="48"/>
    </w:p>
    <w:p w:rsidR="006A4B35" w:rsidRPr="006A4B35" w:rsidRDefault="006A4B35" w:rsidP="006A4B35">
      <w:pPr>
        <w:spacing w:after="0" w:line="240" w:lineRule="auto"/>
        <w:ind w:left="720" w:hanging="720"/>
        <w:rPr>
          <w:rFonts w:ascii="Calibri" w:hAnsi="Calibri"/>
          <w:noProof/>
        </w:rPr>
      </w:pPr>
      <w:bookmarkStart w:id="49" w:name="_ENREF_48"/>
      <w:r w:rsidRPr="006A4B35">
        <w:rPr>
          <w:rFonts w:ascii="Calibri" w:hAnsi="Calibri"/>
          <w:noProof/>
        </w:rPr>
        <w:lastRenderedPageBreak/>
        <w:t>48.</w:t>
      </w:r>
      <w:r w:rsidRPr="006A4B35">
        <w:rPr>
          <w:rFonts w:ascii="Calibri" w:hAnsi="Calibri"/>
          <w:noProof/>
        </w:rPr>
        <w:tab/>
        <w:t xml:space="preserve">Hui Li, Ruan Yang, Yuduo Zhou, and Judy Qiu, </w:t>
      </w:r>
      <w:r w:rsidRPr="006A4B35">
        <w:rPr>
          <w:rFonts w:ascii="Calibri" w:hAnsi="Calibri"/>
          <w:i/>
          <w:noProof/>
        </w:rPr>
        <w:t>DRYADLINQ CTP EVALUATION: Performance of Key Features and Interfaces in DryadLINQ CTP (Revised)</w:t>
      </w:r>
      <w:r w:rsidRPr="006A4B35">
        <w:rPr>
          <w:rFonts w:ascii="Calibri" w:hAnsi="Calibri"/>
          <w:noProof/>
        </w:rPr>
        <w:t xml:space="preserve">. December 14, 2011. </w:t>
      </w:r>
      <w:hyperlink r:id="rId117" w:history="1">
        <w:r w:rsidRPr="006A4B35">
          <w:rPr>
            <w:rStyle w:val="Hyperlink"/>
            <w:rFonts w:ascii="Calibri" w:hAnsi="Calibri"/>
            <w:noProof/>
          </w:rPr>
          <w:t>http://grids.ucs.indiana.edu/ptliupages/publications/DradLinqCTPEvaluation_revised.pdf</w:t>
        </w:r>
      </w:hyperlink>
      <w:r w:rsidRPr="006A4B35">
        <w:rPr>
          <w:rFonts w:ascii="Calibri" w:hAnsi="Calibri"/>
          <w:noProof/>
        </w:rPr>
        <w:t xml:space="preserve">. </w:t>
      </w:r>
      <w:bookmarkEnd w:id="49"/>
    </w:p>
    <w:p w:rsidR="006A4B35" w:rsidRPr="006A4B35" w:rsidRDefault="006A4B35" w:rsidP="006A4B35">
      <w:pPr>
        <w:spacing w:after="0" w:line="240" w:lineRule="auto"/>
        <w:ind w:left="720" w:hanging="720"/>
        <w:rPr>
          <w:rFonts w:ascii="Calibri" w:hAnsi="Calibri"/>
          <w:noProof/>
        </w:rPr>
      </w:pPr>
      <w:bookmarkStart w:id="50" w:name="_ENREF_49"/>
      <w:r w:rsidRPr="006A4B35">
        <w:rPr>
          <w:rFonts w:ascii="Calibri" w:hAnsi="Calibri"/>
          <w:noProof/>
        </w:rPr>
        <w:t>49.</w:t>
      </w:r>
      <w:r w:rsidRPr="006A4B35">
        <w:rPr>
          <w:rFonts w:ascii="Calibri" w:hAnsi="Calibri"/>
          <w:noProof/>
        </w:rPr>
        <w:tab/>
        <w:t xml:space="preserve">Hui Li, Geoffrey Fox, and J. Qiu, </w:t>
      </w:r>
      <w:r w:rsidRPr="006A4B35">
        <w:rPr>
          <w:rFonts w:ascii="Calibri" w:hAnsi="Calibri"/>
          <w:i/>
          <w:noProof/>
        </w:rPr>
        <w:t>Performance Model for Parallel Matrix Multiplication with Dryad: Dataflow Graph Runtime</w:t>
      </w:r>
      <w:r w:rsidRPr="006A4B35">
        <w:rPr>
          <w:rFonts w:ascii="Calibri" w:hAnsi="Calibri"/>
          <w:noProof/>
        </w:rPr>
        <w:t xml:space="preserve">, in </w:t>
      </w:r>
      <w:r w:rsidRPr="006A4B35">
        <w:rPr>
          <w:rFonts w:ascii="Calibri" w:hAnsi="Calibri"/>
          <w:i/>
          <w:noProof/>
        </w:rPr>
        <w:t>2012 International Symposium on Big Data and MapReduce (BigDataMR2012)</w:t>
      </w:r>
      <w:r w:rsidRPr="006A4B35">
        <w:rPr>
          <w:rFonts w:ascii="Calibri" w:hAnsi="Calibri"/>
          <w:noProof/>
        </w:rPr>
        <w:t xml:space="preserve">. 01-03 November, 2012. Xiangtan, Hunan, China. </w:t>
      </w:r>
      <w:hyperlink r:id="rId118" w:history="1">
        <w:r w:rsidRPr="006A4B35">
          <w:rPr>
            <w:rStyle w:val="Hyperlink"/>
            <w:rFonts w:ascii="Calibri" w:hAnsi="Calibri"/>
            <w:noProof/>
          </w:rPr>
          <w:t>http://grids.ucs.indiana.edu/ptliupages/publications/BigDataMR%232.pdf</w:t>
        </w:r>
      </w:hyperlink>
      <w:r w:rsidRPr="006A4B35">
        <w:rPr>
          <w:rFonts w:ascii="Calibri" w:hAnsi="Calibri"/>
          <w:noProof/>
        </w:rPr>
        <w:t xml:space="preserve">. </w:t>
      </w:r>
      <w:bookmarkEnd w:id="50"/>
    </w:p>
    <w:p w:rsidR="006A4B35" w:rsidRPr="006A4B35" w:rsidRDefault="006A4B35" w:rsidP="006A4B35">
      <w:pPr>
        <w:spacing w:after="0" w:line="240" w:lineRule="auto"/>
        <w:ind w:left="720" w:hanging="720"/>
        <w:rPr>
          <w:rFonts w:ascii="Calibri" w:hAnsi="Calibri"/>
          <w:noProof/>
        </w:rPr>
      </w:pPr>
      <w:bookmarkStart w:id="51" w:name="_ENREF_50"/>
      <w:r w:rsidRPr="006A4B35">
        <w:rPr>
          <w:rFonts w:ascii="Calibri" w:hAnsi="Calibri"/>
          <w:noProof/>
        </w:rPr>
        <w:t>50.</w:t>
      </w:r>
      <w:r w:rsidRPr="006A4B35">
        <w:rPr>
          <w:rFonts w:ascii="Calibri" w:hAnsi="Calibri"/>
          <w:noProof/>
        </w:rPr>
        <w:tab/>
        <w:t xml:space="preserve">Hui Li, Yang Ruan, Yuduo Zhou, Judy Qiu, and Geoffrey Fox, </w:t>
      </w:r>
      <w:r w:rsidRPr="006A4B35">
        <w:rPr>
          <w:rFonts w:ascii="Calibri" w:hAnsi="Calibri"/>
          <w:i/>
          <w:noProof/>
        </w:rPr>
        <w:t>Design Patterns for Scientific Applications in DryadLINQ CTP</w:t>
      </w:r>
      <w:r w:rsidRPr="006A4B35">
        <w:rPr>
          <w:rFonts w:ascii="Calibri" w:hAnsi="Calibri"/>
          <w:noProof/>
        </w:rPr>
        <w:t xml:space="preserve">, in </w:t>
      </w:r>
      <w:r w:rsidRPr="006A4B35">
        <w:rPr>
          <w:rFonts w:ascii="Calibri" w:hAnsi="Calibri"/>
          <w:i/>
          <w:noProof/>
        </w:rPr>
        <w:t>The Second International Workshop on Data Intensive Computing in the Clouds (DataCloud-SC11) at SC11</w:t>
      </w:r>
      <w:r w:rsidRPr="006A4B35">
        <w:rPr>
          <w:rFonts w:ascii="Calibri" w:hAnsi="Calibri"/>
          <w:noProof/>
        </w:rPr>
        <w:t xml:space="preserve">. November 14, 2011. </w:t>
      </w:r>
      <w:hyperlink r:id="rId119" w:history="1">
        <w:r w:rsidRPr="006A4B35">
          <w:rPr>
            <w:rStyle w:val="Hyperlink"/>
            <w:rFonts w:ascii="Calibri" w:hAnsi="Calibri"/>
            <w:noProof/>
          </w:rPr>
          <w:t>http://grids.ucs.indiana.edu/ptliupages/publications/Design%20Patterns%20for%20Scientific%20Applications%20in%20DryadLINQ%20CTP%20ACM%20Data307.pdf</w:t>
        </w:r>
      </w:hyperlink>
      <w:r w:rsidRPr="006A4B35">
        <w:rPr>
          <w:rFonts w:ascii="Calibri" w:hAnsi="Calibri"/>
          <w:noProof/>
        </w:rPr>
        <w:t xml:space="preserve">. </w:t>
      </w:r>
      <w:bookmarkEnd w:id="51"/>
    </w:p>
    <w:p w:rsidR="006A4B35" w:rsidRPr="006A4B35" w:rsidRDefault="006A4B35" w:rsidP="006A4B35">
      <w:pPr>
        <w:spacing w:after="0" w:line="240" w:lineRule="auto"/>
        <w:ind w:left="720" w:hanging="720"/>
        <w:rPr>
          <w:rFonts w:ascii="Calibri" w:hAnsi="Calibri"/>
          <w:noProof/>
        </w:rPr>
      </w:pPr>
      <w:bookmarkStart w:id="52" w:name="_ENREF_51"/>
      <w:r w:rsidRPr="006A4B35">
        <w:rPr>
          <w:rFonts w:ascii="Calibri" w:hAnsi="Calibri"/>
          <w:noProof/>
        </w:rPr>
        <w:t>51.</w:t>
      </w:r>
      <w:r w:rsidRPr="006A4B35">
        <w:rPr>
          <w:rFonts w:ascii="Calibri" w:hAnsi="Calibri"/>
          <w:noProof/>
        </w:rPr>
        <w:tab/>
      </w:r>
      <w:r w:rsidRPr="006A4B35">
        <w:rPr>
          <w:rFonts w:ascii="Calibri" w:hAnsi="Calibri"/>
          <w:i/>
          <w:noProof/>
        </w:rPr>
        <w:t>Apache Hadoop</w:t>
      </w:r>
      <w:r w:rsidRPr="006A4B35">
        <w:rPr>
          <w:rFonts w:ascii="Calibri" w:hAnsi="Calibri"/>
          <w:noProof/>
        </w:rPr>
        <w:t xml:space="preserve">.   [accessed 2010 November 27]; Available from: </w:t>
      </w:r>
      <w:hyperlink r:id="rId120" w:history="1">
        <w:r w:rsidRPr="006A4B35">
          <w:rPr>
            <w:rStyle w:val="Hyperlink"/>
            <w:rFonts w:ascii="Calibri" w:hAnsi="Calibri"/>
            <w:noProof/>
          </w:rPr>
          <w:t>http://hadoop.apache.org/</w:t>
        </w:r>
      </w:hyperlink>
      <w:r w:rsidRPr="006A4B35">
        <w:rPr>
          <w:rFonts w:ascii="Calibri" w:hAnsi="Calibri"/>
          <w:noProof/>
        </w:rPr>
        <w:t>.</w:t>
      </w:r>
      <w:bookmarkEnd w:id="52"/>
    </w:p>
    <w:p w:rsidR="006A4B35" w:rsidRPr="006A4B35" w:rsidRDefault="006A4B35" w:rsidP="006A4B35">
      <w:pPr>
        <w:spacing w:after="0" w:line="240" w:lineRule="auto"/>
        <w:ind w:left="720" w:hanging="720"/>
        <w:rPr>
          <w:rFonts w:ascii="Calibri" w:hAnsi="Calibri"/>
          <w:noProof/>
        </w:rPr>
      </w:pPr>
      <w:bookmarkStart w:id="53" w:name="_ENREF_52"/>
      <w:r w:rsidRPr="006A4B35">
        <w:rPr>
          <w:rFonts w:ascii="Calibri" w:hAnsi="Calibri"/>
          <w:noProof/>
        </w:rPr>
        <w:t>52.</w:t>
      </w:r>
      <w:r w:rsidRPr="006A4B35">
        <w:rPr>
          <w:rFonts w:ascii="Calibri" w:hAnsi="Calibri"/>
          <w:noProof/>
        </w:rPr>
        <w:tab/>
        <w:t xml:space="preserve">Expósito, R.R., G.L. Taboada, S. Ramos, J. Touriño, and R. Doallo, </w:t>
      </w:r>
      <w:r w:rsidRPr="006A4B35">
        <w:rPr>
          <w:rFonts w:ascii="Calibri" w:hAnsi="Calibri"/>
          <w:i/>
          <w:noProof/>
        </w:rPr>
        <w:t>General‐purpose computation on GPUs for high performance cloud computing.</w:t>
      </w:r>
      <w:r w:rsidRPr="006A4B35">
        <w:rPr>
          <w:rFonts w:ascii="Calibri" w:hAnsi="Calibri"/>
          <w:noProof/>
        </w:rPr>
        <w:t xml:space="preserve"> Concurrency and Computation: Practice and Experience, 2012. </w:t>
      </w:r>
      <w:bookmarkEnd w:id="53"/>
    </w:p>
    <w:p w:rsidR="006A4B35" w:rsidRPr="006A4B35" w:rsidRDefault="006A4B35" w:rsidP="006A4B35">
      <w:pPr>
        <w:spacing w:after="0" w:line="240" w:lineRule="auto"/>
        <w:ind w:left="720" w:hanging="720"/>
        <w:rPr>
          <w:rFonts w:ascii="Calibri" w:hAnsi="Calibri"/>
          <w:noProof/>
        </w:rPr>
      </w:pPr>
      <w:bookmarkStart w:id="54" w:name="_ENREF_53"/>
      <w:r w:rsidRPr="006A4B35">
        <w:rPr>
          <w:rFonts w:ascii="Calibri" w:hAnsi="Calibri"/>
          <w:noProof/>
        </w:rPr>
        <w:t>53.</w:t>
      </w:r>
      <w:r w:rsidRPr="006A4B35">
        <w:rPr>
          <w:rFonts w:ascii="Calibri" w:hAnsi="Calibri"/>
          <w:noProof/>
        </w:rPr>
        <w:tab/>
      </w:r>
      <w:r w:rsidRPr="006A4B35">
        <w:rPr>
          <w:rFonts w:ascii="Calibri" w:hAnsi="Calibri"/>
          <w:i/>
          <w:noProof/>
        </w:rPr>
        <w:t>Microsoft Azure Cloud Research Projects</w:t>
      </w:r>
      <w:r w:rsidRPr="006A4B35">
        <w:rPr>
          <w:rFonts w:ascii="Calibri" w:hAnsi="Calibri"/>
          <w:noProof/>
        </w:rPr>
        <w:t xml:space="preserve">.   [accessed 2012 December 31]; Available from: </w:t>
      </w:r>
      <w:hyperlink r:id="rId121" w:history="1">
        <w:r w:rsidRPr="006A4B35">
          <w:rPr>
            <w:rStyle w:val="Hyperlink"/>
            <w:rFonts w:ascii="Calibri" w:hAnsi="Calibri"/>
            <w:noProof/>
          </w:rPr>
          <w:t>http://research.microsoft.com/en-us/projects/azure/projects.aspx</w:t>
        </w:r>
      </w:hyperlink>
      <w:r w:rsidRPr="006A4B35">
        <w:rPr>
          <w:rFonts w:ascii="Calibri" w:hAnsi="Calibri"/>
          <w:noProof/>
        </w:rPr>
        <w:t>.</w:t>
      </w:r>
      <w:bookmarkEnd w:id="54"/>
    </w:p>
    <w:p w:rsidR="006A4B35" w:rsidRPr="006A4B35" w:rsidRDefault="006A4B35" w:rsidP="006A4B35">
      <w:pPr>
        <w:spacing w:after="0" w:line="240" w:lineRule="auto"/>
        <w:ind w:left="720" w:hanging="720"/>
        <w:rPr>
          <w:rFonts w:ascii="Calibri" w:hAnsi="Calibri"/>
          <w:noProof/>
        </w:rPr>
      </w:pPr>
      <w:bookmarkStart w:id="55" w:name="_ENREF_54"/>
      <w:r w:rsidRPr="006A4B35">
        <w:rPr>
          <w:rFonts w:ascii="Calibri" w:hAnsi="Calibri"/>
          <w:noProof/>
        </w:rPr>
        <w:t>54.</w:t>
      </w:r>
      <w:r w:rsidRPr="006A4B35">
        <w:rPr>
          <w:rFonts w:ascii="Calibri" w:hAnsi="Calibri"/>
          <w:noProof/>
        </w:rPr>
        <w:tab/>
      </w:r>
      <w:r w:rsidRPr="006A4B35">
        <w:rPr>
          <w:rFonts w:ascii="Calibri" w:hAnsi="Calibri"/>
          <w:i/>
          <w:noProof/>
        </w:rPr>
        <w:t>VENUS-C Virtual multidisciplinary EnviroNments USing Cloud infrastructure</w:t>
      </w:r>
      <w:r w:rsidRPr="006A4B35">
        <w:rPr>
          <w:rFonts w:ascii="Calibri" w:hAnsi="Calibri"/>
          <w:noProof/>
        </w:rPr>
        <w:t xml:space="preserve">.  June 2010  Available from: </w:t>
      </w:r>
      <w:hyperlink r:id="rId122" w:history="1">
        <w:r w:rsidRPr="006A4B35">
          <w:rPr>
            <w:rStyle w:val="Hyperlink"/>
            <w:rFonts w:ascii="Calibri" w:hAnsi="Calibri"/>
            <w:noProof/>
          </w:rPr>
          <w:t>http://www.venus-c.eu/</w:t>
        </w:r>
      </w:hyperlink>
      <w:r w:rsidRPr="006A4B35">
        <w:rPr>
          <w:rFonts w:ascii="Calibri" w:hAnsi="Calibri"/>
          <w:noProof/>
        </w:rPr>
        <w:t>.</w:t>
      </w:r>
      <w:bookmarkEnd w:id="55"/>
    </w:p>
    <w:p w:rsidR="006A4B35" w:rsidRPr="006A4B35" w:rsidRDefault="006A4B35" w:rsidP="006A4B35">
      <w:pPr>
        <w:spacing w:after="0" w:line="240" w:lineRule="auto"/>
        <w:ind w:left="720" w:hanging="720"/>
        <w:rPr>
          <w:rFonts w:ascii="Calibri" w:hAnsi="Calibri"/>
          <w:noProof/>
        </w:rPr>
      </w:pPr>
      <w:bookmarkStart w:id="56" w:name="_ENREF_55"/>
      <w:r w:rsidRPr="006A4B35">
        <w:rPr>
          <w:rFonts w:ascii="Calibri" w:hAnsi="Calibri"/>
          <w:noProof/>
        </w:rPr>
        <w:t>55.</w:t>
      </w:r>
      <w:r w:rsidRPr="006A4B35">
        <w:rPr>
          <w:rFonts w:ascii="Calibri" w:hAnsi="Calibri"/>
          <w:noProof/>
        </w:rPr>
        <w:tab/>
        <w:t xml:space="preserve">Simmhan, Y., C. van Ingen, G. Subramanian, and J. Li. </w:t>
      </w:r>
      <w:r w:rsidRPr="006A4B35">
        <w:rPr>
          <w:rFonts w:ascii="Calibri" w:hAnsi="Calibri"/>
          <w:i/>
          <w:noProof/>
        </w:rPr>
        <w:t>Bridging the Gap between Desktop and the Cloud for eScience Applications</w:t>
      </w:r>
      <w:r w:rsidRPr="006A4B35">
        <w:rPr>
          <w:rFonts w:ascii="Calibri" w:hAnsi="Calibri"/>
          <w:noProof/>
        </w:rPr>
        <w:t xml:space="preserve">. in </w:t>
      </w:r>
      <w:r w:rsidRPr="006A4B35">
        <w:rPr>
          <w:rFonts w:ascii="Calibri" w:hAnsi="Calibri"/>
          <w:i/>
          <w:noProof/>
        </w:rPr>
        <w:t>Cloud Computing (CLOUD), 2010 IEEE 3rd International Conference on</w:t>
      </w:r>
      <w:r w:rsidRPr="006A4B35">
        <w:rPr>
          <w:rFonts w:ascii="Calibri" w:hAnsi="Calibri"/>
          <w:noProof/>
        </w:rPr>
        <w:t xml:space="preserve"> 2010: IEEE.</w:t>
      </w:r>
      <w:bookmarkEnd w:id="56"/>
    </w:p>
    <w:p w:rsidR="006A4B35" w:rsidRPr="006A4B35" w:rsidRDefault="006A4B35" w:rsidP="006A4B35">
      <w:pPr>
        <w:spacing w:after="0" w:line="240" w:lineRule="auto"/>
        <w:ind w:left="720" w:hanging="720"/>
        <w:rPr>
          <w:rFonts w:ascii="Calibri" w:hAnsi="Calibri"/>
          <w:noProof/>
        </w:rPr>
      </w:pPr>
      <w:bookmarkStart w:id="57" w:name="_ENREF_56"/>
      <w:r w:rsidRPr="006A4B35">
        <w:rPr>
          <w:rFonts w:ascii="Calibri" w:hAnsi="Calibri"/>
          <w:noProof/>
        </w:rPr>
        <w:t>56.</w:t>
      </w:r>
      <w:r w:rsidRPr="006A4B35">
        <w:rPr>
          <w:rFonts w:ascii="Calibri" w:hAnsi="Calibri"/>
          <w:noProof/>
        </w:rPr>
        <w:tab/>
      </w:r>
      <w:r w:rsidRPr="006A4B35">
        <w:rPr>
          <w:rFonts w:ascii="Calibri" w:hAnsi="Calibri"/>
          <w:i/>
          <w:noProof/>
        </w:rPr>
        <w:t>Grid Computing and Clusters at the Barcelona Supercomputer Center</w:t>
      </w:r>
      <w:r w:rsidRPr="006A4B35">
        <w:rPr>
          <w:rFonts w:ascii="Calibri" w:hAnsi="Calibri"/>
          <w:noProof/>
        </w:rPr>
        <w:t xml:space="preserve">.   [accessed 2013 January 1]; Available from: </w:t>
      </w:r>
      <w:hyperlink r:id="rId123" w:history="1">
        <w:r w:rsidRPr="006A4B35">
          <w:rPr>
            <w:rStyle w:val="Hyperlink"/>
            <w:rFonts w:ascii="Calibri" w:hAnsi="Calibri"/>
            <w:noProof/>
          </w:rPr>
          <w:t>http://www.bsc.es/computer-sciences/grid-computing</w:t>
        </w:r>
      </w:hyperlink>
      <w:r w:rsidRPr="006A4B35">
        <w:rPr>
          <w:rFonts w:ascii="Calibri" w:hAnsi="Calibri"/>
          <w:noProof/>
        </w:rPr>
        <w:t>.</w:t>
      </w:r>
      <w:bookmarkEnd w:id="57"/>
    </w:p>
    <w:p w:rsidR="006A4B35" w:rsidRPr="006A4B35" w:rsidRDefault="006A4B35" w:rsidP="006A4B35">
      <w:pPr>
        <w:spacing w:after="0" w:line="240" w:lineRule="auto"/>
        <w:ind w:left="720" w:hanging="720"/>
        <w:rPr>
          <w:rFonts w:ascii="Calibri" w:hAnsi="Calibri"/>
          <w:noProof/>
        </w:rPr>
      </w:pPr>
      <w:bookmarkStart w:id="58" w:name="_ENREF_57"/>
      <w:r w:rsidRPr="006A4B35">
        <w:rPr>
          <w:rFonts w:ascii="Calibri" w:hAnsi="Calibri"/>
          <w:noProof/>
        </w:rPr>
        <w:t>57.</w:t>
      </w:r>
      <w:r w:rsidRPr="006A4B35">
        <w:rPr>
          <w:rFonts w:ascii="Calibri" w:hAnsi="Calibri"/>
          <w:noProof/>
        </w:rPr>
        <w:tab/>
        <w:t xml:space="preserve">Cała, J., H. Hiden, S. Woodman, and P. Watson, </w:t>
      </w:r>
      <w:r w:rsidRPr="006A4B35">
        <w:rPr>
          <w:rFonts w:ascii="Calibri" w:hAnsi="Calibri"/>
          <w:i/>
          <w:noProof/>
        </w:rPr>
        <w:t>Fast Exploration of the QSAR Model Space with e-‐Science Central and Windows Azure.</w:t>
      </w:r>
      <w:r w:rsidRPr="006A4B35">
        <w:rPr>
          <w:rFonts w:ascii="Calibri" w:hAnsi="Calibri"/>
          <w:noProof/>
        </w:rPr>
        <w:t xml:space="preserve"> </w:t>
      </w:r>
      <w:bookmarkEnd w:id="58"/>
    </w:p>
    <w:p w:rsidR="006A4B35" w:rsidRPr="006A4B35" w:rsidRDefault="006A4B35" w:rsidP="006A4B35">
      <w:pPr>
        <w:spacing w:after="0" w:line="240" w:lineRule="auto"/>
        <w:ind w:left="720" w:hanging="720"/>
        <w:rPr>
          <w:rFonts w:ascii="Calibri" w:hAnsi="Calibri"/>
          <w:noProof/>
        </w:rPr>
      </w:pPr>
      <w:bookmarkStart w:id="59" w:name="_ENREF_58"/>
      <w:r w:rsidRPr="006A4B35">
        <w:rPr>
          <w:rFonts w:ascii="Calibri" w:hAnsi="Calibri"/>
          <w:noProof/>
        </w:rPr>
        <w:t>58.</w:t>
      </w:r>
      <w:r w:rsidRPr="006A4B35">
        <w:rPr>
          <w:rFonts w:ascii="Calibri" w:hAnsi="Calibri"/>
          <w:noProof/>
        </w:rPr>
        <w:tab/>
        <w:t xml:space="preserve">Watson, P., H. Hiden, and S. Woodman, </w:t>
      </w:r>
      <w:r w:rsidRPr="006A4B35">
        <w:rPr>
          <w:rFonts w:ascii="Calibri" w:hAnsi="Calibri"/>
          <w:i/>
          <w:noProof/>
        </w:rPr>
        <w:t>e‐Science Central for CARMEN: science as a service.</w:t>
      </w:r>
      <w:r w:rsidRPr="006A4B35">
        <w:rPr>
          <w:rFonts w:ascii="Calibri" w:hAnsi="Calibri"/>
          <w:noProof/>
        </w:rPr>
        <w:t xml:space="preserve"> Concurrency and Computation: Practice and Experience, 2010. 22(17): p. 2369-2380. </w:t>
      </w:r>
      <w:bookmarkEnd w:id="59"/>
    </w:p>
    <w:p w:rsidR="006A4B35" w:rsidRPr="006A4B35" w:rsidRDefault="006A4B35" w:rsidP="006A4B35">
      <w:pPr>
        <w:spacing w:after="0" w:line="240" w:lineRule="auto"/>
        <w:ind w:left="720" w:hanging="720"/>
        <w:rPr>
          <w:rFonts w:ascii="Calibri" w:hAnsi="Calibri"/>
          <w:noProof/>
        </w:rPr>
      </w:pPr>
      <w:bookmarkStart w:id="60" w:name="_ENREF_59"/>
      <w:r w:rsidRPr="006A4B35">
        <w:rPr>
          <w:rFonts w:ascii="Calibri" w:hAnsi="Calibri"/>
          <w:noProof/>
        </w:rPr>
        <w:t>59.</w:t>
      </w:r>
      <w:r w:rsidRPr="006A4B35">
        <w:rPr>
          <w:rFonts w:ascii="Calibri" w:hAnsi="Calibri"/>
          <w:noProof/>
        </w:rPr>
        <w:tab/>
        <w:t xml:space="preserve">Agarwal, D. and S.K. Prasad. </w:t>
      </w:r>
      <w:r w:rsidRPr="006A4B35">
        <w:rPr>
          <w:rFonts w:ascii="Calibri" w:hAnsi="Calibri"/>
          <w:i/>
          <w:noProof/>
        </w:rPr>
        <w:t>Lessons Learnt from the Development of GIS Application on Azure Cloud Platform</w:t>
      </w:r>
      <w:r w:rsidRPr="006A4B35">
        <w:rPr>
          <w:rFonts w:ascii="Calibri" w:hAnsi="Calibri"/>
          <w:noProof/>
        </w:rPr>
        <w:t xml:space="preserve">. in </w:t>
      </w:r>
      <w:r w:rsidRPr="006A4B35">
        <w:rPr>
          <w:rFonts w:ascii="Calibri" w:hAnsi="Calibri"/>
          <w:i/>
          <w:noProof/>
        </w:rPr>
        <w:t>Cloud Computing (CLOUD), 2012 IEEE 5th International Conference on</w:t>
      </w:r>
      <w:r w:rsidRPr="006A4B35">
        <w:rPr>
          <w:rFonts w:ascii="Calibri" w:hAnsi="Calibri"/>
          <w:noProof/>
        </w:rPr>
        <w:t xml:space="preserve"> 2012: IEEE.</w:t>
      </w:r>
      <w:bookmarkEnd w:id="60"/>
    </w:p>
    <w:p w:rsidR="006A4B35" w:rsidRPr="006A4B35" w:rsidRDefault="006A4B35" w:rsidP="006A4B35">
      <w:pPr>
        <w:spacing w:after="0" w:line="240" w:lineRule="auto"/>
        <w:ind w:left="720" w:hanging="720"/>
        <w:rPr>
          <w:rFonts w:ascii="Calibri" w:hAnsi="Calibri"/>
          <w:noProof/>
        </w:rPr>
      </w:pPr>
      <w:bookmarkStart w:id="61" w:name="_ENREF_60"/>
      <w:r w:rsidRPr="006A4B35">
        <w:rPr>
          <w:rFonts w:ascii="Calibri" w:hAnsi="Calibri"/>
          <w:noProof/>
        </w:rPr>
        <w:t>60.</w:t>
      </w:r>
      <w:r w:rsidRPr="006A4B35">
        <w:rPr>
          <w:rFonts w:ascii="Calibri" w:hAnsi="Calibri"/>
          <w:noProof/>
        </w:rPr>
        <w:tab/>
        <w:t xml:space="preserve">Agarwal, D., S. Puri, X. He, S.K. Prasad, and X. Shi, </w:t>
      </w:r>
      <w:r w:rsidRPr="006A4B35">
        <w:rPr>
          <w:rFonts w:ascii="Calibri" w:hAnsi="Calibri"/>
          <w:i/>
          <w:noProof/>
        </w:rPr>
        <w:t>Crayons-a cloud based parallel framework for GIS overlay operations</w:t>
      </w:r>
      <w:r w:rsidRPr="006A4B35">
        <w:rPr>
          <w:rFonts w:ascii="Calibri" w:hAnsi="Calibri"/>
          <w:noProof/>
        </w:rPr>
        <w:t xml:space="preserve">. </w:t>
      </w:r>
      <w:bookmarkEnd w:id="61"/>
    </w:p>
    <w:p w:rsidR="006A4B35" w:rsidRPr="006A4B35" w:rsidRDefault="006A4B35" w:rsidP="006A4B35">
      <w:pPr>
        <w:spacing w:after="0" w:line="240" w:lineRule="auto"/>
        <w:ind w:left="720" w:hanging="720"/>
        <w:rPr>
          <w:rFonts w:ascii="Calibri" w:hAnsi="Calibri"/>
          <w:noProof/>
        </w:rPr>
      </w:pPr>
      <w:bookmarkStart w:id="62" w:name="_ENREF_61"/>
      <w:r w:rsidRPr="006A4B35">
        <w:rPr>
          <w:rFonts w:ascii="Calibri" w:hAnsi="Calibri"/>
          <w:noProof/>
        </w:rPr>
        <w:t>61.</w:t>
      </w:r>
      <w:r w:rsidRPr="006A4B35">
        <w:rPr>
          <w:rFonts w:ascii="Calibri" w:hAnsi="Calibri"/>
          <w:noProof/>
        </w:rPr>
        <w:tab/>
        <w:t xml:space="preserve">Romanel, A., C. Priami, and L. Dematte, </w:t>
      </w:r>
      <w:r w:rsidRPr="006A4B35">
        <w:rPr>
          <w:rFonts w:ascii="Calibri" w:hAnsi="Calibri"/>
          <w:i/>
          <w:noProof/>
        </w:rPr>
        <w:t>The beta workbench.</w:t>
      </w:r>
      <w:r w:rsidRPr="006A4B35">
        <w:rPr>
          <w:rFonts w:ascii="Calibri" w:hAnsi="Calibri"/>
          <w:noProof/>
        </w:rPr>
        <w:t xml:space="preserve"> 2007. </w:t>
      </w:r>
      <w:bookmarkEnd w:id="62"/>
    </w:p>
    <w:p w:rsidR="006A4B35" w:rsidRPr="006A4B35" w:rsidRDefault="006A4B35" w:rsidP="006A4B35">
      <w:pPr>
        <w:spacing w:after="0" w:line="240" w:lineRule="auto"/>
        <w:ind w:left="720" w:hanging="720"/>
        <w:rPr>
          <w:rFonts w:ascii="Calibri" w:hAnsi="Calibri"/>
          <w:noProof/>
        </w:rPr>
      </w:pPr>
      <w:bookmarkStart w:id="63" w:name="_ENREF_62"/>
      <w:r w:rsidRPr="006A4B35">
        <w:rPr>
          <w:rFonts w:ascii="Calibri" w:hAnsi="Calibri"/>
          <w:noProof/>
        </w:rPr>
        <w:t>62.</w:t>
      </w:r>
      <w:r w:rsidRPr="006A4B35">
        <w:rPr>
          <w:rFonts w:ascii="Calibri" w:hAnsi="Calibri"/>
          <w:noProof/>
        </w:rPr>
        <w:tab/>
        <w:t xml:space="preserve">Martinez, N.D., P. Tonin, B. Bauer, R.C. Rael, R. Singh, S. Yoon, I. Yoon, and J.A. Dunne, </w:t>
      </w:r>
      <w:r w:rsidRPr="006A4B35">
        <w:rPr>
          <w:rFonts w:ascii="Calibri" w:hAnsi="Calibri"/>
          <w:i/>
          <w:noProof/>
        </w:rPr>
        <w:t>Sustaining Economic Exploitation of Complex Ecosystems in Computational Models of Coupled Human-Natural Networks.</w:t>
      </w:r>
      <w:r w:rsidRPr="006A4B35">
        <w:rPr>
          <w:rFonts w:ascii="Calibri" w:hAnsi="Calibri"/>
          <w:noProof/>
        </w:rPr>
        <w:t xml:space="preserve"> Proceedings of The Association for the Advancement of Artificial Intelligence, 2012. </w:t>
      </w:r>
      <w:bookmarkEnd w:id="63"/>
    </w:p>
    <w:p w:rsidR="006A4B35" w:rsidRPr="006A4B35" w:rsidRDefault="006A4B35" w:rsidP="006A4B35">
      <w:pPr>
        <w:spacing w:after="0" w:line="240" w:lineRule="auto"/>
        <w:ind w:left="720" w:hanging="720"/>
        <w:rPr>
          <w:rFonts w:ascii="Calibri" w:hAnsi="Calibri"/>
          <w:noProof/>
        </w:rPr>
      </w:pPr>
      <w:bookmarkStart w:id="64" w:name="_ENREF_63"/>
      <w:r w:rsidRPr="006A4B35">
        <w:rPr>
          <w:rFonts w:ascii="Calibri" w:hAnsi="Calibri"/>
          <w:noProof/>
        </w:rPr>
        <w:t>63.</w:t>
      </w:r>
      <w:r w:rsidRPr="006A4B35">
        <w:rPr>
          <w:rFonts w:ascii="Calibri" w:hAnsi="Calibri"/>
          <w:noProof/>
        </w:rPr>
        <w:tab/>
      </w:r>
      <w:r w:rsidRPr="006A4B35">
        <w:rPr>
          <w:rFonts w:ascii="Calibri" w:hAnsi="Calibri"/>
          <w:i/>
          <w:noProof/>
        </w:rPr>
        <w:t>SETI@Home</w:t>
      </w:r>
      <w:r w:rsidRPr="006A4B35">
        <w:rPr>
          <w:rFonts w:ascii="Calibri" w:hAnsi="Calibri"/>
          <w:noProof/>
        </w:rPr>
        <w:t xml:space="preserve">.   [accessed 2013 January 1]; Available from: </w:t>
      </w:r>
      <w:hyperlink r:id="rId124" w:history="1">
        <w:r w:rsidRPr="006A4B35">
          <w:rPr>
            <w:rStyle w:val="Hyperlink"/>
            <w:rFonts w:ascii="Calibri" w:hAnsi="Calibri"/>
            <w:noProof/>
          </w:rPr>
          <w:t>http://setiathome.berkeley.edu/</w:t>
        </w:r>
      </w:hyperlink>
      <w:r w:rsidRPr="006A4B35">
        <w:rPr>
          <w:rFonts w:ascii="Calibri" w:hAnsi="Calibri"/>
          <w:noProof/>
        </w:rPr>
        <w:t>.</w:t>
      </w:r>
      <w:bookmarkEnd w:id="64"/>
    </w:p>
    <w:p w:rsidR="006A4B35" w:rsidRPr="006A4B35" w:rsidRDefault="006A4B35" w:rsidP="006A4B35">
      <w:pPr>
        <w:spacing w:after="0" w:line="240" w:lineRule="auto"/>
        <w:ind w:left="720" w:hanging="720"/>
        <w:rPr>
          <w:rFonts w:ascii="Calibri" w:hAnsi="Calibri"/>
          <w:noProof/>
        </w:rPr>
      </w:pPr>
      <w:bookmarkStart w:id="65" w:name="_ENREF_64"/>
      <w:r w:rsidRPr="006A4B35">
        <w:rPr>
          <w:rFonts w:ascii="Calibri" w:hAnsi="Calibri"/>
          <w:noProof/>
        </w:rPr>
        <w:t>64.</w:t>
      </w:r>
      <w:r w:rsidRPr="006A4B35">
        <w:rPr>
          <w:rFonts w:ascii="Calibri" w:hAnsi="Calibri"/>
          <w:noProof/>
        </w:rPr>
        <w:tab/>
        <w:t xml:space="preserve">Thompson, J.M., N.G. Sgourakis, G. Liu, P. Rossi, Y. Tang, J.L. Mills, T. Szyperski, G.T. Montelione, and D. Baker, </w:t>
      </w:r>
      <w:r w:rsidRPr="006A4B35">
        <w:rPr>
          <w:rFonts w:ascii="Calibri" w:hAnsi="Calibri"/>
          <w:i/>
          <w:noProof/>
        </w:rPr>
        <w:t>Accurate protein structure modeling using sparse NMR data and homologous structure information.</w:t>
      </w:r>
      <w:r w:rsidRPr="006A4B35">
        <w:rPr>
          <w:rFonts w:ascii="Calibri" w:hAnsi="Calibri"/>
          <w:noProof/>
        </w:rPr>
        <w:t xml:space="preserve"> Proceedings of the National Academy of Sciences, 2012. 109(25): p. 9875-9880. </w:t>
      </w:r>
      <w:bookmarkEnd w:id="65"/>
    </w:p>
    <w:p w:rsidR="006A4B35" w:rsidRPr="006A4B35" w:rsidRDefault="006A4B35" w:rsidP="006A4B35">
      <w:pPr>
        <w:spacing w:after="0" w:line="240" w:lineRule="auto"/>
        <w:ind w:left="720" w:hanging="720"/>
        <w:rPr>
          <w:rFonts w:ascii="Calibri" w:hAnsi="Calibri"/>
          <w:noProof/>
        </w:rPr>
      </w:pPr>
      <w:bookmarkStart w:id="66" w:name="_ENREF_65"/>
      <w:r w:rsidRPr="006A4B35">
        <w:rPr>
          <w:rFonts w:ascii="Calibri" w:hAnsi="Calibri"/>
          <w:noProof/>
        </w:rPr>
        <w:t>65.</w:t>
      </w:r>
      <w:r w:rsidRPr="006A4B35">
        <w:rPr>
          <w:rFonts w:ascii="Calibri" w:hAnsi="Calibri"/>
          <w:noProof/>
        </w:rPr>
        <w:tab/>
        <w:t xml:space="preserve">Price, D., C. Greenhalgh, S. Ali, J. Goulding, and R. Mortier, </w:t>
      </w:r>
      <w:r w:rsidRPr="006A4B35">
        <w:rPr>
          <w:rFonts w:ascii="Calibri" w:hAnsi="Calibri"/>
          <w:i/>
          <w:noProof/>
        </w:rPr>
        <w:t>A Framework for Crowd-Sourcing Personal Data.</w:t>
      </w:r>
      <w:r w:rsidRPr="006A4B35">
        <w:rPr>
          <w:rFonts w:ascii="Calibri" w:hAnsi="Calibri"/>
          <w:noProof/>
        </w:rPr>
        <w:t xml:space="preserve"> </w:t>
      </w:r>
      <w:bookmarkEnd w:id="66"/>
    </w:p>
    <w:p w:rsidR="006A4B35" w:rsidRPr="006A4B35" w:rsidRDefault="006A4B35" w:rsidP="006A4B35">
      <w:pPr>
        <w:spacing w:after="0" w:line="240" w:lineRule="auto"/>
        <w:ind w:left="720" w:hanging="720"/>
        <w:rPr>
          <w:rFonts w:ascii="Calibri" w:hAnsi="Calibri"/>
          <w:noProof/>
        </w:rPr>
      </w:pPr>
      <w:bookmarkStart w:id="67" w:name="_ENREF_66"/>
      <w:r w:rsidRPr="006A4B35">
        <w:rPr>
          <w:rFonts w:ascii="Calibri" w:hAnsi="Calibri"/>
          <w:noProof/>
        </w:rPr>
        <w:t>66.</w:t>
      </w:r>
      <w:r w:rsidRPr="006A4B35">
        <w:rPr>
          <w:rFonts w:ascii="Calibri" w:hAnsi="Calibri"/>
          <w:noProof/>
        </w:rPr>
        <w:tab/>
        <w:t xml:space="preserve">Maly, K. </w:t>
      </w:r>
      <w:r w:rsidRPr="006A4B35">
        <w:rPr>
          <w:rFonts w:ascii="Calibri" w:hAnsi="Calibri"/>
          <w:i/>
          <w:noProof/>
        </w:rPr>
        <w:t>Collaborative Digital Library Services in a Cloud</w:t>
      </w:r>
      <w:r w:rsidRPr="006A4B35">
        <w:rPr>
          <w:rFonts w:ascii="Calibri" w:hAnsi="Calibri"/>
          <w:noProof/>
        </w:rPr>
        <w:t xml:space="preserve">. in </w:t>
      </w:r>
      <w:r w:rsidRPr="006A4B35">
        <w:rPr>
          <w:rFonts w:ascii="Calibri" w:hAnsi="Calibri"/>
          <w:i/>
          <w:noProof/>
        </w:rPr>
        <w:t>SERVICE COMPUTATION 2010, The Second International Conferences on Advanced Service Computing</w:t>
      </w:r>
      <w:r w:rsidRPr="006A4B35">
        <w:rPr>
          <w:rFonts w:ascii="Calibri" w:hAnsi="Calibri"/>
          <w:noProof/>
        </w:rPr>
        <w:t xml:space="preserve"> 2010.</w:t>
      </w:r>
      <w:bookmarkEnd w:id="67"/>
    </w:p>
    <w:p w:rsidR="006A4B35" w:rsidRPr="006A4B35" w:rsidRDefault="006A4B35" w:rsidP="006A4B35">
      <w:pPr>
        <w:spacing w:after="0" w:line="240" w:lineRule="auto"/>
        <w:ind w:left="720" w:hanging="720"/>
        <w:rPr>
          <w:rFonts w:ascii="Calibri" w:hAnsi="Calibri"/>
          <w:noProof/>
        </w:rPr>
      </w:pPr>
      <w:bookmarkStart w:id="68" w:name="_ENREF_67"/>
      <w:r w:rsidRPr="006A4B35">
        <w:rPr>
          <w:rFonts w:ascii="Calibri" w:hAnsi="Calibri"/>
          <w:noProof/>
        </w:rPr>
        <w:t>67.</w:t>
      </w:r>
      <w:r w:rsidRPr="006A4B35">
        <w:rPr>
          <w:rFonts w:ascii="Calibri" w:hAnsi="Calibri"/>
          <w:noProof/>
        </w:rPr>
        <w:tab/>
        <w:t xml:space="preserve">Humphrey, M., N. Beekwilder, J.L. Goodall, and M.B. Ercan, </w:t>
      </w:r>
      <w:r w:rsidRPr="006A4B35">
        <w:rPr>
          <w:rFonts w:ascii="Calibri" w:hAnsi="Calibri"/>
          <w:i/>
          <w:noProof/>
        </w:rPr>
        <w:t>Calibration of Watershed Models using Cloud Computing.</w:t>
      </w:r>
      <w:r w:rsidRPr="006A4B35">
        <w:rPr>
          <w:rFonts w:ascii="Calibri" w:hAnsi="Calibri"/>
          <w:noProof/>
        </w:rPr>
        <w:t xml:space="preserve"> </w:t>
      </w:r>
      <w:bookmarkEnd w:id="68"/>
    </w:p>
    <w:p w:rsidR="006A4B35" w:rsidRPr="006A4B35" w:rsidRDefault="006A4B35" w:rsidP="006A4B35">
      <w:pPr>
        <w:spacing w:after="0" w:line="240" w:lineRule="auto"/>
        <w:ind w:left="720" w:hanging="720"/>
        <w:rPr>
          <w:rFonts w:ascii="Calibri" w:hAnsi="Calibri"/>
          <w:noProof/>
        </w:rPr>
      </w:pPr>
      <w:bookmarkStart w:id="69" w:name="_ENREF_68"/>
      <w:r w:rsidRPr="006A4B35">
        <w:rPr>
          <w:rFonts w:ascii="Calibri" w:hAnsi="Calibri"/>
          <w:noProof/>
        </w:rPr>
        <w:t>68.</w:t>
      </w:r>
      <w:r w:rsidRPr="006A4B35">
        <w:rPr>
          <w:rFonts w:ascii="Calibri" w:hAnsi="Calibri"/>
          <w:noProof/>
        </w:rPr>
        <w:tab/>
        <w:t xml:space="preserve">Howe, B., G. Cole, E. Souroush, P. Koutris, A. Key, N. Khoussainova, and L. Battle. </w:t>
      </w:r>
      <w:r w:rsidRPr="006A4B35">
        <w:rPr>
          <w:rFonts w:ascii="Calibri" w:hAnsi="Calibri"/>
          <w:i/>
          <w:noProof/>
        </w:rPr>
        <w:t>Database-as-a-service for long-tail science</w:t>
      </w:r>
      <w:r w:rsidRPr="006A4B35">
        <w:rPr>
          <w:rFonts w:ascii="Calibri" w:hAnsi="Calibri"/>
          <w:noProof/>
        </w:rPr>
        <w:t xml:space="preserve">. in </w:t>
      </w:r>
      <w:r w:rsidRPr="006A4B35">
        <w:rPr>
          <w:rFonts w:ascii="Calibri" w:hAnsi="Calibri"/>
          <w:i/>
          <w:noProof/>
        </w:rPr>
        <w:t>Scientific and Statistical Database Management</w:t>
      </w:r>
      <w:r w:rsidRPr="006A4B35">
        <w:rPr>
          <w:rFonts w:ascii="Calibri" w:hAnsi="Calibri"/>
          <w:noProof/>
        </w:rPr>
        <w:t xml:space="preserve"> 2011: Springer.</w:t>
      </w:r>
      <w:bookmarkEnd w:id="69"/>
    </w:p>
    <w:p w:rsidR="006A4B35" w:rsidRPr="006A4B35" w:rsidRDefault="006A4B35" w:rsidP="006A4B35">
      <w:pPr>
        <w:spacing w:after="0" w:line="240" w:lineRule="auto"/>
        <w:ind w:left="720" w:hanging="720"/>
        <w:rPr>
          <w:rFonts w:ascii="Calibri" w:hAnsi="Calibri"/>
          <w:noProof/>
        </w:rPr>
      </w:pPr>
      <w:bookmarkStart w:id="70" w:name="_ENREF_69"/>
      <w:r w:rsidRPr="006A4B35">
        <w:rPr>
          <w:rFonts w:ascii="Calibri" w:hAnsi="Calibri"/>
          <w:noProof/>
        </w:rPr>
        <w:lastRenderedPageBreak/>
        <w:t>69.</w:t>
      </w:r>
      <w:r w:rsidRPr="006A4B35">
        <w:rPr>
          <w:rFonts w:ascii="Calibri" w:hAnsi="Calibri"/>
          <w:noProof/>
        </w:rPr>
        <w:tab/>
        <w:t xml:space="preserve">Key, A., B. Howe, D. Perry, and C. Aragon. </w:t>
      </w:r>
      <w:r w:rsidRPr="006A4B35">
        <w:rPr>
          <w:rFonts w:ascii="Calibri" w:hAnsi="Calibri"/>
          <w:i/>
          <w:noProof/>
        </w:rPr>
        <w:t>VizDeck: self-organizing dashboards for visual analytics</w:t>
      </w:r>
      <w:r w:rsidRPr="006A4B35">
        <w:rPr>
          <w:rFonts w:ascii="Calibri" w:hAnsi="Calibri"/>
          <w:noProof/>
        </w:rPr>
        <w:t xml:space="preserve">. in </w:t>
      </w:r>
      <w:r w:rsidRPr="006A4B35">
        <w:rPr>
          <w:rFonts w:ascii="Calibri" w:hAnsi="Calibri"/>
          <w:i/>
          <w:noProof/>
        </w:rPr>
        <w:t>Proceedings of the 2012 international conference on Management of Data</w:t>
      </w:r>
      <w:r w:rsidRPr="006A4B35">
        <w:rPr>
          <w:rFonts w:ascii="Calibri" w:hAnsi="Calibri"/>
          <w:noProof/>
        </w:rPr>
        <w:t xml:space="preserve"> 2012: ACM.</w:t>
      </w:r>
      <w:bookmarkEnd w:id="70"/>
    </w:p>
    <w:p w:rsidR="006A4B35" w:rsidRPr="006A4B35" w:rsidRDefault="006A4B35" w:rsidP="006A4B35">
      <w:pPr>
        <w:spacing w:after="0" w:line="240" w:lineRule="auto"/>
        <w:ind w:left="720" w:hanging="720"/>
        <w:rPr>
          <w:rFonts w:ascii="Calibri" w:hAnsi="Calibri"/>
          <w:noProof/>
        </w:rPr>
      </w:pPr>
      <w:bookmarkStart w:id="71" w:name="_ENREF_70"/>
      <w:r w:rsidRPr="006A4B35">
        <w:rPr>
          <w:rFonts w:ascii="Calibri" w:hAnsi="Calibri"/>
          <w:noProof/>
        </w:rPr>
        <w:t>70.</w:t>
      </w:r>
      <w:r w:rsidRPr="006A4B35">
        <w:rPr>
          <w:rFonts w:ascii="Calibri" w:hAnsi="Calibri"/>
          <w:noProof/>
        </w:rPr>
        <w:tab/>
        <w:t xml:space="preserve">Keiji Shinzato, Tomohide Shibata, Daisuke Kawahara, and Sadao Kurohashi, </w:t>
      </w:r>
      <w:r w:rsidRPr="006A4B35">
        <w:rPr>
          <w:rFonts w:ascii="Calibri" w:hAnsi="Calibri"/>
          <w:i/>
          <w:noProof/>
        </w:rPr>
        <w:t>TSUBAKI: An Open Search Engine Infrastructure for Developing Information Access Methodology.</w:t>
      </w:r>
      <w:r w:rsidRPr="006A4B35">
        <w:rPr>
          <w:rFonts w:ascii="Calibri" w:hAnsi="Calibri"/>
          <w:noProof/>
        </w:rPr>
        <w:t xml:space="preserve"> Journal of Information Processing, 2012. 20(1): p. 216-227. </w:t>
      </w:r>
      <w:bookmarkEnd w:id="71"/>
    </w:p>
    <w:p w:rsidR="006A4B35" w:rsidRPr="006A4B35" w:rsidRDefault="006A4B35" w:rsidP="006A4B35">
      <w:pPr>
        <w:spacing w:after="0" w:line="240" w:lineRule="auto"/>
        <w:ind w:left="720" w:hanging="720"/>
        <w:rPr>
          <w:rFonts w:ascii="Calibri" w:hAnsi="Calibri"/>
          <w:noProof/>
        </w:rPr>
      </w:pPr>
      <w:bookmarkStart w:id="72" w:name="_ENREF_71"/>
      <w:r w:rsidRPr="006A4B35">
        <w:rPr>
          <w:rFonts w:ascii="Calibri" w:hAnsi="Calibri"/>
          <w:noProof/>
        </w:rPr>
        <w:t>71.</w:t>
      </w:r>
      <w:r w:rsidRPr="006A4B35">
        <w:rPr>
          <w:rFonts w:ascii="Calibri" w:hAnsi="Calibri"/>
          <w:noProof/>
        </w:rPr>
        <w:tab/>
        <w:t xml:space="preserve">Amazon AWS. </w:t>
      </w:r>
      <w:r w:rsidRPr="006A4B35">
        <w:rPr>
          <w:rFonts w:ascii="Calibri" w:hAnsi="Calibri"/>
          <w:i/>
          <w:noProof/>
        </w:rPr>
        <w:t>Scientific Computing Using Spot Instances</w:t>
      </w:r>
      <w:r w:rsidRPr="006A4B35">
        <w:rPr>
          <w:rFonts w:ascii="Calibri" w:hAnsi="Calibri"/>
          <w:noProof/>
        </w:rPr>
        <w:t xml:space="preserve">.   [accessed 2013 January 1]; Available from: </w:t>
      </w:r>
      <w:hyperlink r:id="rId125" w:history="1">
        <w:r w:rsidRPr="006A4B35">
          <w:rPr>
            <w:rStyle w:val="Hyperlink"/>
            <w:rFonts w:ascii="Calibri" w:hAnsi="Calibri"/>
            <w:noProof/>
          </w:rPr>
          <w:t>http://aws.amazon.com/ec2/spot-and-science/</w:t>
        </w:r>
      </w:hyperlink>
      <w:r w:rsidRPr="006A4B35">
        <w:rPr>
          <w:rFonts w:ascii="Calibri" w:hAnsi="Calibri"/>
          <w:noProof/>
        </w:rPr>
        <w:t>.</w:t>
      </w:r>
      <w:bookmarkEnd w:id="72"/>
    </w:p>
    <w:p w:rsidR="006A4B35" w:rsidRPr="006A4B35" w:rsidRDefault="006A4B35" w:rsidP="006A4B35">
      <w:pPr>
        <w:spacing w:after="0" w:line="240" w:lineRule="auto"/>
        <w:ind w:left="720" w:hanging="720"/>
        <w:rPr>
          <w:rFonts w:ascii="Calibri" w:hAnsi="Calibri"/>
          <w:noProof/>
        </w:rPr>
      </w:pPr>
      <w:bookmarkStart w:id="73" w:name="_ENREF_72"/>
      <w:r w:rsidRPr="006A4B35">
        <w:rPr>
          <w:rFonts w:ascii="Calibri" w:hAnsi="Calibri"/>
          <w:noProof/>
        </w:rPr>
        <w:t>72.</w:t>
      </w:r>
      <w:r w:rsidRPr="006A4B35">
        <w:rPr>
          <w:rFonts w:ascii="Calibri" w:hAnsi="Calibri"/>
          <w:noProof/>
        </w:rPr>
        <w:tab/>
        <w:t xml:space="preserve">Joseph Hellerstein, M.B.S., Google,. </w:t>
      </w:r>
      <w:r w:rsidRPr="006A4B35">
        <w:rPr>
          <w:rFonts w:ascii="Calibri" w:hAnsi="Calibri"/>
          <w:i/>
          <w:noProof/>
        </w:rPr>
        <w:t>Keynote on  Science in the Cloud at Cloud Futures Workshop 2012</w:t>
      </w:r>
      <w:r w:rsidRPr="006A4B35">
        <w:rPr>
          <w:rFonts w:ascii="Calibri" w:hAnsi="Calibri"/>
          <w:noProof/>
        </w:rPr>
        <w:t xml:space="preserve">.  2012  [accessed 2013 January 1]; May 7–8, 2012 at Berkeley, California, United States Available from: </w:t>
      </w:r>
      <w:hyperlink r:id="rId126" w:history="1">
        <w:r w:rsidRPr="006A4B35">
          <w:rPr>
            <w:rStyle w:val="Hyperlink"/>
            <w:rFonts w:ascii="Calibri" w:hAnsi="Calibri"/>
            <w:noProof/>
          </w:rPr>
          <w:t>http://research.microsoft.com/en-US/events/cloudfutures2012/agenda.aspx</w:t>
        </w:r>
      </w:hyperlink>
      <w:r w:rsidRPr="006A4B35">
        <w:rPr>
          <w:rFonts w:ascii="Calibri" w:hAnsi="Calibri"/>
          <w:noProof/>
        </w:rPr>
        <w:t>.</w:t>
      </w:r>
      <w:bookmarkEnd w:id="73"/>
    </w:p>
    <w:p w:rsidR="006A4B35" w:rsidRPr="006A4B35" w:rsidRDefault="006A4B35" w:rsidP="006A4B35">
      <w:pPr>
        <w:spacing w:after="0" w:line="240" w:lineRule="auto"/>
        <w:ind w:left="720" w:hanging="720"/>
        <w:rPr>
          <w:rFonts w:ascii="Calibri" w:hAnsi="Calibri"/>
          <w:noProof/>
        </w:rPr>
      </w:pPr>
      <w:bookmarkStart w:id="74" w:name="_ENREF_73"/>
      <w:r w:rsidRPr="006A4B35">
        <w:rPr>
          <w:rFonts w:ascii="Calibri" w:hAnsi="Calibri"/>
          <w:noProof/>
        </w:rPr>
        <w:t>73.</w:t>
      </w:r>
      <w:r w:rsidRPr="006A4B35">
        <w:rPr>
          <w:rFonts w:ascii="Calibri" w:hAnsi="Calibri"/>
          <w:noProof/>
        </w:rPr>
        <w:tab/>
        <w:t xml:space="preserve">Andrea Held. </w:t>
      </w:r>
      <w:r w:rsidRPr="006A4B35">
        <w:rPr>
          <w:rFonts w:ascii="Calibri" w:hAnsi="Calibri"/>
          <w:i/>
          <w:noProof/>
        </w:rPr>
        <w:t>Millions of Core-Hours Awarded to Science</w:t>
      </w:r>
      <w:r w:rsidRPr="006A4B35">
        <w:rPr>
          <w:rFonts w:ascii="Calibri" w:hAnsi="Calibri"/>
          <w:noProof/>
        </w:rPr>
        <w:t xml:space="preserve">.   [accessed 2013 January 2]; Available from: </w:t>
      </w:r>
      <w:hyperlink r:id="rId127" w:history="1">
        <w:r w:rsidRPr="006A4B35">
          <w:rPr>
            <w:rStyle w:val="Hyperlink"/>
            <w:rFonts w:ascii="Calibri" w:hAnsi="Calibri"/>
            <w:noProof/>
          </w:rPr>
          <w:t>http://googleresearch.blogspot.com/2012/12/millions-of-core-hours-awarded-to.html</w:t>
        </w:r>
      </w:hyperlink>
      <w:r w:rsidRPr="006A4B35">
        <w:rPr>
          <w:rFonts w:ascii="Calibri" w:hAnsi="Calibri"/>
          <w:noProof/>
        </w:rPr>
        <w:t>.</w:t>
      </w:r>
      <w:bookmarkEnd w:id="74"/>
    </w:p>
    <w:p w:rsidR="006A4B35" w:rsidRPr="006A4B35" w:rsidRDefault="006A4B35" w:rsidP="006A4B35">
      <w:pPr>
        <w:spacing w:after="0" w:line="240" w:lineRule="auto"/>
        <w:ind w:left="720" w:hanging="720"/>
        <w:rPr>
          <w:rFonts w:ascii="Calibri" w:hAnsi="Calibri"/>
          <w:noProof/>
        </w:rPr>
      </w:pPr>
      <w:bookmarkStart w:id="75" w:name="_ENREF_74"/>
      <w:r w:rsidRPr="006A4B35">
        <w:rPr>
          <w:rFonts w:ascii="Calibri" w:hAnsi="Calibri"/>
          <w:noProof/>
        </w:rPr>
        <w:t>74.</w:t>
      </w:r>
      <w:r w:rsidRPr="006A4B35">
        <w:rPr>
          <w:rFonts w:ascii="Calibri" w:hAnsi="Calibri"/>
          <w:noProof/>
        </w:rPr>
        <w:tab/>
        <w:t xml:space="preserve">Z. Zhao, G. Wang, A. Butt, M. Khan, V. S. Anil Kumar, and M. Marathe, </w:t>
      </w:r>
      <w:r w:rsidRPr="006A4B35">
        <w:rPr>
          <w:rFonts w:ascii="Calibri" w:hAnsi="Calibri"/>
          <w:i/>
          <w:noProof/>
        </w:rPr>
        <w:t>SAHAD: Subgraph Analysis in Massive Networks Using Hadoop</w:t>
      </w:r>
      <w:r w:rsidRPr="006A4B35">
        <w:rPr>
          <w:rFonts w:ascii="Calibri" w:hAnsi="Calibri"/>
          <w:noProof/>
        </w:rPr>
        <w:t>, in</w:t>
      </w:r>
      <w:r w:rsidRPr="006A4B35">
        <w:rPr>
          <w:rFonts w:ascii="Calibri" w:hAnsi="Calibri"/>
          <w:i/>
          <w:noProof/>
        </w:rPr>
        <w:t xml:space="preserve"> 26th IEEE International Parallel and Distributed Processing Symposium (IPDPS)</w:t>
      </w:r>
      <w:r w:rsidRPr="006A4B35">
        <w:rPr>
          <w:rFonts w:ascii="Calibri" w:hAnsi="Calibri"/>
          <w:noProof/>
        </w:rPr>
        <w:t xml:space="preserve">. May, 2012, IEEE. Shanghai, China. </w:t>
      </w:r>
      <w:bookmarkEnd w:id="75"/>
    </w:p>
    <w:p w:rsidR="006A4B35" w:rsidRPr="006A4B35" w:rsidRDefault="006A4B35" w:rsidP="006A4B35">
      <w:pPr>
        <w:spacing w:after="0" w:line="240" w:lineRule="auto"/>
        <w:ind w:left="720" w:hanging="720"/>
        <w:rPr>
          <w:rFonts w:ascii="Calibri" w:hAnsi="Calibri"/>
          <w:noProof/>
        </w:rPr>
      </w:pPr>
      <w:bookmarkStart w:id="76" w:name="_ENREF_75"/>
      <w:r w:rsidRPr="006A4B35">
        <w:rPr>
          <w:rFonts w:ascii="Calibri" w:hAnsi="Calibri"/>
          <w:noProof/>
        </w:rPr>
        <w:t>75.</w:t>
      </w:r>
      <w:r w:rsidRPr="006A4B35">
        <w:rPr>
          <w:rFonts w:ascii="Calibri" w:hAnsi="Calibri"/>
          <w:noProof/>
        </w:rPr>
        <w:tab/>
        <w:t xml:space="preserve">Simmhan, Y., L. Deng, A. Kumbhare, M. Redekopp, and V. Prasanna, </w:t>
      </w:r>
      <w:r w:rsidRPr="006A4B35">
        <w:rPr>
          <w:rFonts w:ascii="Calibri" w:hAnsi="Calibri"/>
          <w:i/>
          <w:noProof/>
        </w:rPr>
        <w:t>Scalable, Secure Analysis of Social Sciences Data on the Azure Platform.</w:t>
      </w:r>
      <w:r w:rsidRPr="006A4B35">
        <w:rPr>
          <w:rFonts w:ascii="Calibri" w:hAnsi="Calibri"/>
          <w:noProof/>
        </w:rPr>
        <w:t xml:space="preserve"> </w:t>
      </w:r>
      <w:hyperlink r:id="rId128" w:history="1">
        <w:r w:rsidRPr="006A4B35">
          <w:rPr>
            <w:rStyle w:val="Hyperlink"/>
            <w:rFonts w:ascii="Calibri" w:hAnsi="Calibri"/>
            <w:noProof/>
          </w:rPr>
          <w:t>http://ceng.usc.edu/~simmhan/pubs/redekopp-pargraph-2011.pdf</w:t>
        </w:r>
        <w:bookmarkEnd w:id="76"/>
      </w:hyperlink>
    </w:p>
    <w:p w:rsidR="006A4B35" w:rsidRPr="006A4B35" w:rsidRDefault="006A4B35" w:rsidP="006A4B35">
      <w:pPr>
        <w:spacing w:after="0" w:line="240" w:lineRule="auto"/>
        <w:ind w:left="720" w:hanging="720"/>
        <w:rPr>
          <w:rFonts w:ascii="Calibri" w:hAnsi="Calibri"/>
          <w:noProof/>
        </w:rPr>
      </w:pPr>
      <w:bookmarkStart w:id="77" w:name="_ENREF_76"/>
      <w:r w:rsidRPr="006A4B35">
        <w:rPr>
          <w:rFonts w:ascii="Calibri" w:hAnsi="Calibri"/>
          <w:noProof/>
        </w:rPr>
        <w:t>76.</w:t>
      </w:r>
      <w:r w:rsidRPr="006A4B35">
        <w:rPr>
          <w:rFonts w:ascii="Calibri" w:hAnsi="Calibri"/>
          <w:noProof/>
        </w:rPr>
        <w:tab/>
        <w:t xml:space="preserve">Subramanian, V., H. Ma, L. Wang, E.J. Lee, and P. Chen. </w:t>
      </w:r>
      <w:r w:rsidRPr="006A4B35">
        <w:rPr>
          <w:rFonts w:ascii="Calibri" w:hAnsi="Calibri"/>
          <w:i/>
          <w:noProof/>
        </w:rPr>
        <w:t>Rapid 3D Seismic Source Inversion Using Windows Azure and Amazon EC2</w:t>
      </w:r>
      <w:r w:rsidRPr="006A4B35">
        <w:rPr>
          <w:rFonts w:ascii="Calibri" w:hAnsi="Calibri"/>
          <w:noProof/>
        </w:rPr>
        <w:t xml:space="preserve">. in </w:t>
      </w:r>
      <w:r w:rsidRPr="006A4B35">
        <w:rPr>
          <w:rFonts w:ascii="Calibri" w:hAnsi="Calibri"/>
          <w:i/>
          <w:noProof/>
        </w:rPr>
        <w:t>Services (SERVICES), 2011 IEEE World Congress on</w:t>
      </w:r>
      <w:r w:rsidRPr="006A4B35">
        <w:rPr>
          <w:rFonts w:ascii="Calibri" w:hAnsi="Calibri"/>
          <w:noProof/>
        </w:rPr>
        <w:t xml:space="preserve"> 2011: IEEE.</w:t>
      </w:r>
      <w:bookmarkEnd w:id="77"/>
    </w:p>
    <w:p w:rsidR="006A4B35" w:rsidRPr="006A4B35" w:rsidRDefault="006A4B35" w:rsidP="006A4B35">
      <w:pPr>
        <w:spacing w:after="0" w:line="240" w:lineRule="auto"/>
        <w:ind w:left="720" w:hanging="720"/>
        <w:rPr>
          <w:rFonts w:ascii="Calibri" w:hAnsi="Calibri"/>
          <w:noProof/>
        </w:rPr>
      </w:pPr>
      <w:bookmarkStart w:id="78" w:name="_ENREF_77"/>
      <w:r w:rsidRPr="006A4B35">
        <w:rPr>
          <w:rFonts w:ascii="Calibri" w:hAnsi="Calibri"/>
          <w:noProof/>
        </w:rPr>
        <w:t>77.</w:t>
      </w:r>
      <w:r w:rsidRPr="006A4B35">
        <w:rPr>
          <w:rFonts w:ascii="Calibri" w:hAnsi="Calibri"/>
          <w:noProof/>
        </w:rPr>
        <w:tab/>
        <w:t xml:space="preserve">Chen, Z., N. Chen, C. Yang, and L. Di, </w:t>
      </w:r>
      <w:r w:rsidRPr="006A4B35">
        <w:rPr>
          <w:rFonts w:ascii="Calibri" w:hAnsi="Calibri"/>
          <w:i/>
          <w:noProof/>
        </w:rPr>
        <w:t>Cloud Computing Enabled Web Processing Service for Earth Observation Data Processing.</w:t>
      </w:r>
      <w:r w:rsidRPr="006A4B35">
        <w:rPr>
          <w:rFonts w:ascii="Calibri" w:hAnsi="Calibri"/>
          <w:noProof/>
        </w:rPr>
        <w:t xml:space="preserve"> Selected Topics in Applied Earth Observations and Remote Sensing, IEEE Journal of, 2012. 5(6): p. 1637-1649. DOI:10.1109/jstars.2012.2205372</w:t>
      </w:r>
      <w:bookmarkEnd w:id="78"/>
    </w:p>
    <w:p w:rsidR="006A4B35" w:rsidRPr="006A4B35" w:rsidRDefault="006A4B35" w:rsidP="006A4B35">
      <w:pPr>
        <w:spacing w:after="0" w:line="240" w:lineRule="auto"/>
        <w:ind w:left="720" w:hanging="720"/>
        <w:rPr>
          <w:rFonts w:ascii="Calibri" w:hAnsi="Calibri"/>
          <w:noProof/>
        </w:rPr>
      </w:pPr>
      <w:bookmarkStart w:id="79" w:name="_ENREF_78"/>
      <w:r w:rsidRPr="006A4B35">
        <w:rPr>
          <w:rFonts w:ascii="Calibri" w:hAnsi="Calibri"/>
          <w:noProof/>
        </w:rPr>
        <w:t>78.</w:t>
      </w:r>
      <w:r w:rsidRPr="006A4B35">
        <w:rPr>
          <w:rFonts w:ascii="Calibri" w:hAnsi="Calibri"/>
          <w:noProof/>
        </w:rPr>
        <w:tab/>
        <w:t xml:space="preserve">Humphrey, M., Z. Hill, K. Jackson, C. van Ingen, and Y. Ryu. </w:t>
      </w:r>
      <w:r w:rsidRPr="006A4B35">
        <w:rPr>
          <w:rFonts w:ascii="Calibri" w:hAnsi="Calibri"/>
          <w:i/>
          <w:noProof/>
        </w:rPr>
        <w:t>Assessing the value of cloudbursting: A case study of satellite image processing on windows azure</w:t>
      </w:r>
      <w:r w:rsidRPr="006A4B35">
        <w:rPr>
          <w:rFonts w:ascii="Calibri" w:hAnsi="Calibri"/>
          <w:noProof/>
        </w:rPr>
        <w:t xml:space="preserve">. in </w:t>
      </w:r>
      <w:r w:rsidRPr="006A4B35">
        <w:rPr>
          <w:rFonts w:ascii="Calibri" w:hAnsi="Calibri"/>
          <w:i/>
          <w:noProof/>
        </w:rPr>
        <w:t>E-Science (e-Science), 2011 IEEE 7th International Conference on</w:t>
      </w:r>
      <w:r w:rsidRPr="006A4B35">
        <w:rPr>
          <w:rFonts w:ascii="Calibri" w:hAnsi="Calibri"/>
          <w:noProof/>
        </w:rPr>
        <w:t xml:space="preserve"> 2011: IEEE.</w:t>
      </w:r>
      <w:bookmarkEnd w:id="79"/>
    </w:p>
    <w:p w:rsidR="006A4B35" w:rsidRPr="006A4B35" w:rsidRDefault="006A4B35" w:rsidP="006A4B35">
      <w:pPr>
        <w:spacing w:after="0" w:line="240" w:lineRule="auto"/>
        <w:ind w:left="720" w:hanging="720"/>
        <w:rPr>
          <w:rFonts w:ascii="Calibri" w:hAnsi="Calibri"/>
          <w:noProof/>
        </w:rPr>
      </w:pPr>
      <w:bookmarkStart w:id="80" w:name="_ENREF_79"/>
      <w:r w:rsidRPr="006A4B35">
        <w:rPr>
          <w:rFonts w:ascii="Calibri" w:hAnsi="Calibri"/>
          <w:noProof/>
        </w:rPr>
        <w:t>79.</w:t>
      </w:r>
      <w:r w:rsidRPr="006A4B35">
        <w:rPr>
          <w:rFonts w:ascii="Calibri" w:hAnsi="Calibri"/>
          <w:noProof/>
        </w:rPr>
        <w:tab/>
        <w:t xml:space="preserve">Li, J., M. Humphrey, D. Agarwal, K. Jackson, C. van Ingen, and Y. Ryu. </w:t>
      </w:r>
      <w:r w:rsidRPr="006A4B35">
        <w:rPr>
          <w:rFonts w:ascii="Calibri" w:hAnsi="Calibri"/>
          <w:i/>
          <w:noProof/>
        </w:rPr>
        <w:t>escience in the cloud: A modis satellite data reprojection and reduction pipeline in the windows azure platform</w:t>
      </w:r>
      <w:r w:rsidRPr="006A4B35">
        <w:rPr>
          <w:rFonts w:ascii="Calibri" w:hAnsi="Calibri"/>
          <w:noProof/>
        </w:rPr>
        <w:t xml:space="preserve">. in </w:t>
      </w:r>
      <w:r w:rsidRPr="006A4B35">
        <w:rPr>
          <w:rFonts w:ascii="Calibri" w:hAnsi="Calibri"/>
          <w:i/>
          <w:noProof/>
        </w:rPr>
        <w:t>Parallel &amp; Distributed Processing (IPDPS), 2010 IEEE International Symposium on</w:t>
      </w:r>
      <w:r w:rsidRPr="006A4B35">
        <w:rPr>
          <w:rFonts w:ascii="Calibri" w:hAnsi="Calibri"/>
          <w:noProof/>
        </w:rPr>
        <w:t xml:space="preserve"> 2010: IEEE.</w:t>
      </w:r>
      <w:bookmarkEnd w:id="80"/>
    </w:p>
    <w:p w:rsidR="006A4B35" w:rsidRPr="006A4B35" w:rsidRDefault="006A4B35" w:rsidP="006A4B35">
      <w:pPr>
        <w:spacing w:after="0" w:line="240" w:lineRule="auto"/>
        <w:ind w:left="720" w:hanging="720"/>
        <w:rPr>
          <w:rFonts w:ascii="Calibri" w:hAnsi="Calibri"/>
          <w:noProof/>
        </w:rPr>
      </w:pPr>
      <w:bookmarkStart w:id="81" w:name="_ENREF_80"/>
      <w:r w:rsidRPr="006A4B35">
        <w:rPr>
          <w:rFonts w:ascii="Calibri" w:hAnsi="Calibri"/>
          <w:noProof/>
        </w:rPr>
        <w:t>80.</w:t>
      </w:r>
      <w:r w:rsidRPr="006A4B35">
        <w:rPr>
          <w:rFonts w:ascii="Calibri" w:hAnsi="Calibri"/>
          <w:noProof/>
        </w:rPr>
        <w:tab/>
        <w:t xml:space="preserve">Marc-Elian Bégin, </w:t>
      </w:r>
      <w:r w:rsidRPr="006A4B35">
        <w:rPr>
          <w:rFonts w:ascii="Calibri" w:hAnsi="Calibri"/>
          <w:i/>
          <w:noProof/>
        </w:rPr>
        <w:t>AN EGEE COMPARATIVE STUDY: GRIDS AND CLOUDS Evolution or Revolution?</w:t>
      </w:r>
      <w:r w:rsidRPr="006A4B35">
        <w:rPr>
          <w:rFonts w:ascii="Calibri" w:hAnsi="Calibri"/>
          <w:noProof/>
        </w:rPr>
        <w:t xml:space="preserve">, in </w:t>
      </w:r>
      <w:r w:rsidRPr="006A4B35">
        <w:rPr>
          <w:rFonts w:ascii="Calibri" w:hAnsi="Calibri"/>
          <w:i/>
          <w:noProof/>
        </w:rPr>
        <w:t>EGEE Document Series</w:t>
      </w:r>
      <w:r w:rsidRPr="006A4B35">
        <w:rPr>
          <w:rFonts w:ascii="Calibri" w:hAnsi="Calibri"/>
          <w:noProof/>
        </w:rPr>
        <w:t xml:space="preserve">. May 300, 2008. https://edms.cern.ch/file/925013/3/EGEE-Grid-Cloud.pdf. </w:t>
      </w:r>
      <w:bookmarkEnd w:id="81"/>
    </w:p>
    <w:p w:rsidR="006A4B35" w:rsidRPr="006A4B35" w:rsidRDefault="006A4B35" w:rsidP="006A4B35">
      <w:pPr>
        <w:spacing w:after="0" w:line="240" w:lineRule="auto"/>
        <w:ind w:left="720" w:hanging="720"/>
        <w:rPr>
          <w:rFonts w:ascii="Calibri" w:hAnsi="Calibri"/>
          <w:noProof/>
        </w:rPr>
      </w:pPr>
      <w:bookmarkStart w:id="82" w:name="_ENREF_81"/>
      <w:r w:rsidRPr="006A4B35">
        <w:rPr>
          <w:rFonts w:ascii="Calibri" w:hAnsi="Calibri"/>
          <w:noProof/>
        </w:rPr>
        <w:t>81.</w:t>
      </w:r>
      <w:r w:rsidRPr="006A4B35">
        <w:rPr>
          <w:rFonts w:ascii="Calibri" w:hAnsi="Calibri"/>
          <w:noProof/>
        </w:rPr>
        <w:tab/>
        <w:t xml:space="preserve">Keith R. Jackson, Lavanya Ramakrishnan, Karl J. Runge, and Rollin C. Thomas, </w:t>
      </w:r>
      <w:r w:rsidRPr="006A4B35">
        <w:rPr>
          <w:rFonts w:ascii="Calibri" w:hAnsi="Calibri"/>
          <w:i/>
          <w:noProof/>
        </w:rPr>
        <w:t>Seeking supernovae in the clouds: a performance study</w:t>
      </w:r>
      <w:r w:rsidRPr="006A4B35">
        <w:rPr>
          <w:rFonts w:ascii="Calibri" w:hAnsi="Calibri"/>
          <w:noProof/>
        </w:rPr>
        <w:t xml:space="preserve">, in </w:t>
      </w:r>
      <w:r w:rsidRPr="006A4B35">
        <w:rPr>
          <w:rFonts w:ascii="Calibri" w:hAnsi="Calibri"/>
          <w:i/>
          <w:noProof/>
        </w:rPr>
        <w:t>Proceedings of the 19th ACM International Symposium on High Performance Distributed Computing</w:t>
      </w:r>
      <w:r w:rsidRPr="006A4B35">
        <w:rPr>
          <w:rFonts w:ascii="Calibri" w:hAnsi="Calibri"/>
          <w:noProof/>
        </w:rPr>
        <w:t xml:space="preserve">. 2010, ACM. Chicago, Illinois. pages. 421-429. </w:t>
      </w:r>
      <w:hyperlink r:id="rId129" w:history="1">
        <w:r w:rsidRPr="006A4B35">
          <w:rPr>
            <w:rStyle w:val="Hyperlink"/>
            <w:rFonts w:ascii="Calibri" w:hAnsi="Calibri"/>
            <w:noProof/>
          </w:rPr>
          <w:t>http://datasys.cs.iit.edu/events/ScienceCloud2010/p07.pdf</w:t>
        </w:r>
      </w:hyperlink>
      <w:r w:rsidRPr="006A4B35">
        <w:rPr>
          <w:rFonts w:ascii="Calibri" w:hAnsi="Calibri"/>
          <w:noProof/>
        </w:rPr>
        <w:t>. DOI: 10.1145/1851476.1851538.</w:t>
      </w:r>
      <w:bookmarkEnd w:id="82"/>
    </w:p>
    <w:p w:rsidR="006A4B35" w:rsidRPr="006A4B35" w:rsidRDefault="006A4B35" w:rsidP="006A4B35">
      <w:pPr>
        <w:spacing w:after="0" w:line="240" w:lineRule="auto"/>
        <w:ind w:left="720" w:hanging="720"/>
        <w:rPr>
          <w:rFonts w:ascii="Calibri" w:hAnsi="Calibri"/>
          <w:noProof/>
        </w:rPr>
      </w:pPr>
      <w:bookmarkStart w:id="83" w:name="_ENREF_82"/>
      <w:r w:rsidRPr="006A4B35">
        <w:rPr>
          <w:rFonts w:ascii="Calibri" w:hAnsi="Calibri"/>
          <w:noProof/>
        </w:rPr>
        <w:t>82.</w:t>
      </w:r>
      <w:r w:rsidRPr="006A4B35">
        <w:rPr>
          <w:rFonts w:ascii="Calibri" w:hAnsi="Calibri"/>
          <w:noProof/>
        </w:rPr>
        <w:tab/>
        <w:t xml:space="preserve">Thakar, A. and A. Szalay. </w:t>
      </w:r>
      <w:r w:rsidRPr="006A4B35">
        <w:rPr>
          <w:rFonts w:ascii="Calibri" w:hAnsi="Calibri"/>
          <w:i/>
          <w:noProof/>
        </w:rPr>
        <w:t>Migrating a (large) science database to the cloud</w:t>
      </w:r>
      <w:r w:rsidRPr="006A4B35">
        <w:rPr>
          <w:rFonts w:ascii="Calibri" w:hAnsi="Calibri"/>
          <w:noProof/>
        </w:rPr>
        <w:t xml:space="preserve">. in </w:t>
      </w:r>
      <w:r w:rsidRPr="006A4B35">
        <w:rPr>
          <w:rFonts w:ascii="Calibri" w:hAnsi="Calibri"/>
          <w:i/>
          <w:noProof/>
        </w:rPr>
        <w:t>Proceedings of the 19th ACM International Symposium on High Performance Distributed Computing</w:t>
      </w:r>
      <w:r w:rsidRPr="006A4B35">
        <w:rPr>
          <w:rFonts w:ascii="Calibri" w:hAnsi="Calibri"/>
          <w:noProof/>
        </w:rPr>
        <w:t xml:space="preserve"> 2010: ACM.</w:t>
      </w:r>
      <w:bookmarkEnd w:id="83"/>
    </w:p>
    <w:p w:rsidR="006A4B35" w:rsidRPr="006A4B35" w:rsidRDefault="006A4B35" w:rsidP="006A4B35">
      <w:pPr>
        <w:spacing w:after="0" w:line="240" w:lineRule="auto"/>
        <w:ind w:left="720" w:hanging="720"/>
        <w:rPr>
          <w:rFonts w:ascii="Calibri" w:hAnsi="Calibri"/>
          <w:noProof/>
        </w:rPr>
      </w:pPr>
      <w:bookmarkStart w:id="84" w:name="_ENREF_83"/>
      <w:r w:rsidRPr="006A4B35">
        <w:rPr>
          <w:rFonts w:ascii="Calibri" w:hAnsi="Calibri"/>
          <w:noProof/>
        </w:rPr>
        <w:t>83.</w:t>
      </w:r>
      <w:r w:rsidRPr="006A4B35">
        <w:rPr>
          <w:rFonts w:ascii="Calibri" w:hAnsi="Calibri"/>
          <w:noProof/>
        </w:rPr>
        <w:tab/>
        <w:t xml:space="preserve">Wong, A.K.L. and A.M. Goscinski, </w:t>
      </w:r>
      <w:r w:rsidRPr="006A4B35">
        <w:rPr>
          <w:rFonts w:ascii="Calibri" w:hAnsi="Calibri"/>
          <w:i/>
          <w:noProof/>
        </w:rPr>
        <w:t>The Design and Implementation of the VMD Plugin for NAMD Simulations on the Amazon Cloud.</w:t>
      </w:r>
      <w:r w:rsidRPr="006A4B35">
        <w:rPr>
          <w:rFonts w:ascii="Calibri" w:hAnsi="Calibri"/>
          <w:noProof/>
        </w:rPr>
        <w:t xml:space="preserve"> International Journal of Cloud Computing and Services Science (IJ-CLOSER), 2012. 1(4): p. 155-171. </w:t>
      </w:r>
      <w:bookmarkEnd w:id="84"/>
    </w:p>
    <w:p w:rsidR="006A4B35" w:rsidRPr="006A4B35" w:rsidRDefault="006A4B35" w:rsidP="006A4B35">
      <w:pPr>
        <w:spacing w:after="0" w:line="240" w:lineRule="auto"/>
        <w:ind w:left="720" w:hanging="720"/>
        <w:rPr>
          <w:rFonts w:ascii="Calibri" w:hAnsi="Calibri"/>
          <w:noProof/>
        </w:rPr>
      </w:pPr>
      <w:bookmarkStart w:id="85" w:name="_ENREF_84"/>
      <w:r w:rsidRPr="006A4B35">
        <w:rPr>
          <w:rFonts w:ascii="Calibri" w:hAnsi="Calibri"/>
          <w:noProof/>
        </w:rPr>
        <w:t>84.</w:t>
      </w:r>
      <w:r w:rsidRPr="006A4B35">
        <w:rPr>
          <w:rFonts w:ascii="Calibri" w:hAnsi="Calibri"/>
          <w:noProof/>
        </w:rPr>
        <w:tab/>
        <w:t xml:space="preserve">Mehrotra, P., J. Djomehri, S. Heistand, R. Hood, H. Jin, A. Lazanoff, S. Saini, and R. Biswas. </w:t>
      </w:r>
      <w:r w:rsidRPr="006A4B35">
        <w:rPr>
          <w:rFonts w:ascii="Calibri" w:hAnsi="Calibri"/>
          <w:i/>
          <w:noProof/>
        </w:rPr>
        <w:t>Performance evaluation of Amazon EC2 for NASA HPC applications</w:t>
      </w:r>
      <w:r w:rsidRPr="006A4B35">
        <w:rPr>
          <w:rFonts w:ascii="Calibri" w:hAnsi="Calibri"/>
          <w:noProof/>
        </w:rPr>
        <w:t xml:space="preserve">. in </w:t>
      </w:r>
      <w:r w:rsidRPr="006A4B35">
        <w:rPr>
          <w:rFonts w:ascii="Calibri" w:hAnsi="Calibri"/>
          <w:i/>
          <w:noProof/>
        </w:rPr>
        <w:t>Proceedings of the 3rd workshop on Scientific Cloud Computing Date</w:t>
      </w:r>
      <w:r w:rsidRPr="006A4B35">
        <w:rPr>
          <w:rFonts w:ascii="Calibri" w:hAnsi="Calibri"/>
          <w:noProof/>
        </w:rPr>
        <w:t xml:space="preserve"> 2012: ACM.</w:t>
      </w:r>
      <w:bookmarkEnd w:id="85"/>
    </w:p>
    <w:p w:rsidR="006A4B35" w:rsidRPr="006A4B35" w:rsidRDefault="006A4B35" w:rsidP="006A4B35">
      <w:pPr>
        <w:spacing w:after="0" w:line="240" w:lineRule="auto"/>
        <w:ind w:left="720" w:hanging="720"/>
        <w:rPr>
          <w:rFonts w:ascii="Calibri" w:hAnsi="Calibri"/>
          <w:noProof/>
        </w:rPr>
      </w:pPr>
      <w:bookmarkStart w:id="86" w:name="_ENREF_85"/>
      <w:r w:rsidRPr="006A4B35">
        <w:rPr>
          <w:rFonts w:ascii="Calibri" w:hAnsi="Calibri"/>
          <w:noProof/>
        </w:rPr>
        <w:t>85.</w:t>
      </w:r>
      <w:r w:rsidRPr="006A4B35">
        <w:rPr>
          <w:rFonts w:ascii="Calibri" w:hAnsi="Calibri"/>
          <w:noProof/>
        </w:rPr>
        <w:tab/>
        <w:t xml:space="preserve">Saini, S., S. Heistand, H. Jin, J. Chang, R. Hood, P. Mehrotra, and R. Biswas. </w:t>
      </w:r>
      <w:r w:rsidRPr="006A4B35">
        <w:rPr>
          <w:rFonts w:ascii="Calibri" w:hAnsi="Calibri"/>
          <w:i/>
          <w:noProof/>
        </w:rPr>
        <w:t>An Application-based Performance Evaluation of NASA's Nebula Cloud Computing Platform</w:t>
      </w:r>
      <w:r w:rsidRPr="006A4B35">
        <w:rPr>
          <w:rFonts w:ascii="Calibri" w:hAnsi="Calibri"/>
          <w:noProof/>
        </w:rPr>
        <w:t xml:space="preserve">. in </w:t>
      </w:r>
      <w:r w:rsidRPr="006A4B35">
        <w:rPr>
          <w:rFonts w:ascii="Calibri" w:hAnsi="Calibri"/>
          <w:i/>
          <w:noProof/>
        </w:rPr>
        <w:t>High Performance Computing and Communication &amp; 2012 IEEE 9th International Conference on Embedded Software and Systems (HPCC-ICESS), 2012 IEEE 14th International Conference on</w:t>
      </w:r>
      <w:r w:rsidRPr="006A4B35">
        <w:rPr>
          <w:rFonts w:ascii="Calibri" w:hAnsi="Calibri"/>
          <w:noProof/>
        </w:rPr>
        <w:t xml:space="preserve"> 2012: IEEE.</w:t>
      </w:r>
      <w:bookmarkEnd w:id="86"/>
    </w:p>
    <w:p w:rsidR="006A4B35" w:rsidRPr="006A4B35" w:rsidRDefault="006A4B35" w:rsidP="006A4B35">
      <w:pPr>
        <w:spacing w:after="0" w:line="240" w:lineRule="auto"/>
        <w:ind w:left="720" w:hanging="720"/>
        <w:rPr>
          <w:rFonts w:ascii="Calibri" w:hAnsi="Calibri"/>
          <w:noProof/>
        </w:rPr>
      </w:pPr>
      <w:bookmarkStart w:id="87" w:name="_ENREF_86"/>
      <w:r w:rsidRPr="006A4B35">
        <w:rPr>
          <w:rFonts w:ascii="Calibri" w:hAnsi="Calibri"/>
          <w:noProof/>
        </w:rPr>
        <w:lastRenderedPageBreak/>
        <w:t>86.</w:t>
      </w:r>
      <w:r w:rsidRPr="006A4B35">
        <w:rPr>
          <w:rFonts w:ascii="Calibri" w:hAnsi="Calibri"/>
          <w:noProof/>
        </w:rPr>
        <w:tab/>
        <w:t xml:space="preserve">Stein, L., </w:t>
      </w:r>
      <w:r w:rsidRPr="006A4B35">
        <w:rPr>
          <w:rFonts w:ascii="Calibri" w:hAnsi="Calibri"/>
          <w:i/>
          <w:noProof/>
        </w:rPr>
        <w:t>The case for cloud computing in genome informatics.</w:t>
      </w:r>
      <w:r w:rsidRPr="006A4B35">
        <w:rPr>
          <w:rFonts w:ascii="Calibri" w:hAnsi="Calibri"/>
          <w:noProof/>
        </w:rPr>
        <w:t xml:space="preserve"> Genome Biology, 2010. 11(5): p. 207. </w:t>
      </w:r>
      <w:hyperlink r:id="rId130" w:history="1">
        <w:r w:rsidRPr="006A4B35">
          <w:rPr>
            <w:rStyle w:val="Hyperlink"/>
            <w:rFonts w:ascii="Calibri" w:hAnsi="Calibri"/>
            <w:noProof/>
          </w:rPr>
          <w:t>http://genomebiology.com/2010/11/5/207</w:t>
        </w:r>
        <w:bookmarkEnd w:id="87"/>
      </w:hyperlink>
    </w:p>
    <w:p w:rsidR="006A4B35" w:rsidRPr="006A4B35" w:rsidRDefault="006A4B35" w:rsidP="006A4B35">
      <w:pPr>
        <w:spacing w:after="0" w:line="240" w:lineRule="auto"/>
        <w:ind w:left="720" w:hanging="720"/>
        <w:rPr>
          <w:rFonts w:ascii="Calibri" w:hAnsi="Calibri"/>
          <w:noProof/>
        </w:rPr>
      </w:pPr>
      <w:bookmarkStart w:id="88" w:name="_ENREF_87"/>
      <w:r w:rsidRPr="006A4B35">
        <w:rPr>
          <w:rFonts w:ascii="Calibri" w:hAnsi="Calibri"/>
          <w:noProof/>
        </w:rPr>
        <w:t>87.</w:t>
      </w:r>
      <w:r w:rsidRPr="006A4B35">
        <w:rPr>
          <w:rFonts w:ascii="Calibri" w:hAnsi="Calibri"/>
          <w:noProof/>
        </w:rPr>
        <w:tab/>
        <w:t xml:space="preserve">Elizabeth Pennisi, </w:t>
      </w:r>
      <w:r w:rsidRPr="006A4B35">
        <w:rPr>
          <w:rFonts w:ascii="Calibri" w:hAnsi="Calibri"/>
          <w:i/>
          <w:noProof/>
        </w:rPr>
        <w:t>Will Computers Crash Genomics?</w:t>
      </w:r>
      <w:r w:rsidRPr="006A4B35">
        <w:rPr>
          <w:rFonts w:ascii="Calibri" w:hAnsi="Calibri"/>
          <w:noProof/>
        </w:rPr>
        <w:t xml:space="preserve"> Science, February 11, 2011, 2011. 331(6018): p. 666-668. DOI:10.1126/science.331.6018.666. </w:t>
      </w:r>
      <w:hyperlink r:id="rId131" w:history="1">
        <w:r w:rsidRPr="006A4B35">
          <w:rPr>
            <w:rStyle w:val="Hyperlink"/>
            <w:rFonts w:ascii="Calibri" w:hAnsi="Calibri"/>
            <w:noProof/>
          </w:rPr>
          <w:t>http://www.sciencemag.org/content/331/6018/666.short</w:t>
        </w:r>
        <w:bookmarkEnd w:id="88"/>
      </w:hyperlink>
    </w:p>
    <w:p w:rsidR="006A4B35" w:rsidRPr="006A4B35" w:rsidRDefault="006A4B35" w:rsidP="006A4B35">
      <w:pPr>
        <w:spacing w:after="0" w:line="240" w:lineRule="auto"/>
        <w:ind w:left="720" w:hanging="720"/>
        <w:rPr>
          <w:rFonts w:ascii="Calibri" w:hAnsi="Calibri"/>
          <w:noProof/>
        </w:rPr>
      </w:pPr>
      <w:bookmarkStart w:id="89" w:name="_ENREF_88"/>
      <w:r w:rsidRPr="006A4B35">
        <w:rPr>
          <w:rFonts w:ascii="Calibri" w:hAnsi="Calibri"/>
          <w:noProof/>
        </w:rPr>
        <w:t>88.</w:t>
      </w:r>
      <w:r w:rsidRPr="006A4B35">
        <w:rPr>
          <w:rFonts w:ascii="Calibri" w:hAnsi="Calibri"/>
          <w:noProof/>
        </w:rPr>
        <w:tab/>
        <w:t xml:space="preserve">Judy Qiu, Jaliya Ekanayake, Thilina Gunarathne, Jong Youl Choi, Seung-Hee Bae, Yang Ruan, Saliya Ekanayake, Stephen Wu, Scott Beason, Geoffrey Fox, Mina Rho, and Haixu Tang, </w:t>
      </w:r>
      <w:r w:rsidRPr="006A4B35">
        <w:rPr>
          <w:rFonts w:ascii="Calibri" w:hAnsi="Calibri"/>
          <w:i/>
          <w:noProof/>
        </w:rPr>
        <w:t>Data Intensive Computing for Bioinformatics</w:t>
      </w:r>
      <w:r w:rsidRPr="006A4B35">
        <w:rPr>
          <w:rFonts w:ascii="Calibri" w:hAnsi="Calibri"/>
          <w:noProof/>
        </w:rPr>
        <w:t xml:space="preserve">, Chapter  in </w:t>
      </w:r>
      <w:r w:rsidRPr="006A4B35">
        <w:rPr>
          <w:rFonts w:ascii="Calibri" w:hAnsi="Calibri"/>
          <w:i/>
          <w:noProof/>
        </w:rPr>
        <w:t>Data Intensive Distributed Computing</w:t>
      </w:r>
      <w:r w:rsidRPr="006A4B35">
        <w:rPr>
          <w:rFonts w:ascii="Calibri" w:hAnsi="Calibri"/>
          <w:noProof/>
        </w:rPr>
        <w:t xml:space="preserve">, Tevik Kosar, Editor. 2011, IGI Publishers. </w:t>
      </w:r>
      <w:hyperlink r:id="rId132" w:history="1">
        <w:r w:rsidRPr="006A4B35">
          <w:rPr>
            <w:rStyle w:val="Hyperlink"/>
            <w:rFonts w:ascii="Calibri" w:hAnsi="Calibri"/>
            <w:noProof/>
          </w:rPr>
          <w:t>http://grids.ucs.indiana.edu/ptliupages/publications/DataIntensiveComputing_BookChapter.pdf</w:t>
        </w:r>
      </w:hyperlink>
      <w:r w:rsidRPr="006A4B35">
        <w:rPr>
          <w:rFonts w:ascii="Calibri" w:hAnsi="Calibri"/>
          <w:noProof/>
        </w:rPr>
        <w:t>.</w:t>
      </w:r>
      <w:bookmarkEnd w:id="89"/>
    </w:p>
    <w:p w:rsidR="006A4B35" w:rsidRPr="006A4B35" w:rsidRDefault="006A4B35" w:rsidP="006A4B35">
      <w:pPr>
        <w:spacing w:after="0" w:line="240" w:lineRule="auto"/>
        <w:ind w:left="720" w:hanging="720"/>
        <w:rPr>
          <w:rFonts w:ascii="Calibri" w:hAnsi="Calibri"/>
          <w:noProof/>
        </w:rPr>
      </w:pPr>
      <w:bookmarkStart w:id="90" w:name="_ENREF_89"/>
      <w:r w:rsidRPr="006A4B35">
        <w:rPr>
          <w:rFonts w:ascii="Calibri" w:hAnsi="Calibri"/>
          <w:noProof/>
        </w:rPr>
        <w:t>89.</w:t>
      </w:r>
      <w:r w:rsidRPr="006A4B35">
        <w:rPr>
          <w:rFonts w:ascii="Calibri" w:hAnsi="Calibri"/>
          <w:noProof/>
        </w:rPr>
        <w:tab/>
        <w:t xml:space="preserve">Xiaohong Qiu, Jaliya Ekanayake, Scott Beason, Thilina Gunarathne, Geoffrey Fox, Roger Barga, and Dennis Gannon, </w:t>
      </w:r>
      <w:r w:rsidRPr="006A4B35">
        <w:rPr>
          <w:rFonts w:ascii="Calibri" w:hAnsi="Calibri"/>
          <w:i/>
          <w:noProof/>
        </w:rPr>
        <w:t>Cloud Technologies for Bioinformatics Applications</w:t>
      </w:r>
      <w:r w:rsidRPr="006A4B35">
        <w:rPr>
          <w:rFonts w:ascii="Calibri" w:hAnsi="Calibri"/>
          <w:noProof/>
        </w:rPr>
        <w:t xml:space="preserve">, in </w:t>
      </w:r>
      <w:r w:rsidRPr="006A4B35">
        <w:rPr>
          <w:rFonts w:ascii="Calibri" w:hAnsi="Calibri"/>
          <w:i/>
          <w:noProof/>
        </w:rPr>
        <w:t>2nd ACM Workshop on Many-Task Computing on Grids and Supercomputers (SuperComputing09)</w:t>
      </w:r>
      <w:r w:rsidRPr="006A4B35">
        <w:rPr>
          <w:rFonts w:ascii="Calibri" w:hAnsi="Calibri"/>
          <w:noProof/>
        </w:rPr>
        <w:t xml:space="preserve">. November 16th, 2009, ACM Press. Portland, Oregon. </w:t>
      </w:r>
      <w:hyperlink r:id="rId133" w:history="1">
        <w:r w:rsidRPr="006A4B35">
          <w:rPr>
            <w:rStyle w:val="Hyperlink"/>
            <w:rFonts w:ascii="Calibri" w:hAnsi="Calibri"/>
            <w:noProof/>
          </w:rPr>
          <w:t>http://grids.ucs.indiana.edu/ptliupages/publications/MTAGSOct22-09A.pdf</w:t>
        </w:r>
      </w:hyperlink>
      <w:r w:rsidRPr="006A4B35">
        <w:rPr>
          <w:rFonts w:ascii="Calibri" w:hAnsi="Calibri"/>
          <w:noProof/>
        </w:rPr>
        <w:t xml:space="preserve">. </w:t>
      </w:r>
      <w:bookmarkEnd w:id="90"/>
    </w:p>
    <w:p w:rsidR="006A4B35" w:rsidRPr="006A4B35" w:rsidRDefault="006A4B35" w:rsidP="006A4B35">
      <w:pPr>
        <w:spacing w:after="0" w:line="240" w:lineRule="auto"/>
        <w:ind w:left="720" w:hanging="720"/>
        <w:rPr>
          <w:rFonts w:ascii="Calibri" w:hAnsi="Calibri"/>
          <w:noProof/>
        </w:rPr>
      </w:pPr>
      <w:bookmarkStart w:id="91" w:name="_ENREF_90"/>
      <w:r w:rsidRPr="006A4B35">
        <w:rPr>
          <w:rFonts w:ascii="Calibri" w:hAnsi="Calibri"/>
          <w:noProof/>
        </w:rPr>
        <w:t>90.</w:t>
      </w:r>
      <w:r w:rsidRPr="006A4B35">
        <w:rPr>
          <w:rFonts w:ascii="Calibri" w:hAnsi="Calibri"/>
          <w:noProof/>
        </w:rPr>
        <w:tab/>
        <w:t xml:space="preserve">David Heckerman. </w:t>
      </w:r>
      <w:r w:rsidRPr="006A4B35">
        <w:rPr>
          <w:rFonts w:ascii="Calibri" w:hAnsi="Calibri"/>
          <w:i/>
          <w:noProof/>
        </w:rPr>
        <w:t>Supercomputing on Demand with Windows Azure</w:t>
      </w:r>
      <w:r w:rsidRPr="006A4B35">
        <w:rPr>
          <w:rFonts w:ascii="Calibri" w:hAnsi="Calibri"/>
          <w:noProof/>
        </w:rPr>
        <w:t xml:space="preserve">.   [accessed 2012 December 31]; Available from: </w:t>
      </w:r>
      <w:hyperlink r:id="rId134" w:history="1">
        <w:r w:rsidRPr="006A4B35">
          <w:rPr>
            <w:rStyle w:val="Hyperlink"/>
            <w:rFonts w:ascii="Calibri" w:hAnsi="Calibri"/>
            <w:noProof/>
          </w:rPr>
          <w:t>http://blogs.msdn.com/b/msr_er/archive/2012/11/12/affordable-supercomputing-with-windows-azure.aspx</w:t>
        </w:r>
      </w:hyperlink>
      <w:r w:rsidRPr="006A4B35">
        <w:rPr>
          <w:rFonts w:ascii="Calibri" w:hAnsi="Calibri"/>
          <w:noProof/>
        </w:rPr>
        <w:t>.</w:t>
      </w:r>
      <w:bookmarkEnd w:id="91"/>
    </w:p>
    <w:p w:rsidR="006A4B35" w:rsidRPr="006A4B35" w:rsidRDefault="006A4B35" w:rsidP="006A4B35">
      <w:pPr>
        <w:spacing w:after="0" w:line="240" w:lineRule="auto"/>
        <w:ind w:left="720" w:hanging="720"/>
        <w:rPr>
          <w:rFonts w:ascii="Calibri" w:hAnsi="Calibri"/>
          <w:noProof/>
        </w:rPr>
      </w:pPr>
      <w:bookmarkStart w:id="92" w:name="_ENREF_91"/>
      <w:r w:rsidRPr="006A4B35">
        <w:rPr>
          <w:rFonts w:ascii="Calibri" w:hAnsi="Calibri"/>
          <w:noProof/>
        </w:rPr>
        <w:t>91.</w:t>
      </w:r>
      <w:r w:rsidRPr="006A4B35">
        <w:rPr>
          <w:rFonts w:ascii="Calibri" w:hAnsi="Calibri"/>
          <w:noProof/>
        </w:rPr>
        <w:tab/>
      </w:r>
      <w:r w:rsidRPr="006A4B35">
        <w:rPr>
          <w:rFonts w:ascii="Calibri" w:hAnsi="Calibri"/>
          <w:i/>
          <w:noProof/>
        </w:rPr>
        <w:t>iPlant Collaborative</w:t>
      </w:r>
      <w:r w:rsidRPr="006A4B35">
        <w:rPr>
          <w:rFonts w:ascii="Calibri" w:hAnsi="Calibri"/>
          <w:noProof/>
        </w:rPr>
        <w:t xml:space="preserve">.   [accessed 2012 August 28]; Available from: </w:t>
      </w:r>
      <w:hyperlink r:id="rId135" w:history="1">
        <w:r w:rsidRPr="006A4B35">
          <w:rPr>
            <w:rStyle w:val="Hyperlink"/>
            <w:rFonts w:ascii="Calibri" w:hAnsi="Calibri"/>
            <w:noProof/>
          </w:rPr>
          <w:t>http://www.iplantcollaborative.org</w:t>
        </w:r>
      </w:hyperlink>
      <w:r w:rsidRPr="006A4B35">
        <w:rPr>
          <w:rFonts w:ascii="Calibri" w:hAnsi="Calibri"/>
          <w:noProof/>
        </w:rPr>
        <w:t>.</w:t>
      </w:r>
      <w:bookmarkEnd w:id="92"/>
    </w:p>
    <w:p w:rsidR="006A4B35" w:rsidRPr="006A4B35" w:rsidRDefault="006A4B35" w:rsidP="006A4B35">
      <w:pPr>
        <w:spacing w:after="0" w:line="240" w:lineRule="auto"/>
        <w:ind w:left="720" w:hanging="720"/>
        <w:rPr>
          <w:rFonts w:ascii="Calibri" w:hAnsi="Calibri"/>
          <w:noProof/>
        </w:rPr>
      </w:pPr>
      <w:bookmarkStart w:id="93" w:name="_ENREF_92"/>
      <w:r w:rsidRPr="006A4B35">
        <w:rPr>
          <w:rFonts w:ascii="Calibri" w:hAnsi="Calibri"/>
          <w:noProof/>
        </w:rPr>
        <w:t>92.</w:t>
      </w:r>
      <w:r w:rsidRPr="006A4B35">
        <w:rPr>
          <w:rFonts w:ascii="Calibri" w:hAnsi="Calibri"/>
          <w:noProof/>
        </w:rPr>
        <w:tab/>
      </w:r>
      <w:r w:rsidRPr="006A4B35">
        <w:rPr>
          <w:rFonts w:ascii="Calibri" w:hAnsi="Calibri"/>
          <w:i/>
          <w:noProof/>
        </w:rPr>
        <w:t>KBASE: DOE Systems Biology Knowledgebase: Community-Driven Cyberinfrastructure for Sharing and Integrating Data and Analytical Tools to Accelerate Predictive Biolog</w:t>
      </w:r>
      <w:r w:rsidRPr="006A4B35">
        <w:rPr>
          <w:rFonts w:ascii="Calibri" w:hAnsi="Calibri"/>
          <w:noProof/>
        </w:rPr>
        <w:t xml:space="preserve">.   [accessed 2012 August 28]; Available from: </w:t>
      </w:r>
      <w:hyperlink r:id="rId136" w:history="1">
        <w:r w:rsidRPr="006A4B35">
          <w:rPr>
            <w:rStyle w:val="Hyperlink"/>
            <w:rFonts w:ascii="Calibri" w:hAnsi="Calibri"/>
            <w:noProof/>
          </w:rPr>
          <w:t>http://genomicscience.energy.gov/compbio/</w:t>
        </w:r>
      </w:hyperlink>
      <w:r w:rsidRPr="006A4B35">
        <w:rPr>
          <w:rFonts w:ascii="Calibri" w:hAnsi="Calibri"/>
          <w:noProof/>
        </w:rPr>
        <w:t>.</w:t>
      </w:r>
      <w:bookmarkEnd w:id="93"/>
    </w:p>
    <w:p w:rsidR="006A4B35" w:rsidRPr="006A4B35" w:rsidRDefault="006A4B35" w:rsidP="006A4B35">
      <w:pPr>
        <w:spacing w:after="0" w:line="240" w:lineRule="auto"/>
        <w:ind w:left="720" w:hanging="720"/>
        <w:rPr>
          <w:rFonts w:ascii="Calibri" w:hAnsi="Calibri"/>
          <w:noProof/>
        </w:rPr>
      </w:pPr>
      <w:bookmarkStart w:id="94" w:name="_ENREF_93"/>
      <w:r w:rsidRPr="006A4B35">
        <w:rPr>
          <w:rFonts w:ascii="Calibri" w:hAnsi="Calibri"/>
          <w:noProof/>
        </w:rPr>
        <w:t>93.</w:t>
      </w:r>
      <w:r w:rsidRPr="006A4B35">
        <w:rPr>
          <w:rFonts w:ascii="Calibri" w:hAnsi="Calibri"/>
          <w:noProof/>
        </w:rPr>
        <w:tab/>
        <w:t xml:space="preserve">Kolker, N., R. Higdon, W. Broomall, L. Stanberry, D. Welch, W. Lu, W. Haynes, R. Barga, and E. Kolker, </w:t>
      </w:r>
      <w:r w:rsidRPr="006A4B35">
        <w:rPr>
          <w:rFonts w:ascii="Calibri" w:hAnsi="Calibri"/>
          <w:i/>
          <w:noProof/>
        </w:rPr>
        <w:t>Classifing Proteins into Functional Groups based on ALL vs. ALL BLAST of 10 Million Proteins.</w:t>
      </w:r>
      <w:r w:rsidRPr="006A4B35">
        <w:rPr>
          <w:rFonts w:ascii="Calibri" w:hAnsi="Calibri"/>
          <w:noProof/>
        </w:rPr>
        <w:t xml:space="preserve"> Omics: A Journal of Integrative Biology, 2011. In Press. </w:t>
      </w:r>
      <w:bookmarkEnd w:id="94"/>
    </w:p>
    <w:p w:rsidR="006A4B35" w:rsidRPr="006A4B35" w:rsidRDefault="006A4B35" w:rsidP="006A4B35">
      <w:pPr>
        <w:spacing w:after="0" w:line="240" w:lineRule="auto"/>
        <w:ind w:left="720" w:hanging="720"/>
        <w:rPr>
          <w:rFonts w:ascii="Calibri" w:hAnsi="Calibri"/>
          <w:noProof/>
        </w:rPr>
      </w:pPr>
      <w:bookmarkStart w:id="95" w:name="_ENREF_94"/>
      <w:r w:rsidRPr="006A4B35">
        <w:rPr>
          <w:rFonts w:ascii="Calibri" w:hAnsi="Calibri"/>
          <w:noProof/>
        </w:rPr>
        <w:t>94.</w:t>
      </w:r>
      <w:r w:rsidRPr="006A4B35">
        <w:rPr>
          <w:rFonts w:ascii="Calibri" w:hAnsi="Calibri"/>
          <w:noProof/>
        </w:rPr>
        <w:tab/>
        <w:t xml:space="preserve">Wei Lu, Jared Jackson, Jaliya Ekanayake, Roger Barga, and Nelson Araujo, </w:t>
      </w:r>
      <w:r w:rsidRPr="006A4B35">
        <w:rPr>
          <w:rFonts w:ascii="Calibri" w:hAnsi="Calibri"/>
          <w:i/>
          <w:noProof/>
        </w:rPr>
        <w:t>Performing Large Science Experiments on Azure: Pitfalls and Solutions</w:t>
      </w:r>
      <w:r w:rsidRPr="006A4B35">
        <w:rPr>
          <w:rFonts w:ascii="Calibri" w:hAnsi="Calibri"/>
          <w:noProof/>
        </w:rPr>
        <w:t xml:space="preserve">, in </w:t>
      </w:r>
      <w:r w:rsidRPr="006A4B35">
        <w:rPr>
          <w:rFonts w:ascii="Calibri" w:hAnsi="Calibri"/>
          <w:i/>
          <w:noProof/>
        </w:rPr>
        <w:t>CloudCom</w:t>
      </w:r>
      <w:r w:rsidRPr="006A4B35">
        <w:rPr>
          <w:rFonts w:ascii="Calibri" w:hAnsi="Calibri"/>
          <w:noProof/>
        </w:rPr>
        <w:t xml:space="preserve">. 2010, IEEE. Indianapolis. pages. 209-219. </w:t>
      </w:r>
      <w:bookmarkEnd w:id="95"/>
    </w:p>
    <w:p w:rsidR="006A4B35" w:rsidRPr="006A4B35" w:rsidRDefault="006A4B35" w:rsidP="006A4B35">
      <w:pPr>
        <w:spacing w:after="0" w:line="240" w:lineRule="auto"/>
        <w:ind w:left="720" w:hanging="720"/>
        <w:rPr>
          <w:rFonts w:ascii="Calibri" w:hAnsi="Calibri"/>
          <w:noProof/>
        </w:rPr>
      </w:pPr>
      <w:bookmarkStart w:id="96" w:name="_ENREF_95"/>
      <w:r w:rsidRPr="006A4B35">
        <w:rPr>
          <w:rFonts w:ascii="Calibri" w:hAnsi="Calibri"/>
          <w:noProof/>
        </w:rPr>
        <w:t>95.</w:t>
      </w:r>
      <w:r w:rsidRPr="006A4B35">
        <w:rPr>
          <w:rFonts w:ascii="Calibri" w:hAnsi="Calibri"/>
          <w:noProof/>
        </w:rPr>
        <w:tab/>
        <w:t xml:space="preserve">Wei Lu, Jared Jackson, and Roger Barga, </w:t>
      </w:r>
      <w:r w:rsidRPr="006A4B35">
        <w:rPr>
          <w:rFonts w:ascii="Calibri" w:hAnsi="Calibri"/>
          <w:i/>
          <w:noProof/>
        </w:rPr>
        <w:t>AzureBlast: A Case Study of Developing Science Applications on the Cloud</w:t>
      </w:r>
      <w:r w:rsidRPr="006A4B35">
        <w:rPr>
          <w:rFonts w:ascii="Calibri" w:hAnsi="Calibri"/>
          <w:noProof/>
        </w:rPr>
        <w:t xml:space="preserve">, in </w:t>
      </w:r>
      <w:r w:rsidRPr="006A4B35">
        <w:rPr>
          <w:rFonts w:ascii="Calibri" w:hAnsi="Calibri"/>
          <w:i/>
          <w:noProof/>
        </w:rPr>
        <w:t>ScienceCloud: 1st Workshop on Scientific Cloud Computing co-located with HPDC 2010 (High Performance Distributed Computing)</w:t>
      </w:r>
      <w:r w:rsidRPr="006A4B35">
        <w:rPr>
          <w:rFonts w:ascii="Calibri" w:hAnsi="Calibri"/>
          <w:noProof/>
        </w:rPr>
        <w:t xml:space="preserve">. June 21, 2010, ACM. Chicago, IL. </w:t>
      </w:r>
      <w:hyperlink r:id="rId137" w:history="1">
        <w:r w:rsidRPr="006A4B35">
          <w:rPr>
            <w:rStyle w:val="Hyperlink"/>
            <w:rFonts w:ascii="Calibri" w:hAnsi="Calibri"/>
            <w:noProof/>
          </w:rPr>
          <w:t>http://dsl.cs.uchicago.edu/ScienceCloud2010/p06.pdf</w:t>
        </w:r>
      </w:hyperlink>
      <w:r w:rsidRPr="006A4B35">
        <w:rPr>
          <w:rFonts w:ascii="Calibri" w:hAnsi="Calibri"/>
          <w:noProof/>
        </w:rPr>
        <w:t xml:space="preserve">. </w:t>
      </w:r>
      <w:bookmarkEnd w:id="96"/>
    </w:p>
    <w:p w:rsidR="006A4B35" w:rsidRPr="006A4B35" w:rsidRDefault="006A4B35" w:rsidP="006A4B35">
      <w:pPr>
        <w:spacing w:after="0" w:line="240" w:lineRule="auto"/>
        <w:ind w:left="720" w:hanging="720"/>
        <w:rPr>
          <w:rFonts w:ascii="Calibri" w:hAnsi="Calibri"/>
          <w:noProof/>
        </w:rPr>
      </w:pPr>
      <w:bookmarkStart w:id="97" w:name="_ENREF_96"/>
      <w:r w:rsidRPr="006A4B35">
        <w:rPr>
          <w:rFonts w:ascii="Calibri" w:hAnsi="Calibri"/>
          <w:noProof/>
        </w:rPr>
        <w:t>96.</w:t>
      </w:r>
      <w:r w:rsidRPr="006A4B35">
        <w:rPr>
          <w:rFonts w:ascii="Calibri" w:hAnsi="Calibri"/>
          <w:noProof/>
        </w:rPr>
        <w:tab/>
        <w:t xml:space="preserve">Brock, M. and A. Goscinski. </w:t>
      </w:r>
      <w:r w:rsidRPr="006A4B35">
        <w:rPr>
          <w:rFonts w:ascii="Calibri" w:hAnsi="Calibri"/>
          <w:i/>
          <w:noProof/>
        </w:rPr>
        <w:t>Execution of Compute Intensive Applications on Hybrid Clouds (Case Study with mpiBLAST)</w:t>
      </w:r>
      <w:r w:rsidRPr="006A4B35">
        <w:rPr>
          <w:rFonts w:ascii="Calibri" w:hAnsi="Calibri"/>
          <w:noProof/>
        </w:rPr>
        <w:t xml:space="preserve">. in </w:t>
      </w:r>
      <w:r w:rsidRPr="006A4B35">
        <w:rPr>
          <w:rFonts w:ascii="Calibri" w:hAnsi="Calibri"/>
          <w:i/>
          <w:noProof/>
        </w:rPr>
        <w:t>Complex, Intelligent and Software Intensive Systems (CISIS), 2012 Sixth International Conference on</w:t>
      </w:r>
      <w:r w:rsidRPr="006A4B35">
        <w:rPr>
          <w:rFonts w:ascii="Calibri" w:hAnsi="Calibri"/>
          <w:noProof/>
        </w:rPr>
        <w:t xml:space="preserve"> 2012: IEEE.</w:t>
      </w:r>
      <w:bookmarkEnd w:id="97"/>
    </w:p>
    <w:p w:rsidR="006A4B35" w:rsidRPr="006A4B35" w:rsidRDefault="006A4B35" w:rsidP="006A4B35">
      <w:pPr>
        <w:spacing w:after="0" w:line="240" w:lineRule="auto"/>
        <w:ind w:left="720" w:hanging="720"/>
        <w:rPr>
          <w:rFonts w:ascii="Calibri" w:hAnsi="Calibri"/>
          <w:noProof/>
        </w:rPr>
      </w:pPr>
      <w:bookmarkStart w:id="98" w:name="_ENREF_97"/>
      <w:r w:rsidRPr="006A4B35">
        <w:rPr>
          <w:rFonts w:ascii="Calibri" w:hAnsi="Calibri"/>
          <w:noProof/>
        </w:rPr>
        <w:t>97.</w:t>
      </w:r>
      <w:r w:rsidRPr="006A4B35">
        <w:rPr>
          <w:rFonts w:ascii="Calibri" w:hAnsi="Calibri"/>
          <w:noProof/>
        </w:rPr>
        <w:tab/>
        <w:t xml:space="preserve">Gurtowski, J., M.C. Schatz, and B. Langmead, </w:t>
      </w:r>
      <w:r w:rsidRPr="006A4B35">
        <w:rPr>
          <w:rFonts w:ascii="Calibri" w:hAnsi="Calibri"/>
          <w:i/>
          <w:noProof/>
        </w:rPr>
        <w:t>Genotyping in the Cloud with Crossbow</w:t>
      </w:r>
      <w:r w:rsidRPr="006A4B35">
        <w:rPr>
          <w:rFonts w:ascii="Calibri" w:hAnsi="Calibri"/>
          <w:noProof/>
        </w:rPr>
        <w:t xml:space="preserve">, Chapter  in </w:t>
      </w:r>
      <w:r w:rsidRPr="006A4B35">
        <w:rPr>
          <w:rFonts w:ascii="Calibri" w:hAnsi="Calibri"/>
          <w:i/>
          <w:noProof/>
        </w:rPr>
        <w:t>Current Protocols in Bioinformatics</w:t>
      </w:r>
      <w:r w:rsidRPr="006A4B35">
        <w:rPr>
          <w:rFonts w:ascii="Calibri" w:hAnsi="Calibri"/>
          <w:noProof/>
        </w:rPr>
        <w:t xml:space="preserve">. 2012, John Wiley &amp; Sons, Inc. </w:t>
      </w:r>
      <w:hyperlink r:id="rId138" w:history="1">
        <w:r w:rsidRPr="006A4B35">
          <w:rPr>
            <w:rStyle w:val="Hyperlink"/>
            <w:rFonts w:ascii="Calibri" w:hAnsi="Calibri"/>
            <w:noProof/>
          </w:rPr>
          <w:t>http://dx.doi.org/10.1002/0471250953.bi1503s39</w:t>
        </w:r>
      </w:hyperlink>
      <w:r w:rsidRPr="006A4B35">
        <w:rPr>
          <w:rFonts w:ascii="Calibri" w:hAnsi="Calibri"/>
          <w:noProof/>
        </w:rPr>
        <w:t>.</w:t>
      </w:r>
      <w:bookmarkEnd w:id="98"/>
    </w:p>
    <w:p w:rsidR="006A4B35" w:rsidRPr="006A4B35" w:rsidRDefault="006A4B35" w:rsidP="006A4B35">
      <w:pPr>
        <w:spacing w:after="0" w:line="240" w:lineRule="auto"/>
        <w:ind w:left="720" w:hanging="720"/>
        <w:rPr>
          <w:rFonts w:ascii="Calibri" w:hAnsi="Calibri"/>
          <w:noProof/>
        </w:rPr>
      </w:pPr>
      <w:bookmarkStart w:id="99" w:name="_ENREF_98"/>
      <w:r w:rsidRPr="006A4B35">
        <w:rPr>
          <w:rFonts w:ascii="Calibri" w:hAnsi="Calibri"/>
          <w:noProof/>
        </w:rPr>
        <w:t>98.</w:t>
      </w:r>
      <w:r w:rsidRPr="006A4B35">
        <w:rPr>
          <w:rFonts w:ascii="Calibri" w:hAnsi="Calibri"/>
          <w:noProof/>
        </w:rPr>
        <w:tab/>
        <w:t xml:space="preserve">Yangyi Chen, Bo Peng, XiaoFeng Wang, and Haixu Tang, </w:t>
      </w:r>
      <w:r w:rsidRPr="006A4B35">
        <w:rPr>
          <w:rFonts w:ascii="Calibri" w:hAnsi="Calibri"/>
          <w:i/>
          <w:noProof/>
        </w:rPr>
        <w:t>Large-Scale Privacy-Preserving Mapping of Human Genomic Sequences on Hybrid Clouds</w:t>
      </w:r>
      <w:r w:rsidRPr="006A4B35">
        <w:rPr>
          <w:rFonts w:ascii="Calibri" w:hAnsi="Calibri"/>
          <w:noProof/>
        </w:rPr>
        <w:t xml:space="preserve">, in </w:t>
      </w:r>
      <w:r w:rsidRPr="006A4B35">
        <w:rPr>
          <w:rFonts w:ascii="Calibri" w:hAnsi="Calibri"/>
          <w:i/>
          <w:noProof/>
        </w:rPr>
        <w:t>The Network and Distributed System Security Symposium 2012 (NDSS'12</w:t>
      </w:r>
      <w:r w:rsidRPr="006A4B35">
        <w:rPr>
          <w:rFonts w:ascii="Calibri" w:hAnsi="Calibri"/>
          <w:noProof/>
        </w:rPr>
        <w:t xml:space="preserve">. February 5-8, 2012. Hilton San Diego Resort &amp; Spa San Diego, CA United States. </w:t>
      </w:r>
      <w:hyperlink r:id="rId139" w:history="1">
        <w:r w:rsidRPr="006A4B35">
          <w:rPr>
            <w:rStyle w:val="Hyperlink"/>
            <w:rFonts w:ascii="Calibri" w:hAnsi="Calibri"/>
            <w:noProof/>
          </w:rPr>
          <w:t>http://www.informatics.indiana.edu/xw7/papers/ndss2012.pdf</w:t>
        </w:r>
      </w:hyperlink>
      <w:r w:rsidRPr="006A4B35">
        <w:rPr>
          <w:rFonts w:ascii="Calibri" w:hAnsi="Calibri"/>
          <w:noProof/>
        </w:rPr>
        <w:t xml:space="preserve">. </w:t>
      </w:r>
      <w:bookmarkEnd w:id="99"/>
    </w:p>
    <w:p w:rsidR="006A4B35" w:rsidRPr="006A4B35" w:rsidRDefault="006A4B35" w:rsidP="006A4B35">
      <w:pPr>
        <w:spacing w:after="0" w:line="240" w:lineRule="auto"/>
        <w:ind w:left="720" w:hanging="720"/>
        <w:rPr>
          <w:rFonts w:ascii="Calibri" w:hAnsi="Calibri"/>
          <w:noProof/>
        </w:rPr>
      </w:pPr>
      <w:bookmarkStart w:id="100" w:name="_ENREF_99"/>
      <w:r w:rsidRPr="006A4B35">
        <w:rPr>
          <w:rFonts w:ascii="Calibri" w:hAnsi="Calibri"/>
          <w:noProof/>
        </w:rPr>
        <w:t>99.</w:t>
      </w:r>
      <w:r w:rsidRPr="006A4B35">
        <w:rPr>
          <w:rFonts w:ascii="Calibri" w:hAnsi="Calibri"/>
          <w:noProof/>
        </w:rPr>
        <w:tab/>
        <w:t xml:space="preserve">Schatz, M. </w:t>
      </w:r>
      <w:r w:rsidRPr="006A4B35">
        <w:rPr>
          <w:rFonts w:ascii="Calibri" w:hAnsi="Calibri"/>
          <w:i/>
          <w:noProof/>
        </w:rPr>
        <w:t>Cloud Computing and the DNA Data Race</w:t>
      </w:r>
      <w:r w:rsidRPr="006A4B35">
        <w:rPr>
          <w:rFonts w:ascii="Calibri" w:hAnsi="Calibri"/>
          <w:noProof/>
        </w:rPr>
        <w:t xml:space="preserve">.  2011  [accessed 2011 June 26]; Keynote Presentation at 3DAPAS/ECMLS workshops at HPDC June 8 2011 Available from: </w:t>
      </w:r>
      <w:hyperlink r:id="rId140" w:history="1">
        <w:r w:rsidRPr="006A4B35">
          <w:rPr>
            <w:rStyle w:val="Hyperlink"/>
            <w:rFonts w:ascii="Calibri" w:hAnsi="Calibri"/>
            <w:noProof/>
          </w:rPr>
          <w:t>http://schatzlab.cshl.edu/presentations/2011-06-08.HDPC.3DAPAS.pdf</w:t>
        </w:r>
      </w:hyperlink>
      <w:r w:rsidRPr="006A4B35">
        <w:rPr>
          <w:rFonts w:ascii="Calibri" w:hAnsi="Calibri"/>
          <w:noProof/>
        </w:rPr>
        <w:t>.</w:t>
      </w:r>
      <w:bookmarkEnd w:id="100"/>
    </w:p>
    <w:p w:rsidR="006A4B35" w:rsidRPr="006A4B35" w:rsidRDefault="006A4B35" w:rsidP="006A4B35">
      <w:pPr>
        <w:spacing w:after="0" w:line="240" w:lineRule="auto"/>
        <w:ind w:left="720" w:hanging="720"/>
        <w:rPr>
          <w:rFonts w:ascii="Calibri" w:hAnsi="Calibri"/>
          <w:noProof/>
        </w:rPr>
      </w:pPr>
      <w:bookmarkStart w:id="101" w:name="_ENREF_100"/>
      <w:r w:rsidRPr="006A4B35">
        <w:rPr>
          <w:rFonts w:ascii="Calibri" w:hAnsi="Calibri"/>
          <w:noProof/>
        </w:rPr>
        <w:t>100.</w:t>
      </w:r>
      <w:r w:rsidRPr="006A4B35">
        <w:rPr>
          <w:rFonts w:ascii="Calibri" w:hAnsi="Calibri"/>
          <w:noProof/>
        </w:rPr>
        <w:tab/>
        <w:t xml:space="preserve">Langmead, B., M. Schatz, J. Lin, M. Pop, and S. Salzberg, </w:t>
      </w:r>
      <w:r w:rsidRPr="006A4B35">
        <w:rPr>
          <w:rFonts w:ascii="Calibri" w:hAnsi="Calibri"/>
          <w:i/>
          <w:noProof/>
        </w:rPr>
        <w:t>Searching for SNPs with cloud computing.</w:t>
      </w:r>
      <w:r w:rsidRPr="006A4B35">
        <w:rPr>
          <w:rFonts w:ascii="Calibri" w:hAnsi="Calibri"/>
          <w:noProof/>
        </w:rPr>
        <w:t xml:space="preserve"> Genome Biology, 2009. 10(11): p. R134. </w:t>
      </w:r>
      <w:hyperlink r:id="rId141" w:history="1">
        <w:r w:rsidRPr="006A4B35">
          <w:rPr>
            <w:rStyle w:val="Hyperlink"/>
            <w:rFonts w:ascii="Calibri" w:hAnsi="Calibri"/>
            <w:noProof/>
          </w:rPr>
          <w:t>http://genomebiology.com/2009/10/11/R134</w:t>
        </w:r>
        <w:bookmarkEnd w:id="101"/>
      </w:hyperlink>
    </w:p>
    <w:p w:rsidR="006A4B35" w:rsidRPr="006A4B35" w:rsidRDefault="006A4B35" w:rsidP="006A4B35">
      <w:pPr>
        <w:spacing w:after="0" w:line="240" w:lineRule="auto"/>
        <w:ind w:left="720" w:hanging="720"/>
        <w:rPr>
          <w:rFonts w:ascii="Calibri" w:hAnsi="Calibri"/>
          <w:noProof/>
        </w:rPr>
      </w:pPr>
      <w:bookmarkStart w:id="102" w:name="_ENREF_101"/>
      <w:r w:rsidRPr="006A4B35">
        <w:rPr>
          <w:rFonts w:ascii="Calibri" w:hAnsi="Calibri"/>
          <w:noProof/>
        </w:rPr>
        <w:t>101.</w:t>
      </w:r>
      <w:r w:rsidRPr="006A4B35">
        <w:rPr>
          <w:rFonts w:ascii="Calibri" w:hAnsi="Calibri"/>
          <w:noProof/>
        </w:rPr>
        <w:tab/>
        <w:t xml:space="preserve">Michael C. Schatz, </w:t>
      </w:r>
      <w:r w:rsidRPr="006A4B35">
        <w:rPr>
          <w:rFonts w:ascii="Calibri" w:hAnsi="Calibri"/>
          <w:i/>
          <w:noProof/>
        </w:rPr>
        <w:t>CloudBurst: highly sensitive read mapping with MapReduce.</w:t>
      </w:r>
      <w:r w:rsidRPr="006A4B35">
        <w:rPr>
          <w:rFonts w:ascii="Calibri" w:hAnsi="Calibri"/>
          <w:noProof/>
        </w:rPr>
        <w:t xml:space="preserve"> Bioinformatics, 2009. 25(11): p. 1363-1369. DOI:10.1093/bioinformatics/btp236. </w:t>
      </w:r>
      <w:hyperlink r:id="rId142" w:history="1">
        <w:r w:rsidRPr="006A4B35">
          <w:rPr>
            <w:rStyle w:val="Hyperlink"/>
            <w:rFonts w:ascii="Calibri" w:hAnsi="Calibri"/>
            <w:noProof/>
          </w:rPr>
          <w:t>http://bioinformatics.oxfordjournals.org/content/25/11/1363.abstract</w:t>
        </w:r>
        <w:bookmarkEnd w:id="102"/>
      </w:hyperlink>
    </w:p>
    <w:p w:rsidR="006A4B35" w:rsidRPr="006A4B35" w:rsidRDefault="006A4B35" w:rsidP="006A4B35">
      <w:pPr>
        <w:spacing w:after="0" w:line="240" w:lineRule="auto"/>
        <w:ind w:left="720" w:hanging="720"/>
        <w:rPr>
          <w:rFonts w:ascii="Calibri" w:hAnsi="Calibri"/>
          <w:noProof/>
        </w:rPr>
      </w:pPr>
      <w:bookmarkStart w:id="103" w:name="_ENREF_102"/>
      <w:r w:rsidRPr="006A4B35">
        <w:rPr>
          <w:rFonts w:ascii="Calibri" w:hAnsi="Calibri"/>
          <w:noProof/>
        </w:rPr>
        <w:lastRenderedPageBreak/>
        <w:t>102.</w:t>
      </w:r>
      <w:r w:rsidRPr="006A4B35">
        <w:rPr>
          <w:rFonts w:ascii="Calibri" w:hAnsi="Calibri"/>
          <w:noProof/>
        </w:rPr>
        <w:tab/>
        <w:t xml:space="preserve">Langmead, B., M.C. Schatz, J. Lin, M. Pop, and S.L. Salzberg, </w:t>
      </w:r>
      <w:r w:rsidRPr="006A4B35">
        <w:rPr>
          <w:rFonts w:ascii="Calibri" w:hAnsi="Calibri"/>
          <w:i/>
          <w:noProof/>
        </w:rPr>
        <w:t>Searching for SNPs with cloud computing.</w:t>
      </w:r>
      <w:r w:rsidRPr="006A4B35">
        <w:rPr>
          <w:rFonts w:ascii="Calibri" w:hAnsi="Calibri"/>
          <w:noProof/>
        </w:rPr>
        <w:t xml:space="preserve"> Genome Biol., 2009. 10: p. R134. </w:t>
      </w:r>
      <w:bookmarkEnd w:id="103"/>
    </w:p>
    <w:p w:rsidR="006A4B35" w:rsidRPr="006A4B35" w:rsidRDefault="006A4B35" w:rsidP="006A4B35">
      <w:pPr>
        <w:spacing w:after="0" w:line="240" w:lineRule="auto"/>
        <w:ind w:left="720" w:hanging="720"/>
        <w:rPr>
          <w:rFonts w:ascii="Calibri" w:hAnsi="Calibri"/>
          <w:noProof/>
        </w:rPr>
      </w:pPr>
      <w:bookmarkStart w:id="104" w:name="_ENREF_103"/>
      <w:r w:rsidRPr="006A4B35">
        <w:rPr>
          <w:rFonts w:ascii="Calibri" w:hAnsi="Calibri"/>
          <w:noProof/>
        </w:rPr>
        <w:t>103.</w:t>
      </w:r>
      <w:r w:rsidRPr="006A4B35">
        <w:rPr>
          <w:rFonts w:ascii="Calibri" w:hAnsi="Calibri"/>
          <w:noProof/>
        </w:rPr>
        <w:tab/>
        <w:t xml:space="preserve">Rohith K. Menon, Goutham P. Bhat, and M.C. Schatz, </w:t>
      </w:r>
      <w:r w:rsidRPr="006A4B35">
        <w:rPr>
          <w:rFonts w:ascii="Calibri" w:hAnsi="Calibri"/>
          <w:i/>
          <w:noProof/>
        </w:rPr>
        <w:t>Rapid Parallel Genome Indexing with MapReduce</w:t>
      </w:r>
      <w:r w:rsidRPr="006A4B35">
        <w:rPr>
          <w:rFonts w:ascii="Calibri" w:hAnsi="Calibri"/>
          <w:noProof/>
        </w:rPr>
        <w:t xml:space="preserve">, in </w:t>
      </w:r>
      <w:r w:rsidRPr="006A4B35">
        <w:rPr>
          <w:rFonts w:ascii="Calibri" w:hAnsi="Calibri"/>
          <w:i/>
          <w:noProof/>
        </w:rPr>
        <w:t>MapReduce 2011</w:t>
      </w:r>
      <w:r w:rsidRPr="006A4B35">
        <w:rPr>
          <w:rFonts w:ascii="Calibri" w:hAnsi="Calibri"/>
          <w:noProof/>
        </w:rPr>
        <w:t xml:space="preserve">. June 8 2011. San Jose. </w:t>
      </w:r>
      <w:bookmarkEnd w:id="104"/>
    </w:p>
    <w:p w:rsidR="006A4B35" w:rsidRPr="006A4B35" w:rsidRDefault="006A4B35" w:rsidP="006A4B35">
      <w:pPr>
        <w:spacing w:after="0" w:line="240" w:lineRule="auto"/>
        <w:ind w:left="720" w:hanging="720"/>
        <w:rPr>
          <w:rFonts w:ascii="Calibri" w:hAnsi="Calibri"/>
          <w:noProof/>
        </w:rPr>
      </w:pPr>
      <w:bookmarkStart w:id="105" w:name="_ENREF_104"/>
      <w:r w:rsidRPr="006A4B35">
        <w:rPr>
          <w:rFonts w:ascii="Calibri" w:hAnsi="Calibri"/>
          <w:noProof/>
        </w:rPr>
        <w:t>104.</w:t>
      </w:r>
      <w:r w:rsidRPr="006A4B35">
        <w:rPr>
          <w:rFonts w:ascii="Calibri" w:hAnsi="Calibri"/>
          <w:noProof/>
        </w:rPr>
        <w:tab/>
        <w:t xml:space="preserve">Titmus, M.A., J. Gurtowski, and M.C. Schatz, </w:t>
      </w:r>
      <w:r w:rsidRPr="006A4B35">
        <w:rPr>
          <w:rFonts w:ascii="Calibri" w:hAnsi="Calibri"/>
          <w:i/>
          <w:noProof/>
        </w:rPr>
        <w:t>Answering the demands of digital genomics.</w:t>
      </w:r>
      <w:r w:rsidRPr="006A4B35">
        <w:rPr>
          <w:rFonts w:ascii="Calibri" w:hAnsi="Calibri"/>
          <w:noProof/>
        </w:rPr>
        <w:t xml:space="preserve"> Concurrency and Computation: Practice and Experience, 2012: p. n/a-n/a. DOI:10.1002/cpe.2925. </w:t>
      </w:r>
      <w:hyperlink r:id="rId143" w:history="1">
        <w:r w:rsidRPr="006A4B35">
          <w:rPr>
            <w:rStyle w:val="Hyperlink"/>
            <w:rFonts w:ascii="Calibri" w:hAnsi="Calibri"/>
            <w:noProof/>
          </w:rPr>
          <w:t>http://dx.doi.org/10.1002/cpe.2925</w:t>
        </w:r>
        <w:bookmarkEnd w:id="105"/>
      </w:hyperlink>
    </w:p>
    <w:p w:rsidR="006A4B35" w:rsidRPr="006A4B35" w:rsidRDefault="006A4B35" w:rsidP="006A4B35">
      <w:pPr>
        <w:spacing w:line="240" w:lineRule="auto"/>
        <w:ind w:left="720" w:hanging="720"/>
        <w:rPr>
          <w:rFonts w:ascii="Calibri" w:hAnsi="Calibri"/>
          <w:noProof/>
        </w:rPr>
      </w:pPr>
      <w:bookmarkStart w:id="106" w:name="_ENREF_105"/>
      <w:r w:rsidRPr="006A4B35">
        <w:rPr>
          <w:rFonts w:ascii="Calibri" w:hAnsi="Calibri"/>
          <w:noProof/>
        </w:rPr>
        <w:t>105.</w:t>
      </w:r>
      <w:r w:rsidRPr="006A4B35">
        <w:rPr>
          <w:rFonts w:ascii="Calibri" w:hAnsi="Calibri"/>
          <w:noProof/>
        </w:rPr>
        <w:tab/>
        <w:t xml:space="preserve">Roger Barga, Dennis Gannon, Nelson Araujo, Jared Jackson, Wei Lu, and Jaliya Ekanayake, </w:t>
      </w:r>
      <w:r w:rsidRPr="006A4B35">
        <w:rPr>
          <w:rFonts w:ascii="Calibri" w:hAnsi="Calibri"/>
          <w:i/>
          <w:noProof/>
        </w:rPr>
        <w:t>Excel DataScope for Data Scientists</w:t>
      </w:r>
      <w:r w:rsidRPr="006A4B35">
        <w:rPr>
          <w:rFonts w:ascii="Calibri" w:hAnsi="Calibri"/>
          <w:noProof/>
        </w:rPr>
        <w:t xml:space="preserve">, in </w:t>
      </w:r>
      <w:r w:rsidRPr="006A4B35">
        <w:rPr>
          <w:rFonts w:ascii="Calibri" w:hAnsi="Calibri"/>
          <w:i/>
          <w:noProof/>
        </w:rPr>
        <w:t>UK e-Science All Hands Meeting 2010</w:t>
      </w:r>
      <w:r w:rsidRPr="006A4B35">
        <w:rPr>
          <w:rFonts w:ascii="Calibri" w:hAnsi="Calibri"/>
          <w:noProof/>
        </w:rPr>
        <w:t xml:space="preserve">. 13-16 September, 2010. Cardiff, Wales UK. </w:t>
      </w:r>
      <w:hyperlink r:id="rId144" w:history="1">
        <w:r w:rsidRPr="006A4B35">
          <w:rPr>
            <w:rStyle w:val="Hyperlink"/>
            <w:rFonts w:ascii="Calibri" w:hAnsi="Calibri"/>
            <w:noProof/>
          </w:rPr>
          <w:t>http://www.allhands.org.uk/sites/default/files/2010/TuesT1BargaExcel.pdf</w:t>
        </w:r>
      </w:hyperlink>
      <w:r w:rsidRPr="006A4B35">
        <w:rPr>
          <w:rFonts w:ascii="Calibri" w:hAnsi="Calibri"/>
          <w:noProof/>
        </w:rPr>
        <w:t xml:space="preserve">. </w:t>
      </w:r>
      <w:bookmarkEnd w:id="106"/>
    </w:p>
    <w:p w:rsidR="006A4B35" w:rsidRDefault="006A4B35" w:rsidP="006A4B35">
      <w:pPr>
        <w:spacing w:line="240" w:lineRule="auto"/>
        <w:rPr>
          <w:rFonts w:ascii="Calibri" w:hAnsi="Calibri"/>
          <w:noProof/>
        </w:rPr>
      </w:pPr>
    </w:p>
    <w:p w:rsidR="00A47B00" w:rsidRDefault="006D55E1" w:rsidP="0048621C">
      <w:r>
        <w:fldChar w:fldCharType="end"/>
      </w:r>
    </w:p>
    <w:sectPr w:rsidR="00A47B00" w:rsidSect="00145BCE">
      <w:pgSz w:w="12240" w:h="15840"/>
      <w:pgMar w:top="1440" w:right="1440" w:bottom="1440" w:left="81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0B48" w:rsidRDefault="00C50B48" w:rsidP="00E42C57">
      <w:pPr>
        <w:spacing w:after="0" w:line="240" w:lineRule="auto"/>
      </w:pPr>
      <w:r>
        <w:separator/>
      </w:r>
    </w:p>
  </w:endnote>
  <w:endnote w:type="continuationSeparator" w:id="0">
    <w:p w:rsidR="00C50B48" w:rsidRDefault="00C50B48" w:rsidP="00E42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0B48" w:rsidRDefault="00C50B48" w:rsidP="00E42C57">
      <w:pPr>
        <w:spacing w:after="0" w:line="240" w:lineRule="auto"/>
      </w:pPr>
      <w:r>
        <w:separator/>
      </w:r>
    </w:p>
  </w:footnote>
  <w:footnote w:type="continuationSeparator" w:id="0">
    <w:p w:rsidR="00C50B48" w:rsidRDefault="00C50B48" w:rsidP="00E42C5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CE12CB"/>
    <w:multiLevelType w:val="multilevel"/>
    <w:tmpl w:val="88EC4BD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4BC1BB2"/>
    <w:multiLevelType w:val="hybridMultilevel"/>
    <w:tmpl w:val="A650D576"/>
    <w:lvl w:ilvl="0" w:tplc="D83406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32F761C"/>
    <w:multiLevelType w:val="multilevel"/>
    <w:tmpl w:val="25D23444"/>
    <w:lvl w:ilvl="0">
      <w:start w:val="1"/>
      <w:numFmt w:val="decimal"/>
      <w:pStyle w:val="Heading2"/>
      <w:lvlText w:val="%1."/>
      <w:lvlJc w:val="left"/>
      <w:pPr>
        <w:ind w:left="360" w:hanging="360"/>
      </w:pPr>
    </w:lvl>
    <w:lvl w:ilvl="1">
      <w:start w:val="1"/>
      <w:numFmt w:val="decimal"/>
      <w:pStyle w:val="Heading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B952314"/>
    <w:multiLevelType w:val="hybridMultilevel"/>
    <w:tmpl w:val="B9D6FA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0091459"/>
    <w:multiLevelType w:val="hybridMultilevel"/>
    <w:tmpl w:val="846217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0A803F8"/>
    <w:multiLevelType w:val="multilevel"/>
    <w:tmpl w:val="F8E6510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5E147576"/>
    <w:multiLevelType w:val="multilevel"/>
    <w:tmpl w:val="75AA74F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nsid w:val="623732C0"/>
    <w:multiLevelType w:val="hybridMultilevel"/>
    <w:tmpl w:val="44B4393C"/>
    <w:lvl w:ilvl="0" w:tplc="F650FD9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66578C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69F94AD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7A530E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4"/>
  </w:num>
  <w:num w:numId="3">
    <w:abstractNumId w:val="1"/>
  </w:num>
  <w:num w:numId="4">
    <w:abstractNumId w:val="7"/>
  </w:num>
  <w:num w:numId="5">
    <w:abstractNumId w:val="6"/>
  </w:num>
  <w:num w:numId="6">
    <w:abstractNumId w:val="10"/>
  </w:num>
  <w:num w:numId="7">
    <w:abstractNumId w:val="8"/>
  </w:num>
  <w:num w:numId="8">
    <w:abstractNumId w:val="2"/>
  </w:num>
  <w:num w:numId="9">
    <w:abstractNumId w:val="5"/>
  </w:num>
  <w:num w:numId="10">
    <w:abstractNumId w:val="9"/>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92"/>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x20pr9t5zxtmee0xn5fwzbxvw0r9vz2tee&quot;&gt;GCFEndNoteLibrary5&lt;record-ids&gt;&lt;item&gt;801&lt;/item&gt;&lt;item&gt;2203&lt;/item&gt;&lt;item&gt;2254&lt;/item&gt;&lt;item&gt;2374&lt;/item&gt;&lt;item&gt;2421&lt;/item&gt;&lt;item&gt;2426&lt;/item&gt;&lt;item&gt;2450&lt;/item&gt;&lt;item&gt;2463&lt;/item&gt;&lt;item&gt;2477&lt;/item&gt;&lt;item&gt;2617&lt;/item&gt;&lt;item&gt;2643&lt;/item&gt;&lt;item&gt;2647&lt;/item&gt;&lt;item&gt;2682&lt;/item&gt;&lt;item&gt;2695&lt;/item&gt;&lt;item&gt;2696&lt;/item&gt;&lt;item&gt;2897&lt;/item&gt;&lt;item&gt;3083&lt;/item&gt;&lt;item&gt;3204&lt;/item&gt;&lt;item&gt;3208&lt;/item&gt;&lt;item&gt;3209&lt;/item&gt;&lt;item&gt;3223&lt;/item&gt;&lt;item&gt;3262&lt;/item&gt;&lt;item&gt;3263&lt;/item&gt;&lt;item&gt;3302&lt;/item&gt;&lt;item&gt;3350&lt;/item&gt;&lt;item&gt;3400&lt;/item&gt;&lt;item&gt;3445&lt;/item&gt;&lt;item&gt;3446&lt;/item&gt;&lt;item&gt;3481&lt;/item&gt;&lt;item&gt;3659&lt;/item&gt;&lt;item&gt;3807&lt;/item&gt;&lt;item&gt;3864&lt;/item&gt;&lt;item&gt;4156&lt;/item&gt;&lt;item&gt;4453&lt;/item&gt;&lt;item&gt;4455&lt;/item&gt;&lt;item&gt;4456&lt;/item&gt;&lt;item&gt;4459&lt;/item&gt;&lt;item&gt;4460&lt;/item&gt;&lt;item&gt;4524&lt;/item&gt;&lt;item&gt;4526&lt;/item&gt;&lt;item&gt;4527&lt;/item&gt;&lt;item&gt;4530&lt;/item&gt;&lt;item&gt;4536&lt;/item&gt;&lt;item&gt;4583&lt;/item&gt;&lt;item&gt;4632&lt;/item&gt;&lt;item&gt;4646&lt;/item&gt;&lt;item&gt;4794&lt;/item&gt;&lt;item&gt;4795&lt;/item&gt;&lt;item&gt;4827&lt;/item&gt;&lt;item&gt;4916&lt;/item&gt;&lt;item&gt;4946&lt;/item&gt;&lt;item&gt;4947&lt;/item&gt;&lt;item&gt;4949&lt;/item&gt;&lt;item&gt;4950&lt;/item&gt;&lt;item&gt;4951&lt;/item&gt;&lt;item&gt;4952&lt;/item&gt;&lt;item&gt;4953&lt;/item&gt;&lt;item&gt;4954&lt;/item&gt;&lt;item&gt;4955&lt;/item&gt;&lt;item&gt;4956&lt;/item&gt;&lt;item&gt;4957&lt;/item&gt;&lt;item&gt;4958&lt;/item&gt;&lt;item&gt;4959&lt;/item&gt;&lt;item&gt;4960&lt;/item&gt;&lt;item&gt;4961&lt;/item&gt;&lt;item&gt;4962&lt;/item&gt;&lt;item&gt;4963&lt;/item&gt;&lt;item&gt;4964&lt;/item&gt;&lt;item&gt;4965&lt;/item&gt;&lt;item&gt;4967&lt;/item&gt;&lt;item&gt;4968&lt;/item&gt;&lt;item&gt;4969&lt;/item&gt;&lt;item&gt;4970&lt;/item&gt;&lt;item&gt;4971&lt;/item&gt;&lt;item&gt;4972&lt;/item&gt;&lt;item&gt;4973&lt;/item&gt;&lt;item&gt;4974&lt;/item&gt;&lt;item&gt;4975&lt;/item&gt;&lt;item&gt;4976&lt;/item&gt;&lt;item&gt;4977&lt;/item&gt;&lt;item&gt;4978&lt;/item&gt;&lt;item&gt;4979&lt;/item&gt;&lt;item&gt;4980&lt;/item&gt;&lt;item&gt;4981&lt;/item&gt;&lt;item&gt;4982&lt;/item&gt;&lt;item&gt;4983&lt;/item&gt;&lt;item&gt;4984&lt;/item&gt;&lt;item&gt;4985&lt;/item&gt;&lt;item&gt;4986&lt;/item&gt;&lt;item&gt;4987&lt;/item&gt;&lt;item&gt;4988&lt;/item&gt;&lt;item&gt;4989&lt;/item&gt;&lt;item&gt;4992&lt;/item&gt;&lt;item&gt;4993&lt;/item&gt;&lt;item&gt;4994&lt;/item&gt;&lt;item&gt;4995&lt;/item&gt;&lt;item&gt;4996&lt;/item&gt;&lt;item&gt;4997&lt;/item&gt;&lt;item&gt;4998&lt;/item&gt;&lt;item&gt;4999&lt;/item&gt;&lt;item&gt;5000&lt;/item&gt;&lt;item&gt;5001&lt;/item&gt;&lt;item&gt;5002&lt;/item&gt;&lt;item&gt;5003&lt;/item&gt;&lt;item&gt;5004&lt;/item&gt;&lt;/record-ids&gt;&lt;/item&gt;&lt;/Libraries&gt;"/>
  </w:docVars>
  <w:rsids>
    <w:rsidRoot w:val="002A32D8"/>
    <w:rsid w:val="00026065"/>
    <w:rsid w:val="00034D52"/>
    <w:rsid w:val="0007502A"/>
    <w:rsid w:val="00090092"/>
    <w:rsid w:val="00093839"/>
    <w:rsid w:val="00095FBF"/>
    <w:rsid w:val="000B6809"/>
    <w:rsid w:val="000C0337"/>
    <w:rsid w:val="000C39F6"/>
    <w:rsid w:val="000C591E"/>
    <w:rsid w:val="000E32F0"/>
    <w:rsid w:val="000E4756"/>
    <w:rsid w:val="000F57CD"/>
    <w:rsid w:val="00105159"/>
    <w:rsid w:val="00145BCE"/>
    <w:rsid w:val="00152BCD"/>
    <w:rsid w:val="00161123"/>
    <w:rsid w:val="001A0479"/>
    <w:rsid w:val="001B0CAF"/>
    <w:rsid w:val="001C5AF2"/>
    <w:rsid w:val="001D1EE3"/>
    <w:rsid w:val="001D3E97"/>
    <w:rsid w:val="001D4B4A"/>
    <w:rsid w:val="001E5ACD"/>
    <w:rsid w:val="001E6A8D"/>
    <w:rsid w:val="001F25B3"/>
    <w:rsid w:val="001F4591"/>
    <w:rsid w:val="001F6FBD"/>
    <w:rsid w:val="0020117A"/>
    <w:rsid w:val="0023300A"/>
    <w:rsid w:val="00240A99"/>
    <w:rsid w:val="00245F25"/>
    <w:rsid w:val="00261B05"/>
    <w:rsid w:val="0027266B"/>
    <w:rsid w:val="00274084"/>
    <w:rsid w:val="00276CE1"/>
    <w:rsid w:val="00295698"/>
    <w:rsid w:val="002A32D8"/>
    <w:rsid w:val="002C0E44"/>
    <w:rsid w:val="002C14D3"/>
    <w:rsid w:val="002C51C6"/>
    <w:rsid w:val="002F0C43"/>
    <w:rsid w:val="002F2A0D"/>
    <w:rsid w:val="002F4385"/>
    <w:rsid w:val="002F4721"/>
    <w:rsid w:val="00312174"/>
    <w:rsid w:val="0033111D"/>
    <w:rsid w:val="00332FAD"/>
    <w:rsid w:val="003577F3"/>
    <w:rsid w:val="003707CB"/>
    <w:rsid w:val="00377758"/>
    <w:rsid w:val="00381766"/>
    <w:rsid w:val="0038386E"/>
    <w:rsid w:val="003A4B43"/>
    <w:rsid w:val="003A6FA1"/>
    <w:rsid w:val="003B2F3D"/>
    <w:rsid w:val="003D352A"/>
    <w:rsid w:val="00401F24"/>
    <w:rsid w:val="00426D69"/>
    <w:rsid w:val="00463987"/>
    <w:rsid w:val="00471511"/>
    <w:rsid w:val="0048621C"/>
    <w:rsid w:val="004B65D4"/>
    <w:rsid w:val="004D36D7"/>
    <w:rsid w:val="004D6277"/>
    <w:rsid w:val="004E1F58"/>
    <w:rsid w:val="004E6A5F"/>
    <w:rsid w:val="00505306"/>
    <w:rsid w:val="00536F9E"/>
    <w:rsid w:val="00537105"/>
    <w:rsid w:val="00551F86"/>
    <w:rsid w:val="00553375"/>
    <w:rsid w:val="00557382"/>
    <w:rsid w:val="00587953"/>
    <w:rsid w:val="005906ED"/>
    <w:rsid w:val="005925C6"/>
    <w:rsid w:val="005942C0"/>
    <w:rsid w:val="00594BF4"/>
    <w:rsid w:val="00594C89"/>
    <w:rsid w:val="005B1186"/>
    <w:rsid w:val="005B17D8"/>
    <w:rsid w:val="005B7B4A"/>
    <w:rsid w:val="005C3D3E"/>
    <w:rsid w:val="005D0DEE"/>
    <w:rsid w:val="005D1F56"/>
    <w:rsid w:val="005D6928"/>
    <w:rsid w:val="005F4D8A"/>
    <w:rsid w:val="00603DD1"/>
    <w:rsid w:val="00606CB5"/>
    <w:rsid w:val="00610000"/>
    <w:rsid w:val="00611006"/>
    <w:rsid w:val="00612FC5"/>
    <w:rsid w:val="00625117"/>
    <w:rsid w:val="00626927"/>
    <w:rsid w:val="00640E43"/>
    <w:rsid w:val="00657D69"/>
    <w:rsid w:val="0067249A"/>
    <w:rsid w:val="00673744"/>
    <w:rsid w:val="006904B1"/>
    <w:rsid w:val="006959E8"/>
    <w:rsid w:val="00697FCD"/>
    <w:rsid w:val="006A304E"/>
    <w:rsid w:val="006A378E"/>
    <w:rsid w:val="006A4B35"/>
    <w:rsid w:val="006A799D"/>
    <w:rsid w:val="006C66EA"/>
    <w:rsid w:val="006D55E1"/>
    <w:rsid w:val="006E022C"/>
    <w:rsid w:val="006E5A67"/>
    <w:rsid w:val="006E7059"/>
    <w:rsid w:val="006F0CCD"/>
    <w:rsid w:val="006F5760"/>
    <w:rsid w:val="00705B31"/>
    <w:rsid w:val="0072471C"/>
    <w:rsid w:val="00731D21"/>
    <w:rsid w:val="00740168"/>
    <w:rsid w:val="007447C6"/>
    <w:rsid w:val="00785F52"/>
    <w:rsid w:val="00790796"/>
    <w:rsid w:val="007C31B1"/>
    <w:rsid w:val="007D4779"/>
    <w:rsid w:val="00803913"/>
    <w:rsid w:val="00804BDA"/>
    <w:rsid w:val="00804C78"/>
    <w:rsid w:val="00813113"/>
    <w:rsid w:val="00824CDC"/>
    <w:rsid w:val="00836F8F"/>
    <w:rsid w:val="00852136"/>
    <w:rsid w:val="008525FF"/>
    <w:rsid w:val="008550D7"/>
    <w:rsid w:val="008635D0"/>
    <w:rsid w:val="00895DA0"/>
    <w:rsid w:val="008A1607"/>
    <w:rsid w:val="008A68A1"/>
    <w:rsid w:val="008B3D1C"/>
    <w:rsid w:val="008D423F"/>
    <w:rsid w:val="008E11FC"/>
    <w:rsid w:val="008E3FB8"/>
    <w:rsid w:val="008F10E6"/>
    <w:rsid w:val="00903AFE"/>
    <w:rsid w:val="00917CB2"/>
    <w:rsid w:val="00927E15"/>
    <w:rsid w:val="00934D23"/>
    <w:rsid w:val="00951FE0"/>
    <w:rsid w:val="009670A6"/>
    <w:rsid w:val="009B19CD"/>
    <w:rsid w:val="009D172F"/>
    <w:rsid w:val="00A2178A"/>
    <w:rsid w:val="00A47B00"/>
    <w:rsid w:val="00A81C8C"/>
    <w:rsid w:val="00AA2B0B"/>
    <w:rsid w:val="00AB3440"/>
    <w:rsid w:val="00AD13CA"/>
    <w:rsid w:val="00AF2142"/>
    <w:rsid w:val="00AF7C44"/>
    <w:rsid w:val="00B07003"/>
    <w:rsid w:val="00B20513"/>
    <w:rsid w:val="00B34633"/>
    <w:rsid w:val="00B37ED2"/>
    <w:rsid w:val="00B478D0"/>
    <w:rsid w:val="00B532C0"/>
    <w:rsid w:val="00B63EA2"/>
    <w:rsid w:val="00B72968"/>
    <w:rsid w:val="00B85469"/>
    <w:rsid w:val="00B9600F"/>
    <w:rsid w:val="00BA2D20"/>
    <w:rsid w:val="00BB171E"/>
    <w:rsid w:val="00BB5118"/>
    <w:rsid w:val="00BC3D89"/>
    <w:rsid w:val="00BD55EA"/>
    <w:rsid w:val="00BF1A6A"/>
    <w:rsid w:val="00BF4DEB"/>
    <w:rsid w:val="00C36272"/>
    <w:rsid w:val="00C50B48"/>
    <w:rsid w:val="00C53E6C"/>
    <w:rsid w:val="00C617A1"/>
    <w:rsid w:val="00C75A0A"/>
    <w:rsid w:val="00C93628"/>
    <w:rsid w:val="00C956AA"/>
    <w:rsid w:val="00CA1A33"/>
    <w:rsid w:val="00CB28EE"/>
    <w:rsid w:val="00CE1408"/>
    <w:rsid w:val="00CE174C"/>
    <w:rsid w:val="00D1063D"/>
    <w:rsid w:val="00D1205B"/>
    <w:rsid w:val="00D44343"/>
    <w:rsid w:val="00D44FD1"/>
    <w:rsid w:val="00D477B2"/>
    <w:rsid w:val="00D53246"/>
    <w:rsid w:val="00D625AC"/>
    <w:rsid w:val="00D80476"/>
    <w:rsid w:val="00D91A87"/>
    <w:rsid w:val="00DB15F5"/>
    <w:rsid w:val="00E171FE"/>
    <w:rsid w:val="00E175B2"/>
    <w:rsid w:val="00E22522"/>
    <w:rsid w:val="00E22E32"/>
    <w:rsid w:val="00E3302A"/>
    <w:rsid w:val="00E3507E"/>
    <w:rsid w:val="00E36145"/>
    <w:rsid w:val="00E377E7"/>
    <w:rsid w:val="00E4058D"/>
    <w:rsid w:val="00E42C57"/>
    <w:rsid w:val="00E43A91"/>
    <w:rsid w:val="00E54810"/>
    <w:rsid w:val="00E65FF3"/>
    <w:rsid w:val="00E73A40"/>
    <w:rsid w:val="00E91CCB"/>
    <w:rsid w:val="00EB7A75"/>
    <w:rsid w:val="00EC03B0"/>
    <w:rsid w:val="00EE08FE"/>
    <w:rsid w:val="00EE156E"/>
    <w:rsid w:val="00EE157E"/>
    <w:rsid w:val="00F12909"/>
    <w:rsid w:val="00F14182"/>
    <w:rsid w:val="00F22266"/>
    <w:rsid w:val="00F432C0"/>
    <w:rsid w:val="00F54643"/>
    <w:rsid w:val="00F56F37"/>
    <w:rsid w:val="00FA3A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AA2B0B"/>
    <w:pPr>
      <w:keepNext/>
      <w:keepLines/>
      <w:numPr>
        <w:numId w:val="8"/>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D3E97"/>
    <w:pPr>
      <w:keepNext/>
      <w:keepLines/>
      <w:numPr>
        <w:ilvl w:val="1"/>
        <w:numId w:val="8"/>
      </w:numPr>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D36D7"/>
    <w:pPr>
      <w:ind w:left="720"/>
      <w:contextualSpacing/>
    </w:pPr>
  </w:style>
  <w:style w:type="character" w:customStyle="1" w:styleId="Heading2Char">
    <w:name w:val="Heading 2 Char"/>
    <w:basedOn w:val="DefaultParagraphFont"/>
    <w:link w:val="Heading2"/>
    <w:uiPriority w:val="9"/>
    <w:rsid w:val="00AA2B0B"/>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5906E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06ED"/>
    <w:rPr>
      <w:rFonts w:asciiTheme="majorHAnsi" w:eastAsiaTheme="majorEastAsia" w:hAnsiTheme="majorHAnsi" w:cstheme="majorBidi"/>
      <w:color w:val="17365D" w:themeColor="text2" w:themeShade="BF"/>
      <w:spacing w:val="5"/>
      <w:kern w:val="28"/>
      <w:sz w:val="52"/>
      <w:szCs w:val="52"/>
    </w:rPr>
  </w:style>
  <w:style w:type="paragraph" w:styleId="NormalWeb">
    <w:name w:val="Normal (Web)"/>
    <w:basedOn w:val="Normal"/>
    <w:uiPriority w:val="99"/>
    <w:unhideWhenUsed/>
    <w:rsid w:val="00312174"/>
    <w:pPr>
      <w:spacing w:before="100" w:beforeAutospacing="1" w:after="100" w:afterAutospacing="1" w:line="240" w:lineRule="auto"/>
    </w:pPr>
    <w:rPr>
      <w:rFonts w:ascii="Times New Roman" w:eastAsiaTheme="minorEastAsia" w:hAnsi="Times New Roman" w:cs="Times New Roman"/>
      <w:sz w:val="24"/>
      <w:szCs w:val="24"/>
    </w:rPr>
  </w:style>
  <w:style w:type="paragraph" w:styleId="Caption">
    <w:name w:val="caption"/>
    <w:basedOn w:val="Normal"/>
    <w:next w:val="Normal"/>
    <w:uiPriority w:val="35"/>
    <w:unhideWhenUsed/>
    <w:qFormat/>
    <w:rsid w:val="00E42C57"/>
    <w:pPr>
      <w:spacing w:line="240" w:lineRule="auto"/>
      <w:jc w:val="center"/>
    </w:pPr>
    <w:rPr>
      <w:b/>
      <w:bCs/>
      <w:color w:val="4F81BD" w:themeColor="accent1"/>
      <w:sz w:val="18"/>
      <w:szCs w:val="18"/>
      <w:lang w:val="en-GB"/>
    </w:rPr>
  </w:style>
  <w:style w:type="paragraph" w:styleId="BalloonText">
    <w:name w:val="Balloon Text"/>
    <w:basedOn w:val="Normal"/>
    <w:link w:val="BalloonTextChar"/>
    <w:uiPriority w:val="99"/>
    <w:semiHidden/>
    <w:unhideWhenUsed/>
    <w:rsid w:val="00E42C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2C57"/>
    <w:rPr>
      <w:rFonts w:ascii="Tahoma" w:hAnsi="Tahoma" w:cs="Tahoma"/>
      <w:sz w:val="16"/>
      <w:szCs w:val="16"/>
    </w:rPr>
  </w:style>
  <w:style w:type="paragraph" w:styleId="FootnoteText">
    <w:name w:val="footnote text"/>
    <w:basedOn w:val="Normal"/>
    <w:link w:val="FootnoteTextChar"/>
    <w:uiPriority w:val="99"/>
    <w:semiHidden/>
    <w:unhideWhenUsed/>
    <w:rsid w:val="00E42C57"/>
    <w:pPr>
      <w:spacing w:after="0" w:line="240" w:lineRule="auto"/>
      <w:jc w:val="both"/>
    </w:pPr>
    <w:rPr>
      <w:sz w:val="20"/>
      <w:szCs w:val="20"/>
      <w:lang w:val="en-GB"/>
    </w:rPr>
  </w:style>
  <w:style w:type="character" w:customStyle="1" w:styleId="FootnoteTextChar">
    <w:name w:val="Footnote Text Char"/>
    <w:basedOn w:val="DefaultParagraphFont"/>
    <w:link w:val="FootnoteText"/>
    <w:uiPriority w:val="99"/>
    <w:semiHidden/>
    <w:rsid w:val="00E42C57"/>
    <w:rPr>
      <w:sz w:val="20"/>
      <w:szCs w:val="20"/>
      <w:lang w:val="en-GB"/>
    </w:rPr>
  </w:style>
  <w:style w:type="character" w:styleId="FootnoteReference">
    <w:name w:val="footnote reference"/>
    <w:basedOn w:val="DefaultParagraphFont"/>
    <w:uiPriority w:val="99"/>
    <w:semiHidden/>
    <w:unhideWhenUsed/>
    <w:rsid w:val="00E42C57"/>
    <w:rPr>
      <w:vertAlign w:val="superscript"/>
    </w:rPr>
  </w:style>
  <w:style w:type="character" w:styleId="Hyperlink">
    <w:name w:val="Hyperlink"/>
    <w:basedOn w:val="DefaultParagraphFont"/>
    <w:uiPriority w:val="99"/>
    <w:unhideWhenUsed/>
    <w:rsid w:val="006D55E1"/>
    <w:rPr>
      <w:color w:val="0000FF" w:themeColor="hyperlink"/>
      <w:u w:val="single"/>
    </w:rPr>
  </w:style>
  <w:style w:type="paragraph" w:styleId="Header">
    <w:name w:val="header"/>
    <w:basedOn w:val="Normal"/>
    <w:link w:val="HeaderChar"/>
    <w:uiPriority w:val="99"/>
    <w:unhideWhenUsed/>
    <w:rsid w:val="006110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1006"/>
  </w:style>
  <w:style w:type="paragraph" w:styleId="Footer">
    <w:name w:val="footer"/>
    <w:basedOn w:val="Normal"/>
    <w:link w:val="FooterChar"/>
    <w:uiPriority w:val="99"/>
    <w:unhideWhenUsed/>
    <w:rsid w:val="006110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1006"/>
  </w:style>
  <w:style w:type="character" w:customStyle="1" w:styleId="Heading3Char">
    <w:name w:val="Heading 3 Char"/>
    <w:basedOn w:val="DefaultParagraphFont"/>
    <w:link w:val="Heading3"/>
    <w:uiPriority w:val="9"/>
    <w:rsid w:val="001D3E97"/>
    <w:rPr>
      <w:rFonts w:asciiTheme="majorHAnsi" w:eastAsiaTheme="majorEastAsia" w:hAnsiTheme="majorHAnsi" w:cstheme="majorBidi"/>
      <w:b/>
      <w:bCs/>
      <w:color w:val="4F81BD" w:themeColor="accent1"/>
    </w:rPr>
  </w:style>
  <w:style w:type="paragraph" w:styleId="NoSpacing">
    <w:name w:val="No Spacing"/>
    <w:uiPriority w:val="1"/>
    <w:qFormat/>
    <w:rsid w:val="004B65D4"/>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AA2B0B"/>
    <w:pPr>
      <w:keepNext/>
      <w:keepLines/>
      <w:numPr>
        <w:numId w:val="8"/>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D3E97"/>
    <w:pPr>
      <w:keepNext/>
      <w:keepLines/>
      <w:numPr>
        <w:ilvl w:val="1"/>
        <w:numId w:val="8"/>
      </w:numPr>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D36D7"/>
    <w:pPr>
      <w:ind w:left="720"/>
      <w:contextualSpacing/>
    </w:pPr>
  </w:style>
  <w:style w:type="character" w:customStyle="1" w:styleId="Heading2Char">
    <w:name w:val="Heading 2 Char"/>
    <w:basedOn w:val="DefaultParagraphFont"/>
    <w:link w:val="Heading2"/>
    <w:uiPriority w:val="9"/>
    <w:rsid w:val="00AA2B0B"/>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5906E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06ED"/>
    <w:rPr>
      <w:rFonts w:asciiTheme="majorHAnsi" w:eastAsiaTheme="majorEastAsia" w:hAnsiTheme="majorHAnsi" w:cstheme="majorBidi"/>
      <w:color w:val="17365D" w:themeColor="text2" w:themeShade="BF"/>
      <w:spacing w:val="5"/>
      <w:kern w:val="28"/>
      <w:sz w:val="52"/>
      <w:szCs w:val="52"/>
    </w:rPr>
  </w:style>
  <w:style w:type="paragraph" w:styleId="NormalWeb">
    <w:name w:val="Normal (Web)"/>
    <w:basedOn w:val="Normal"/>
    <w:uiPriority w:val="99"/>
    <w:unhideWhenUsed/>
    <w:rsid w:val="00312174"/>
    <w:pPr>
      <w:spacing w:before="100" w:beforeAutospacing="1" w:after="100" w:afterAutospacing="1" w:line="240" w:lineRule="auto"/>
    </w:pPr>
    <w:rPr>
      <w:rFonts w:ascii="Times New Roman" w:eastAsiaTheme="minorEastAsia" w:hAnsi="Times New Roman" w:cs="Times New Roman"/>
      <w:sz w:val="24"/>
      <w:szCs w:val="24"/>
    </w:rPr>
  </w:style>
  <w:style w:type="paragraph" w:styleId="Caption">
    <w:name w:val="caption"/>
    <w:basedOn w:val="Normal"/>
    <w:next w:val="Normal"/>
    <w:uiPriority w:val="35"/>
    <w:unhideWhenUsed/>
    <w:qFormat/>
    <w:rsid w:val="00E42C57"/>
    <w:pPr>
      <w:spacing w:line="240" w:lineRule="auto"/>
      <w:jc w:val="center"/>
    </w:pPr>
    <w:rPr>
      <w:b/>
      <w:bCs/>
      <w:color w:val="4F81BD" w:themeColor="accent1"/>
      <w:sz w:val="18"/>
      <w:szCs w:val="18"/>
      <w:lang w:val="en-GB"/>
    </w:rPr>
  </w:style>
  <w:style w:type="paragraph" w:styleId="BalloonText">
    <w:name w:val="Balloon Text"/>
    <w:basedOn w:val="Normal"/>
    <w:link w:val="BalloonTextChar"/>
    <w:uiPriority w:val="99"/>
    <w:semiHidden/>
    <w:unhideWhenUsed/>
    <w:rsid w:val="00E42C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2C57"/>
    <w:rPr>
      <w:rFonts w:ascii="Tahoma" w:hAnsi="Tahoma" w:cs="Tahoma"/>
      <w:sz w:val="16"/>
      <w:szCs w:val="16"/>
    </w:rPr>
  </w:style>
  <w:style w:type="paragraph" w:styleId="FootnoteText">
    <w:name w:val="footnote text"/>
    <w:basedOn w:val="Normal"/>
    <w:link w:val="FootnoteTextChar"/>
    <w:uiPriority w:val="99"/>
    <w:semiHidden/>
    <w:unhideWhenUsed/>
    <w:rsid w:val="00E42C57"/>
    <w:pPr>
      <w:spacing w:after="0" w:line="240" w:lineRule="auto"/>
      <w:jc w:val="both"/>
    </w:pPr>
    <w:rPr>
      <w:sz w:val="20"/>
      <w:szCs w:val="20"/>
      <w:lang w:val="en-GB"/>
    </w:rPr>
  </w:style>
  <w:style w:type="character" w:customStyle="1" w:styleId="FootnoteTextChar">
    <w:name w:val="Footnote Text Char"/>
    <w:basedOn w:val="DefaultParagraphFont"/>
    <w:link w:val="FootnoteText"/>
    <w:uiPriority w:val="99"/>
    <w:semiHidden/>
    <w:rsid w:val="00E42C57"/>
    <w:rPr>
      <w:sz w:val="20"/>
      <w:szCs w:val="20"/>
      <w:lang w:val="en-GB"/>
    </w:rPr>
  </w:style>
  <w:style w:type="character" w:styleId="FootnoteReference">
    <w:name w:val="footnote reference"/>
    <w:basedOn w:val="DefaultParagraphFont"/>
    <w:uiPriority w:val="99"/>
    <w:semiHidden/>
    <w:unhideWhenUsed/>
    <w:rsid w:val="00E42C57"/>
    <w:rPr>
      <w:vertAlign w:val="superscript"/>
    </w:rPr>
  </w:style>
  <w:style w:type="character" w:styleId="Hyperlink">
    <w:name w:val="Hyperlink"/>
    <w:basedOn w:val="DefaultParagraphFont"/>
    <w:uiPriority w:val="99"/>
    <w:unhideWhenUsed/>
    <w:rsid w:val="006D55E1"/>
    <w:rPr>
      <w:color w:val="0000FF" w:themeColor="hyperlink"/>
      <w:u w:val="single"/>
    </w:rPr>
  </w:style>
  <w:style w:type="paragraph" w:styleId="Header">
    <w:name w:val="header"/>
    <w:basedOn w:val="Normal"/>
    <w:link w:val="HeaderChar"/>
    <w:uiPriority w:val="99"/>
    <w:unhideWhenUsed/>
    <w:rsid w:val="006110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1006"/>
  </w:style>
  <w:style w:type="paragraph" w:styleId="Footer">
    <w:name w:val="footer"/>
    <w:basedOn w:val="Normal"/>
    <w:link w:val="FooterChar"/>
    <w:uiPriority w:val="99"/>
    <w:unhideWhenUsed/>
    <w:rsid w:val="006110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1006"/>
  </w:style>
  <w:style w:type="character" w:customStyle="1" w:styleId="Heading3Char">
    <w:name w:val="Heading 3 Char"/>
    <w:basedOn w:val="DefaultParagraphFont"/>
    <w:link w:val="Heading3"/>
    <w:uiPriority w:val="9"/>
    <w:rsid w:val="001D3E97"/>
    <w:rPr>
      <w:rFonts w:asciiTheme="majorHAnsi" w:eastAsiaTheme="majorEastAsia" w:hAnsiTheme="majorHAnsi" w:cstheme="majorBidi"/>
      <w:b/>
      <w:bCs/>
      <w:color w:val="4F81BD" w:themeColor="accent1"/>
    </w:rPr>
  </w:style>
  <w:style w:type="paragraph" w:styleId="NoSpacing">
    <w:name w:val="No Spacing"/>
    <w:uiPriority w:val="1"/>
    <w:qFormat/>
    <w:rsid w:val="004B65D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802597">
      <w:bodyDiv w:val="1"/>
      <w:marLeft w:val="0"/>
      <w:marRight w:val="0"/>
      <w:marTop w:val="0"/>
      <w:marBottom w:val="0"/>
      <w:divBdr>
        <w:top w:val="none" w:sz="0" w:space="0" w:color="auto"/>
        <w:left w:val="none" w:sz="0" w:space="0" w:color="auto"/>
        <w:bottom w:val="none" w:sz="0" w:space="0" w:color="auto"/>
        <w:right w:val="none" w:sz="0" w:space="0" w:color="auto"/>
      </w:divBdr>
    </w:div>
    <w:div w:id="1503162606">
      <w:bodyDiv w:val="1"/>
      <w:marLeft w:val="0"/>
      <w:marRight w:val="0"/>
      <w:marTop w:val="0"/>
      <w:marBottom w:val="0"/>
      <w:divBdr>
        <w:top w:val="none" w:sz="0" w:space="0" w:color="auto"/>
        <w:left w:val="none" w:sz="0" w:space="0" w:color="auto"/>
        <w:bottom w:val="none" w:sz="0" w:space="0" w:color="auto"/>
        <w:right w:val="none" w:sz="0" w:space="0" w:color="auto"/>
      </w:divBdr>
    </w:div>
    <w:div w:id="1765026848">
      <w:bodyDiv w:val="1"/>
      <w:marLeft w:val="0"/>
      <w:marRight w:val="0"/>
      <w:marTop w:val="0"/>
      <w:marBottom w:val="0"/>
      <w:divBdr>
        <w:top w:val="none" w:sz="0" w:space="0" w:color="auto"/>
        <w:left w:val="none" w:sz="0" w:space="0" w:color="auto"/>
        <w:bottom w:val="none" w:sz="0" w:space="0" w:color="auto"/>
        <w:right w:val="none" w:sz="0" w:space="0" w:color="auto"/>
      </w:divBdr>
      <w:divsChild>
        <w:div w:id="934170722">
          <w:marLeft w:val="0"/>
          <w:marRight w:val="0"/>
          <w:marTop w:val="0"/>
          <w:marBottom w:val="0"/>
          <w:divBdr>
            <w:top w:val="none" w:sz="0" w:space="0" w:color="auto"/>
            <w:left w:val="none" w:sz="0" w:space="0" w:color="auto"/>
            <w:bottom w:val="none" w:sz="0" w:space="0" w:color="auto"/>
            <w:right w:val="none" w:sz="0" w:space="0" w:color="auto"/>
          </w:divBdr>
          <w:divsChild>
            <w:div w:id="1839955813">
              <w:marLeft w:val="0"/>
              <w:marRight w:val="0"/>
              <w:marTop w:val="0"/>
              <w:marBottom w:val="0"/>
              <w:divBdr>
                <w:top w:val="none" w:sz="0" w:space="0" w:color="auto"/>
                <w:left w:val="none" w:sz="0" w:space="0" w:color="auto"/>
                <w:bottom w:val="none" w:sz="0" w:space="0" w:color="auto"/>
                <w:right w:val="none" w:sz="0" w:space="0" w:color="auto"/>
              </w:divBdr>
            </w:div>
            <w:div w:id="2086758686">
              <w:marLeft w:val="0"/>
              <w:marRight w:val="0"/>
              <w:marTop w:val="0"/>
              <w:marBottom w:val="0"/>
              <w:divBdr>
                <w:top w:val="none" w:sz="0" w:space="0" w:color="auto"/>
                <w:left w:val="none" w:sz="0" w:space="0" w:color="auto"/>
                <w:bottom w:val="none" w:sz="0" w:space="0" w:color="auto"/>
                <w:right w:val="none" w:sz="0" w:space="0" w:color="auto"/>
              </w:divBdr>
            </w:div>
            <w:div w:id="1306742438">
              <w:marLeft w:val="0"/>
              <w:marRight w:val="0"/>
              <w:marTop w:val="0"/>
              <w:marBottom w:val="0"/>
              <w:divBdr>
                <w:top w:val="none" w:sz="0" w:space="0" w:color="auto"/>
                <w:left w:val="none" w:sz="0" w:space="0" w:color="auto"/>
                <w:bottom w:val="none" w:sz="0" w:space="0" w:color="auto"/>
                <w:right w:val="none" w:sz="0" w:space="0" w:color="auto"/>
              </w:divBdr>
            </w:div>
            <w:div w:id="1185553104">
              <w:marLeft w:val="0"/>
              <w:marRight w:val="0"/>
              <w:marTop w:val="0"/>
              <w:marBottom w:val="0"/>
              <w:divBdr>
                <w:top w:val="none" w:sz="0" w:space="0" w:color="auto"/>
                <w:left w:val="none" w:sz="0" w:space="0" w:color="auto"/>
                <w:bottom w:val="none" w:sz="0" w:space="0" w:color="auto"/>
                <w:right w:val="none" w:sz="0" w:space="0" w:color="auto"/>
              </w:divBdr>
            </w:div>
            <w:div w:id="1002590338">
              <w:marLeft w:val="0"/>
              <w:marRight w:val="0"/>
              <w:marTop w:val="0"/>
              <w:marBottom w:val="0"/>
              <w:divBdr>
                <w:top w:val="none" w:sz="0" w:space="0" w:color="auto"/>
                <w:left w:val="none" w:sz="0" w:space="0" w:color="auto"/>
                <w:bottom w:val="none" w:sz="0" w:space="0" w:color="auto"/>
                <w:right w:val="none" w:sz="0" w:space="0" w:color="auto"/>
              </w:divBdr>
            </w:div>
            <w:div w:id="705251703">
              <w:marLeft w:val="0"/>
              <w:marRight w:val="0"/>
              <w:marTop w:val="0"/>
              <w:marBottom w:val="0"/>
              <w:divBdr>
                <w:top w:val="none" w:sz="0" w:space="0" w:color="auto"/>
                <w:left w:val="none" w:sz="0" w:space="0" w:color="auto"/>
                <w:bottom w:val="none" w:sz="0" w:space="0" w:color="auto"/>
                <w:right w:val="none" w:sz="0" w:space="0" w:color="auto"/>
              </w:divBdr>
            </w:div>
            <w:div w:id="4156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hyperlink" Target="http://grids.ucs.indiana.edu/ptliupages/publications/DradLinqCTPEvaluation_revised.pdf" TargetMode="External"/><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12" Type="http://schemas.openxmlformats.org/officeDocument/2006/relationships/hyperlink" Target="http://www.cca08.org/papers/Paper34-Chris-Hill.pdf" TargetMode="External"/><Relationship Id="rId133" Type="http://schemas.openxmlformats.org/officeDocument/2006/relationships/hyperlink" Target="http://grids.ucs.indiana.edu/ptliupages/publications/MTAGSOct22-09A.pdf" TargetMode="External"/><Relationship Id="rId138" Type="http://schemas.openxmlformats.org/officeDocument/2006/relationships/hyperlink" Target="http://dx.doi.org/10.1002/0471250953.bi1503s39" TargetMode="External"/><Relationship Id="rId16" Type="http://schemas.openxmlformats.org/officeDocument/2006/relationships/image" Target="media/image8.JPG"/><Relationship Id="rId107" Type="http://schemas.openxmlformats.org/officeDocument/2006/relationships/hyperlink" Target="http://grids.ucs.indiana.edu/ptliupages/publications/Where%20does%20all%20the%20data%20come%20from%20v7.pdf" TargetMode="External"/><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hyperlink" Target="http://dx.doi.org/10.1016/j.future.2008.06.012" TargetMode="External"/><Relationship Id="rId123" Type="http://schemas.openxmlformats.org/officeDocument/2006/relationships/hyperlink" Target="http://www.bsc.es/computer-sciences/grid-computing" TargetMode="External"/><Relationship Id="rId128" Type="http://schemas.openxmlformats.org/officeDocument/2006/relationships/hyperlink" Target="http://ceng.usc.edu/~simmhan/pubs/redekopp-pargraph-2011.pdf" TargetMode="External"/><Relationship Id="rId144" Type="http://schemas.openxmlformats.org/officeDocument/2006/relationships/hyperlink" Target="http://www.allhands.org.uk/sites/default/files/2010/TuesT1BargaExcel.pdf" TargetMode="External"/><Relationship Id="rId5" Type="http://schemas.openxmlformats.org/officeDocument/2006/relationships/settings" Target="settings.xml"/><Relationship Id="rId90" Type="http://schemas.openxmlformats.org/officeDocument/2006/relationships/image" Target="media/image46.emf"/><Relationship Id="rId95" Type="http://schemas.openxmlformats.org/officeDocument/2006/relationships/hyperlink" Target="http://doi.acm.org/10.1145/1327452.1327492" TargetMode="External"/><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113" Type="http://schemas.openxmlformats.org/officeDocument/2006/relationships/hyperlink" Target="http://www.usenix.org/publications/login/2008-10/openpdfs/walker.pdf" TargetMode="External"/><Relationship Id="rId118" Type="http://schemas.openxmlformats.org/officeDocument/2006/relationships/hyperlink" Target="http://grids.ucs.indiana.edu/ptliupages/publications/BigDataMR%232.pdf" TargetMode="External"/><Relationship Id="rId134" Type="http://schemas.openxmlformats.org/officeDocument/2006/relationships/hyperlink" Target="http://blogs.msdn.com/b/msr_er/archive/2012/11/12/affordable-supercomputing-with-windows-azure.aspx" TargetMode="External"/><Relationship Id="rId139" Type="http://schemas.openxmlformats.org/officeDocument/2006/relationships/hyperlink" Target="http://www.informatics.indiana.edu/xw7/papers/ndss2012.pdf" TargetMode="External"/><Relationship Id="rId80" Type="http://schemas.openxmlformats.org/officeDocument/2006/relationships/image" Target="media/image72.png"/><Relationship Id="rId85" Type="http://schemas.openxmlformats.org/officeDocument/2006/relationships/image" Target="media/image77.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hyperlink" Target="http://grids.ucs.indiana.edu/ptliupages/publications/cts_2011_paper_mod_6%5B1%5D.pdf" TargetMode="External"/><Relationship Id="rId108" Type="http://schemas.openxmlformats.org/officeDocument/2006/relationships/hyperlink" Target="http://www.ncbi.nlm.nih.gov.offcampus.lib.washington.edu/pubmed/21476843" TargetMode="External"/><Relationship Id="rId116" Type="http://schemas.openxmlformats.org/officeDocument/2006/relationships/hyperlink" Target="http://grids.ucs.indiana.edu/ptliupages/publications/DryadReport.pdf" TargetMode="External"/><Relationship Id="rId124" Type="http://schemas.openxmlformats.org/officeDocument/2006/relationships/hyperlink" Target="http://setiathome.berkeley.edu/" TargetMode="External"/><Relationship Id="rId129" Type="http://schemas.openxmlformats.org/officeDocument/2006/relationships/hyperlink" Target="http://datasys.cs.iit.edu/events/ScienceCloud2010/p07.pdf" TargetMode="External"/><Relationship Id="rId137" Type="http://schemas.openxmlformats.org/officeDocument/2006/relationships/hyperlink" Target="http://dsl.cs.uchicago.edu/ScienceCloud2010/p06.pdf" TargetMode="Externa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hyperlink" Target="http://blogs.technet.com/b/microsoft_on_the_issues/archive/2012/12/19/research-as-a-service-cloud-computing-accelerates-scientific-discovery.aspx" TargetMode="External"/><Relationship Id="rId96" Type="http://schemas.openxmlformats.org/officeDocument/2006/relationships/hyperlink" Target="http://www.cs.indiana.edu/~xqiu/scientific_applications_of_twister4azure_ucc_17_4.pdf" TargetMode="External"/><Relationship Id="rId111" Type="http://schemas.openxmlformats.org/officeDocument/2006/relationships/hyperlink" Target="http://grids.ucs.indiana.edu/ptliupages/publications/cloudcomp_camera_ready.pdf" TargetMode="External"/><Relationship Id="rId132" Type="http://schemas.openxmlformats.org/officeDocument/2006/relationships/hyperlink" Target="http://grids.ucs.indiana.edu/ptliupages/publications/DataIntensiveComputing_BookChapter.pdf" TargetMode="External"/><Relationship Id="rId140" Type="http://schemas.openxmlformats.org/officeDocument/2006/relationships/hyperlink" Target="http://schatzlab.cshl.edu/presentations/2011-06-08.HDPC.3DAPAS.pdf" TargetMode="External"/><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hyperlink" Target="http://news.discovery.com/tech/robots-with-their-heads-in-the-clouds-110301.html" TargetMode="External"/><Relationship Id="rId114" Type="http://schemas.openxmlformats.org/officeDocument/2006/relationships/hyperlink" Target="http://www.nersc.gov/projects/reports/technical/CloudCom.pdf" TargetMode="External"/><Relationship Id="rId119" Type="http://schemas.openxmlformats.org/officeDocument/2006/relationships/hyperlink" Target="http://grids.ucs.indiana.edu/ptliupages/publications/Design%20Patterns%20for%20Scientific%20Applications%20in%20DryadLINQ%20CTP%20ACM%20Data307.pdf" TargetMode="External"/><Relationship Id="rId127" Type="http://schemas.openxmlformats.org/officeDocument/2006/relationships/hyperlink" Target="http://googleresearch.blogspot.com/2012/12/millions-of-core-hours-awarded-to.html" TargetMode="External"/><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hyperlink" Target="http://grids.ucs.indiana.edu/ptliupages/publications/sitka-chapter.pdf" TargetMode="External"/><Relationship Id="rId99" Type="http://schemas.openxmlformats.org/officeDocument/2006/relationships/hyperlink" Target="http://blogs.ch.cam.ac.uk/pmr/2008/01/29/big-science-and-long-tail-science/" TargetMode="External"/><Relationship Id="rId101" Type="http://schemas.openxmlformats.org/officeDocument/2006/relationships/hyperlink" Target="http://grids.ucs.indiana.edu/ptliupages/publications/Workflow-overview.pdf" TargetMode="External"/><Relationship Id="rId122" Type="http://schemas.openxmlformats.org/officeDocument/2006/relationships/hyperlink" Target="http://www.venus-c.eu/" TargetMode="External"/><Relationship Id="rId130" Type="http://schemas.openxmlformats.org/officeDocument/2006/relationships/hyperlink" Target="http://genomebiology.com/2010/11/5/207" TargetMode="External"/><Relationship Id="rId135" Type="http://schemas.openxmlformats.org/officeDocument/2006/relationships/hyperlink" Target="http://www.iplantcollaborative.org" TargetMode="External"/><Relationship Id="rId143" Type="http://schemas.openxmlformats.org/officeDocument/2006/relationships/hyperlink" Target="http://dx.doi.org/10.1002/cpe.2925" TargetMode="Externa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hyperlink" Target="http://research.microsoft.com/en-us/um/people/gray/papers/Petascale%20computational%20systems.doc" TargetMode="External"/><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hyperlink" Target="http://grids.ucs.indiana.edu/ptliupages/publications/Scalable_Parallel_Computing_on_Clouds_Using_Twister4Azure_Iterative_MapReduce_cr_submit.pdf" TargetMode="External"/><Relationship Id="rId104" Type="http://schemas.openxmlformats.org/officeDocument/2006/relationships/hyperlink" Target="http://grids.ucs.indiana.edu/ptliupages/publications/SensorClouds.pdf" TargetMode="External"/><Relationship Id="rId120" Type="http://schemas.openxmlformats.org/officeDocument/2006/relationships/hyperlink" Target="http://hadoop.apache.org/" TargetMode="External"/><Relationship Id="rId125" Type="http://schemas.openxmlformats.org/officeDocument/2006/relationships/hyperlink" Target="http://aws.amazon.com/ec2/spot-and-science/" TargetMode="External"/><Relationship Id="rId141" Type="http://schemas.openxmlformats.org/officeDocument/2006/relationships/hyperlink" Target="http://genomebiology.com/2009/10/11/R134" TargetMode="External"/><Relationship Id="rId146"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63.png"/><Relationship Id="rId92" Type="http://schemas.openxmlformats.org/officeDocument/2006/relationships/hyperlink" Target="http://www.nersc.gov/assets/StaffPublications/2012/MagellanFinalReport.pdf" TargetMode="External"/><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hyperlink" Target="http://research.microsoft.com/en-us/collaboration/fourthparadigm/" TargetMode="External"/><Relationship Id="rId115" Type="http://schemas.openxmlformats.org/officeDocument/2006/relationships/hyperlink" Target="http://grids.ucs.indiana.edu/ptliupages/publications/eScience09-camera-ready-submission.pdf" TargetMode="External"/><Relationship Id="rId131" Type="http://schemas.openxmlformats.org/officeDocument/2006/relationships/hyperlink" Target="http://www.sciencemag.org/content/331/6018/666.short" TargetMode="External"/><Relationship Id="rId136" Type="http://schemas.openxmlformats.org/officeDocument/2006/relationships/hyperlink" Target="http://genomicscience.energy.gov/compbio/" TargetMode="External"/><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 Id="rId14" Type="http://schemas.openxmlformats.org/officeDocument/2006/relationships/image" Target="media/image6.emf"/><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hyperlink" Target="http://dx.doi.org/10.1002/cpe.v18:10" TargetMode="External"/><Relationship Id="rId105" Type="http://schemas.openxmlformats.org/officeDocument/2006/relationships/hyperlink" Target="http://goldberg.berkeley.edu/cloud-robotics/" TargetMode="External"/><Relationship Id="rId126" Type="http://schemas.openxmlformats.org/officeDocument/2006/relationships/hyperlink" Target="http://research.microsoft.com/en-US/events/cloudfutures2012/agenda.aspx" TargetMode="External"/><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hyperlink" Target="http://www.isgtw.org/feature/can-clouds-transform-science" TargetMode="External"/><Relationship Id="rId98" Type="http://schemas.openxmlformats.org/officeDocument/2006/relationships/hyperlink" Target="http://grids.ucs.indiana.edu/ptliupages/publications/cca_v8.pdf" TargetMode="External"/><Relationship Id="rId121" Type="http://schemas.openxmlformats.org/officeDocument/2006/relationships/hyperlink" Target="http://research.microsoft.com/en-us/projects/azure/projects.aspx" TargetMode="External"/><Relationship Id="rId142" Type="http://schemas.openxmlformats.org/officeDocument/2006/relationships/hyperlink" Target="http://bioinformatics.oxfordjournals.org/content/25/11/1363.abstra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CF475E-22F3-4AFF-83C3-3E7CC4D2F6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0</TotalTime>
  <Pages>22</Pages>
  <Words>17191</Words>
  <Characters>97991</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DRAFT.  Do Not Distribute</vt:lpstr>
    </vt:vector>
  </TitlesOfParts>
  <Company>Microsoft Corporation</Company>
  <LinksUpToDate>false</LinksUpToDate>
  <CharactersWithSpaces>1149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Do Not Distribute</dc:title>
  <dc:creator>Dennis Gannon</dc:creator>
  <cp:lastModifiedBy>Geoffrey Fox</cp:lastModifiedBy>
  <cp:revision>34</cp:revision>
  <cp:lastPrinted>2012-01-12T22:02:00Z</cp:lastPrinted>
  <dcterms:created xsi:type="dcterms:W3CDTF">2012-01-12T19:36:00Z</dcterms:created>
  <dcterms:modified xsi:type="dcterms:W3CDTF">2013-01-02T22:33:00Z</dcterms:modified>
</cp:coreProperties>
</file>